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themeColor="background1"/>
  <w:body>
    <w:p w14:paraId="26C0AC7F" w14:textId="0F8A649B" w:rsidR="00A40F5B" w:rsidRDefault="00A40F5B" w:rsidP="00176D5D">
      <w:pPr>
        <w:ind w:left="1068" w:hanging="360"/>
      </w:pPr>
      <w:r>
        <w:t>Bogumił Szady</w:t>
      </w:r>
    </w:p>
    <w:p w14:paraId="12C15DF5" w14:textId="47686330" w:rsidR="008A212A" w:rsidRDefault="008A212A" w:rsidP="00A40F5B">
      <w:pPr>
        <w:ind w:left="709" w:hanging="1"/>
        <w:jc w:val="left"/>
      </w:pPr>
      <w:r>
        <w:t xml:space="preserve">Rejestr kontrybucji diecezji poznańskiej z 1561 r. </w:t>
      </w:r>
      <w:r w:rsidR="003651E2">
        <w:t>Zagadnienia źródłoznawcze i</w:t>
      </w:r>
      <w:r w:rsidR="00A40F5B">
        <w:t xml:space="preserve"> </w:t>
      </w:r>
      <w:r w:rsidR="002D20F2">
        <w:t>edytorskie</w:t>
      </w:r>
      <w:r w:rsidR="003651E2">
        <w:t>.</w:t>
      </w:r>
    </w:p>
    <w:p w14:paraId="1A550636" w14:textId="77777777" w:rsidR="008A212A" w:rsidRDefault="008A212A" w:rsidP="00176D5D">
      <w:pPr>
        <w:ind w:left="1068" w:hanging="360"/>
      </w:pPr>
    </w:p>
    <w:p w14:paraId="15D957E9" w14:textId="3B612CB1" w:rsidR="00971047" w:rsidRPr="00971047" w:rsidRDefault="00AA1AF7" w:rsidP="00176D5D">
      <w:pPr>
        <w:pStyle w:val="Nagwek2"/>
        <w:numPr>
          <w:ilvl w:val="0"/>
          <w:numId w:val="14"/>
        </w:numPr>
      </w:pPr>
      <w:r>
        <w:t>Uwagi wstępne</w:t>
      </w:r>
    </w:p>
    <w:p w14:paraId="04F297C1" w14:textId="541307E6" w:rsidR="00241BBC" w:rsidRDefault="005B54FF" w:rsidP="00176D5D">
      <w:r>
        <w:t>Miejsce edytorstwa źródeł historycznych wśród nauk pomocniczych historii oraz jego relacja do źródłoznawstwa i innych dyscyplin pomocniczych był</w:t>
      </w:r>
      <w:r w:rsidR="005863D8">
        <w:t>y</w:t>
      </w:r>
      <w:r>
        <w:t xml:space="preserve"> wielokrotnie przedmiotem dysku</w:t>
      </w:r>
      <w:r w:rsidR="00441E03">
        <w:t>s</w:t>
      </w:r>
      <w:r>
        <w:t xml:space="preserve">ji. Przychylam się do opinii Józefa Szymańskiego, który w opozycji do </w:t>
      </w:r>
      <w:r w:rsidR="00441E03">
        <w:t xml:space="preserve">innych propozycji (m.in. </w:t>
      </w:r>
      <w:r>
        <w:t xml:space="preserve">Brygidy </w:t>
      </w:r>
      <w:proofErr w:type="spellStart"/>
      <w:r>
        <w:t>Kürbis</w:t>
      </w:r>
      <w:proofErr w:type="spellEnd"/>
      <w:r w:rsidR="00441E03">
        <w:t>)</w:t>
      </w:r>
      <w:r>
        <w:t xml:space="preserve">, </w:t>
      </w:r>
      <w:r w:rsidR="00441E03">
        <w:t xml:space="preserve">umieścił rozdział o edytorstwie jako ostatni w swoim podręczniku i </w:t>
      </w:r>
      <w:r>
        <w:t>u</w:t>
      </w:r>
      <w:r w:rsidR="00441E03">
        <w:t>ważał edytorstwo za swoistego rodzaju zwieńczenie nauk pomocniczych i „końcowy etap wszelkich zabiegów naukowych, wykonywanych wobec źródła”</w:t>
      </w:r>
      <w:r w:rsidR="00441E03">
        <w:rPr>
          <w:rStyle w:val="Odwoanieprzypisudolnego"/>
        </w:rPr>
        <w:footnoteReference w:id="2"/>
      </w:r>
      <w:r w:rsidR="00441E03">
        <w:t xml:space="preserve">. </w:t>
      </w:r>
      <w:r w:rsidR="005C5391">
        <w:t>Dodawał przy</w:t>
      </w:r>
      <w:r w:rsidR="00FF5A4E">
        <w:t xml:space="preserve"> tym</w:t>
      </w:r>
      <w:r w:rsidR="005C5391">
        <w:t>: „</w:t>
      </w:r>
      <w:r w:rsidRPr="005B54FF">
        <w:t xml:space="preserve">Zabiegi te zaś muszą być tak przeprowadzone, aby nie ograniczały możliwości analizowania. </w:t>
      </w:r>
      <w:r w:rsidRPr="003229E2">
        <w:rPr>
          <w:u w:val="single"/>
        </w:rPr>
        <w:t>Przeciwnie, nowoczesne edytorstwo musi stwarzać warunki do rozszerzenia owych możliwości</w:t>
      </w:r>
      <w:r w:rsidR="003229E2">
        <w:rPr>
          <w:u w:val="single"/>
        </w:rPr>
        <w:t xml:space="preserve"> [</w:t>
      </w:r>
      <w:proofErr w:type="spellStart"/>
      <w:r w:rsidR="003229E2">
        <w:rPr>
          <w:u w:val="single"/>
        </w:rPr>
        <w:t>podkr</w:t>
      </w:r>
      <w:proofErr w:type="spellEnd"/>
      <w:r w:rsidR="00FA07BE">
        <w:rPr>
          <w:u w:val="single"/>
        </w:rPr>
        <w:t>.</w:t>
      </w:r>
      <w:r w:rsidR="003229E2">
        <w:rPr>
          <w:u w:val="single"/>
        </w:rPr>
        <w:t xml:space="preserve"> – BS]</w:t>
      </w:r>
      <w:r w:rsidR="005C5391" w:rsidRPr="003229E2">
        <w:rPr>
          <w:u w:val="single"/>
        </w:rPr>
        <w:t>”</w:t>
      </w:r>
      <w:r w:rsidR="005C5391">
        <w:rPr>
          <w:rStyle w:val="Odwoanieprzypisudolnego"/>
        </w:rPr>
        <w:footnoteReference w:id="3"/>
      </w:r>
      <w:r w:rsidRPr="005B54FF">
        <w:t>.</w:t>
      </w:r>
      <w:r w:rsidR="000C2D10" w:rsidRPr="00570258">
        <w:tab/>
      </w:r>
    </w:p>
    <w:p w14:paraId="539BE823" w14:textId="43E7D635" w:rsidR="00C222FD" w:rsidRDefault="003E4D6F" w:rsidP="00176D5D">
      <w:r>
        <w:t xml:space="preserve">Opinia J. Szymańskiego jest </w:t>
      </w:r>
      <w:r w:rsidR="00DF33E8">
        <w:t>nader</w:t>
      </w:r>
      <w:r>
        <w:t xml:space="preserve"> aktualna w epoce przemian technologicznych i </w:t>
      </w:r>
      <w:r w:rsidR="00DF33E8">
        <w:t>I</w:t>
      </w:r>
      <w:r>
        <w:t>nternetu.</w:t>
      </w:r>
      <w:r w:rsidR="00C222FD">
        <w:t xml:space="preserve"> W przedstawianej publikacji, która jest rodzajem edytorskiego studium przypadku, mam zamiar zrealizować dwa cele – metodyczny oraz przedmiotowy. Celem przedmiotowym </w:t>
      </w:r>
      <w:r w:rsidR="00ED6C12">
        <w:t>będzie</w:t>
      </w:r>
      <w:r w:rsidR="00C222FD">
        <w:t xml:space="preserve"> krytyczne udostępnienie spisów kontrybucji duchowieństwa diecezji poznańskiej z 1561 r. </w:t>
      </w:r>
      <w:r w:rsidR="00C222FD" w:rsidRPr="00570258">
        <w:t xml:space="preserve">Edycja nie </w:t>
      </w:r>
      <w:r w:rsidR="00C222FD">
        <w:t xml:space="preserve">będzie obejmowała </w:t>
      </w:r>
      <w:r w:rsidR="00C222FD" w:rsidRPr="00570258">
        <w:t>archidiakonatu warszawskiego, gdyż część ta została opracowana i wydana przez A. Dunin-Wąsowicz w 1977 r.</w:t>
      </w:r>
      <w:r w:rsidR="00C222FD">
        <w:rPr>
          <w:rStyle w:val="Odwoanieprzypisudolnego"/>
        </w:rPr>
        <w:footnoteReference w:id="4"/>
      </w:r>
      <w:r w:rsidR="00C222FD">
        <w:t xml:space="preserve"> </w:t>
      </w:r>
      <w:r w:rsidR="00ED6C12">
        <w:t xml:space="preserve">Celowo używam określenia „spisy”, gdyż udało się odnaleźć dwa powiązane i niewiele różniące się od siebie rękopisy przechowywane w Archiwum Głównym Akt Dawnych w zespole Archiwum Skarbu Koronnego, w serii 3: ASK I – Rejestry podatkowe. Celem metodycznym będzie </w:t>
      </w:r>
      <w:r w:rsidR="00A02BE8">
        <w:t xml:space="preserve">porównanie edycji krytycznej przygotowanej w </w:t>
      </w:r>
      <w:r w:rsidR="00766E7F">
        <w:t>dwóch</w:t>
      </w:r>
      <w:r w:rsidR="00A02BE8">
        <w:t xml:space="preserve"> formach (i </w:t>
      </w:r>
      <w:r w:rsidR="00766E7F">
        <w:t xml:space="preserve">kilku </w:t>
      </w:r>
      <w:r w:rsidR="00A02BE8">
        <w:t xml:space="preserve">formatach) pod kątem wspomnianych na wstępie „możliwości analizowana źródła”. Oprócz </w:t>
      </w:r>
      <w:proofErr w:type="spellStart"/>
      <w:r w:rsidR="00A02BE8">
        <w:t>pełnotekstowej</w:t>
      </w:r>
      <w:proofErr w:type="spellEnd"/>
      <w:r w:rsidR="00A02BE8">
        <w:t xml:space="preserve"> edycji</w:t>
      </w:r>
      <w:r w:rsidR="007533BC">
        <w:t xml:space="preserve">, którą można określić jako </w:t>
      </w:r>
      <w:r w:rsidR="00A02BE8">
        <w:t>tradycyjn</w:t>
      </w:r>
      <w:r w:rsidR="007533BC">
        <w:t>ą lub klasyczną</w:t>
      </w:r>
      <w:r w:rsidR="00A02BE8">
        <w:t xml:space="preserve"> poddam takiej ocenie edycj</w:t>
      </w:r>
      <w:r w:rsidR="000E2C42">
        <w:t>ę</w:t>
      </w:r>
      <w:r w:rsidR="00C57DCE">
        <w:t xml:space="preserve"> </w:t>
      </w:r>
      <w:r w:rsidR="00C9541E">
        <w:t>cyfrową</w:t>
      </w:r>
      <w:r w:rsidR="00766E7F">
        <w:t xml:space="preserve">, </w:t>
      </w:r>
      <w:r w:rsidR="00766E7F" w:rsidRPr="00766E7F">
        <w:t xml:space="preserve">która umożliwia prezentację </w:t>
      </w:r>
      <w:r w:rsidR="00C9313B">
        <w:t>źródła</w:t>
      </w:r>
      <w:r w:rsidR="00766E7F" w:rsidRPr="00766E7F">
        <w:t xml:space="preserve"> w kilku </w:t>
      </w:r>
      <w:r w:rsidR="00483A77">
        <w:t>postaciach</w:t>
      </w:r>
      <w:r w:rsidR="006D6AA6">
        <w:t xml:space="preserve"> (formach)</w:t>
      </w:r>
      <w:r w:rsidR="00A02BE8">
        <w:t>.</w:t>
      </w:r>
      <w:r w:rsidR="00E84832">
        <w:t xml:space="preserve"> </w:t>
      </w:r>
    </w:p>
    <w:p w14:paraId="0A305319" w14:textId="2B2E71BF" w:rsidR="00971047" w:rsidRDefault="00F30A0A" w:rsidP="00176D5D">
      <w:pPr>
        <w:pStyle w:val="Nagwek2"/>
        <w:numPr>
          <w:ilvl w:val="0"/>
          <w:numId w:val="14"/>
        </w:numPr>
      </w:pPr>
      <w:r>
        <w:lastRenderedPageBreak/>
        <w:t>Geneza i sporządzenie rejestru</w:t>
      </w:r>
    </w:p>
    <w:p w14:paraId="1E6C0ABE" w14:textId="414BF098" w:rsidR="001D566E" w:rsidRDefault="0000274E" w:rsidP="00176D5D">
      <w:r>
        <w:t xml:space="preserve">Spisy kontrybucji będące przedmiotem opracowania są związane przede wszystkim z </w:t>
      </w:r>
      <w:r w:rsidRPr="00526F2D">
        <w:rPr>
          <w:b/>
          <w:bCs/>
        </w:rPr>
        <w:t>dziejami skarbowości polskiej</w:t>
      </w:r>
      <w:r>
        <w:t xml:space="preserve"> oraz </w:t>
      </w:r>
      <w:r w:rsidRPr="00526F2D">
        <w:rPr>
          <w:b/>
          <w:bCs/>
        </w:rPr>
        <w:t>świadczeniami Kościoła katolickiego na rzecz państwa</w:t>
      </w:r>
      <w:r w:rsidR="00376EA1">
        <w:rPr>
          <w:rStyle w:val="Odwoanieprzypisudolnego"/>
          <w:b/>
          <w:bCs/>
        </w:rPr>
        <w:footnoteReference w:id="5"/>
      </w:r>
      <w:r>
        <w:t xml:space="preserve">. </w:t>
      </w:r>
      <w:r w:rsidR="00D62905">
        <w:t xml:space="preserve">W przypadku kontrybucji z 1561 r. nie bez znaczenia pozostaje też </w:t>
      </w:r>
      <w:r w:rsidR="00D62905" w:rsidRPr="00526F2D">
        <w:rPr>
          <w:b/>
          <w:bCs/>
        </w:rPr>
        <w:t xml:space="preserve">tło reformacji </w:t>
      </w:r>
      <w:r w:rsidR="00526F2D" w:rsidRPr="00526F2D">
        <w:rPr>
          <w:b/>
          <w:bCs/>
        </w:rPr>
        <w:t>oraz stosun</w:t>
      </w:r>
      <w:r w:rsidR="00306DA0">
        <w:rPr>
          <w:b/>
          <w:bCs/>
        </w:rPr>
        <w:t>ek</w:t>
      </w:r>
      <w:r w:rsidR="00526F2D" w:rsidRPr="00526F2D">
        <w:rPr>
          <w:b/>
          <w:bCs/>
        </w:rPr>
        <w:t xml:space="preserve"> króla do wyznań reformowanych</w:t>
      </w:r>
      <w:r w:rsidR="00526F2D">
        <w:t>.</w:t>
      </w:r>
    </w:p>
    <w:p w14:paraId="320E70B7" w14:textId="416B6767" w:rsidR="003438E2" w:rsidRDefault="009E191F" w:rsidP="00176D5D">
      <w:r>
        <w:t>Tytuły</w:t>
      </w:r>
      <w:r w:rsidR="005863D8">
        <w:t xml:space="preserve"> </w:t>
      </w:r>
      <w:r w:rsidR="00526F2D">
        <w:t xml:space="preserve">obu </w:t>
      </w:r>
      <w:r w:rsidR="007C2DCB">
        <w:t xml:space="preserve">analizowanych </w:t>
      </w:r>
      <w:r w:rsidR="00526F2D">
        <w:t xml:space="preserve">rękopisów </w:t>
      </w:r>
      <w:r w:rsidR="005863D8">
        <w:t xml:space="preserve">wskazują, że </w:t>
      </w:r>
      <w:r w:rsidR="00526F2D">
        <w:t xml:space="preserve">podstawą prawną kontrybucji była uchwała synodu prowincjonalnego warszawskiego zwołanego 2 </w:t>
      </w:r>
      <w:r w:rsidR="00E21040">
        <w:t>marca</w:t>
      </w:r>
      <w:r w:rsidR="00526F2D">
        <w:t xml:space="preserve"> 1561 r. Nie będę przedstawiał w tym miejscu pełnej charakterystyki oraz genezy kontrybucji synodalnych, gdyż informacje takie zawiera rozdział w monografii H. Karbownika poświęconej ciężarom stanu duchownego na rzecz państwa. </w:t>
      </w:r>
      <w:r w:rsidR="00BB1902">
        <w:t>Nadmienię tylko, że był to rodzaj podatku nadzwyczajnego</w:t>
      </w:r>
      <w:r w:rsidR="00BF6A0A" w:rsidRPr="00570258">
        <w:t>, któr</w:t>
      </w:r>
      <w:r w:rsidR="00BB1902">
        <w:t>y</w:t>
      </w:r>
      <w:r w:rsidR="00BF6A0A" w:rsidRPr="00570258">
        <w:t xml:space="preserve"> powsta</w:t>
      </w:r>
      <w:r w:rsidR="00167478" w:rsidRPr="00570258">
        <w:t>ł</w:t>
      </w:r>
      <w:r w:rsidR="00BF6A0A" w:rsidRPr="00570258">
        <w:t xml:space="preserve"> w połowie XV wieku na skutek przekształcenia dziesięciny papieskiej w formę podatku państwowego</w:t>
      </w:r>
      <w:r w:rsidR="006155EC" w:rsidRPr="00570258">
        <w:t xml:space="preserve"> (od czasów wojny trzynastoletniej). W swojej monografii </w:t>
      </w:r>
      <w:r w:rsidR="00BB1902">
        <w:t xml:space="preserve">H. Karbownik </w:t>
      </w:r>
      <w:r w:rsidR="006155EC" w:rsidRPr="00570258">
        <w:t xml:space="preserve">zamieszcza zestawienie kilkudziesięciu kontrybucji uchwalonych przez kongregacje i synody w latach 1454-1643, wśród których </w:t>
      </w:r>
      <w:r w:rsidR="00167478" w:rsidRPr="00570258">
        <w:t xml:space="preserve">wymienia uchwaloną na prośbę króla przez synod prowincjonalny warszawski 2 </w:t>
      </w:r>
      <w:r w:rsidR="00E21040">
        <w:t>marca</w:t>
      </w:r>
      <w:r w:rsidR="00167478" w:rsidRPr="00570258">
        <w:t xml:space="preserve"> 1561 r.</w:t>
      </w:r>
      <w:r w:rsidR="00902396" w:rsidRPr="00570258">
        <w:t xml:space="preserve"> (pierwotnie synod miał się odbyć w Piotrkowie 3 II)</w:t>
      </w:r>
      <w:r w:rsidR="003438E2">
        <w:rPr>
          <w:rStyle w:val="Odwoanieprzypisudolnego"/>
        </w:rPr>
        <w:footnoteReference w:id="6"/>
      </w:r>
      <w:r w:rsidR="00902396" w:rsidRPr="00570258">
        <w:t>.</w:t>
      </w:r>
      <w:r w:rsidR="000C2D10" w:rsidRPr="00570258">
        <w:t xml:space="preserve"> </w:t>
      </w:r>
    </w:p>
    <w:p w14:paraId="6A059E03" w14:textId="3C984D88" w:rsidR="009C4F8D" w:rsidRDefault="005B5898" w:rsidP="00176D5D">
      <w:r>
        <w:t xml:space="preserve">Synod prowincjonalny 1561 r. oraz jego postanowienia zostały omówione </w:t>
      </w:r>
      <w:r w:rsidR="001177D5">
        <w:t xml:space="preserve">w artykule </w:t>
      </w:r>
      <w:r>
        <w:t>W. Góralskiego</w:t>
      </w:r>
      <w:r w:rsidR="005B218F">
        <w:rPr>
          <w:rStyle w:val="Odwoanieprzypisudolnego"/>
        </w:rPr>
        <w:footnoteReference w:id="7"/>
      </w:r>
      <w:r w:rsidR="00652127">
        <w:t xml:space="preserve">. Sam tekst statutów, z kopii przechowywanej w Muzeum Czartoryskich w Krakowie (oryginał się nie zachował), wydał pod koniec XIX wieku </w:t>
      </w:r>
      <w:r w:rsidR="00315662">
        <w:t>najpierw T. Wierzbowski</w:t>
      </w:r>
      <w:r w:rsidR="00315662">
        <w:rPr>
          <w:rStyle w:val="Odwoanieprzypisudolnego"/>
        </w:rPr>
        <w:footnoteReference w:id="8"/>
      </w:r>
      <w:r w:rsidR="00315662">
        <w:t xml:space="preserve">, a potem </w:t>
      </w:r>
      <w:r w:rsidR="00652127">
        <w:t>B. Ulanowski</w:t>
      </w:r>
      <w:r w:rsidR="00652127">
        <w:rPr>
          <w:rStyle w:val="Odwoanieprzypisudolnego"/>
        </w:rPr>
        <w:footnoteReference w:id="9"/>
      </w:r>
      <w:r>
        <w:t xml:space="preserve">. </w:t>
      </w:r>
      <w:r w:rsidR="005863D8">
        <w:t xml:space="preserve">Tekst </w:t>
      </w:r>
      <w:r w:rsidR="00B96186">
        <w:t xml:space="preserve">statutów </w:t>
      </w:r>
      <w:r w:rsidR="005863D8">
        <w:t xml:space="preserve">nie wskazuje wprost na przyczyny </w:t>
      </w:r>
      <w:r w:rsidR="00B96186">
        <w:t>uchwalenia kontrybucji synodalnej w 1561 r.</w:t>
      </w:r>
      <w:r w:rsidR="00C47A2D">
        <w:t xml:space="preserve"> Sformułowane uzasadnienie</w:t>
      </w:r>
      <w:r w:rsidR="000134BD">
        <w:t xml:space="preserve"> nałożenia </w:t>
      </w:r>
      <w:r w:rsidR="000134BD">
        <w:lastRenderedPageBreak/>
        <w:t xml:space="preserve">kontrybucji w 1561 r. </w:t>
      </w:r>
      <w:r w:rsidR="007C2DCB">
        <w:t xml:space="preserve">ma charakter formularzowy </w:t>
      </w:r>
      <w:r w:rsidR="00C47A2D">
        <w:t>(</w:t>
      </w:r>
      <w:r w:rsidR="00C47A2D" w:rsidRPr="00C47A2D">
        <w:t>„</w:t>
      </w:r>
      <w:proofErr w:type="spellStart"/>
      <w:r w:rsidR="00C47A2D" w:rsidRPr="00C47A2D">
        <w:t>expositis</w:t>
      </w:r>
      <w:proofErr w:type="spellEnd"/>
      <w:r w:rsidR="00C47A2D" w:rsidRPr="00C47A2D">
        <w:t xml:space="preserve"> </w:t>
      </w:r>
      <w:proofErr w:type="spellStart"/>
      <w:r w:rsidR="00C47A2D" w:rsidRPr="00C47A2D">
        <w:t>gravissimis</w:t>
      </w:r>
      <w:proofErr w:type="spellEnd"/>
      <w:r w:rsidR="00C47A2D" w:rsidRPr="00C47A2D">
        <w:t xml:space="preserve"> </w:t>
      </w:r>
      <w:proofErr w:type="spellStart"/>
      <w:r w:rsidR="00C47A2D" w:rsidRPr="00C47A2D">
        <w:t>huius</w:t>
      </w:r>
      <w:proofErr w:type="spellEnd"/>
      <w:r w:rsidR="00C47A2D" w:rsidRPr="00C47A2D">
        <w:t xml:space="preserve"> </w:t>
      </w:r>
      <w:proofErr w:type="spellStart"/>
      <w:r w:rsidR="00C47A2D" w:rsidRPr="00C47A2D">
        <w:t>regni</w:t>
      </w:r>
      <w:proofErr w:type="spellEnd"/>
      <w:r w:rsidR="00C47A2D" w:rsidRPr="00C47A2D">
        <w:t xml:space="preserve"> </w:t>
      </w:r>
      <w:proofErr w:type="spellStart"/>
      <w:r w:rsidR="00C47A2D" w:rsidRPr="00C47A2D">
        <w:t>periculis</w:t>
      </w:r>
      <w:proofErr w:type="spellEnd"/>
      <w:r w:rsidR="00C47A2D" w:rsidRPr="00C47A2D">
        <w:t xml:space="preserve"> et </w:t>
      </w:r>
      <w:proofErr w:type="spellStart"/>
      <w:r w:rsidR="00C47A2D" w:rsidRPr="00C47A2D">
        <w:t>necessitatibus</w:t>
      </w:r>
      <w:proofErr w:type="spellEnd"/>
      <w:r w:rsidR="00C47A2D">
        <w:t xml:space="preserve">”) </w:t>
      </w:r>
      <w:r w:rsidR="007C2DCB">
        <w:t xml:space="preserve">i </w:t>
      </w:r>
      <w:r w:rsidR="009C4F8D">
        <w:t xml:space="preserve">brzmi identycznie jak przy </w:t>
      </w:r>
      <w:r w:rsidR="00C47A2D">
        <w:t xml:space="preserve">kontrybucji </w:t>
      </w:r>
      <w:r w:rsidR="009C4F8D">
        <w:t xml:space="preserve">w </w:t>
      </w:r>
      <w:r w:rsidR="00E9567A">
        <w:t>1557 r.</w:t>
      </w:r>
      <w:r w:rsidR="00E9567A">
        <w:rPr>
          <w:rStyle w:val="Odwoanieprzypisudolnego"/>
        </w:rPr>
        <w:footnoteReference w:id="10"/>
      </w:r>
      <w:r w:rsidR="00C021A0">
        <w:t xml:space="preserve"> </w:t>
      </w:r>
    </w:p>
    <w:p w14:paraId="542B0361" w14:textId="44DD6099" w:rsidR="00B96186" w:rsidRDefault="009C4F8D" w:rsidP="00176D5D">
      <w:r>
        <w:t xml:space="preserve">Najczęstszą przyczyną uchwalania nadzwyczajnych kontrybucji synodalnych były </w:t>
      </w:r>
      <w:r w:rsidR="00971047">
        <w:t>wydatki</w:t>
      </w:r>
      <w:r>
        <w:t xml:space="preserve"> wojenne</w:t>
      </w:r>
      <w:r w:rsidR="00971047">
        <w:t xml:space="preserve"> i obronne kraju</w:t>
      </w:r>
      <w:r>
        <w:t xml:space="preserve">. </w:t>
      </w:r>
      <w:r w:rsidR="00C47A2D">
        <w:t xml:space="preserve">W opinii T. Wierzbowskiego, biografa Jakuba Uchańskiego, uchwalenie kontrybucji </w:t>
      </w:r>
      <w:r>
        <w:t xml:space="preserve">w 1561 r. </w:t>
      </w:r>
      <w:r w:rsidR="00C47A2D">
        <w:t>było związane z wojną inflancką</w:t>
      </w:r>
      <w:r w:rsidR="00C021A0">
        <w:rPr>
          <w:rStyle w:val="Odwoanieprzypisudolnego"/>
        </w:rPr>
        <w:footnoteReference w:id="11"/>
      </w:r>
      <w:r w:rsidR="00C021A0">
        <w:t>.</w:t>
      </w:r>
      <w:r>
        <w:t xml:space="preserve"> </w:t>
      </w:r>
      <w:r w:rsidR="00971047">
        <w:t xml:space="preserve">Nie ulega wątpliwości, że kontrybucje synodalne połowy XVI wieku były związane z celami obronnymi. </w:t>
      </w:r>
      <w:r w:rsidR="003A53CD">
        <w:t xml:space="preserve">Kwestia kontrybucji na rzecz potrzeb </w:t>
      </w:r>
      <w:r w:rsidR="00971047">
        <w:t>obronnych</w:t>
      </w:r>
      <w:r w:rsidR="003A53CD">
        <w:t xml:space="preserve"> była poruszana na sejmie warszawskim, na początku 1557 roku</w:t>
      </w:r>
      <w:r w:rsidR="003A53CD">
        <w:rPr>
          <w:rStyle w:val="Odwoanieprzypisudolnego"/>
        </w:rPr>
        <w:footnoteReference w:id="12"/>
      </w:r>
      <w:r w:rsidR="00971047">
        <w:t xml:space="preserve">, </w:t>
      </w:r>
      <w:r w:rsidR="0013732D">
        <w:t>kiedy to delegaci duchowieństwa zgodzili się ją uchwalić. S</w:t>
      </w:r>
      <w:r w:rsidR="00971047">
        <w:t xml:space="preserve">tosowny zapis o tym nie znalazł się </w:t>
      </w:r>
      <w:r w:rsidR="0013732D">
        <w:t xml:space="preserve">jednak </w:t>
      </w:r>
      <w:r w:rsidR="00971047">
        <w:t>w konstytucjach sejmowych</w:t>
      </w:r>
      <w:r w:rsidR="00971047">
        <w:rPr>
          <w:rStyle w:val="Odwoanieprzypisudolnego"/>
        </w:rPr>
        <w:footnoteReference w:id="13"/>
      </w:r>
      <w:r w:rsidR="00971047">
        <w:t>.</w:t>
      </w:r>
      <w:r w:rsidR="00E3529B">
        <w:t xml:space="preserve"> </w:t>
      </w:r>
      <w:r w:rsidR="00B17BDC">
        <w:t xml:space="preserve">W kilka miesięcy po zakończeniu sejmu warszawskiego, </w:t>
      </w:r>
      <w:r w:rsidR="008E72CF">
        <w:t>arcybiskup Mikołaj Dzierzgowski zwołał</w:t>
      </w:r>
      <w:r w:rsidR="00B17BDC">
        <w:t xml:space="preserve"> synod prowincjonalny</w:t>
      </w:r>
      <w:r w:rsidR="008E72CF">
        <w:t xml:space="preserve"> do Piotrkowa</w:t>
      </w:r>
      <w:r w:rsidR="00B17BDC">
        <w:t>, gdzie biskupi dotrzymali obietnicy i uchwalili kontrybucję synodalną na cele obronne</w:t>
      </w:r>
      <w:r w:rsidR="00F0056F">
        <w:t xml:space="preserve"> (17 maja 1557)</w:t>
      </w:r>
      <w:r w:rsidR="00B17BDC">
        <w:rPr>
          <w:rStyle w:val="Odwoanieprzypisudolnego"/>
        </w:rPr>
        <w:footnoteReference w:id="14"/>
      </w:r>
      <w:r w:rsidR="00B17BDC">
        <w:t>.</w:t>
      </w:r>
      <w:r w:rsidR="00CE0645">
        <w:t xml:space="preserve"> Spośród znanych rejestrów kontrybucji będących poświadczeniem realizacji </w:t>
      </w:r>
      <w:r w:rsidR="007C2DCB">
        <w:t xml:space="preserve">wymienionych </w:t>
      </w:r>
      <w:r w:rsidR="00CE0645">
        <w:t>postanowień synodalnych znan</w:t>
      </w:r>
      <w:r w:rsidR="00FD6DA2">
        <w:t xml:space="preserve">y jest spis </w:t>
      </w:r>
      <w:r w:rsidR="00CE0645">
        <w:t>dla diecezji krakowskiej</w:t>
      </w:r>
      <w:r w:rsidR="00FD6DA2">
        <w:t xml:space="preserve"> z 1577</w:t>
      </w:r>
      <w:r w:rsidR="0013732D">
        <w:t xml:space="preserve"> r.</w:t>
      </w:r>
      <w:r w:rsidR="00CE0645">
        <w:rPr>
          <w:rStyle w:val="Odwoanieprzypisudolnego"/>
        </w:rPr>
        <w:footnoteReference w:id="15"/>
      </w:r>
      <w:r w:rsidR="00675560">
        <w:t xml:space="preserve"> </w:t>
      </w:r>
    </w:p>
    <w:p w14:paraId="1A2F71BD" w14:textId="117FBB46" w:rsidR="00B96186" w:rsidRDefault="00B259BB" w:rsidP="00176D5D">
      <w:r>
        <w:t xml:space="preserve">Kontrybucji synodalnych z połowy XVI wieku, traktowanych jako składowa finansów państwa przeznaczonych na obronność (obrona zewnętrzna, postronna), nie sposób oderwać od zagadnień ruchu egzekucyjnego oraz wolności religijnej powiązanej z reformacją i prawami Kościoła katolickiego w państwie (porządek wewnętrzny, domowy). Kontrybucjom uchwalonym w latach 1557, 1561, 1577 towarzyszyły petycje kierowane do króla w sprawach </w:t>
      </w:r>
      <w:r w:rsidR="00DC7604">
        <w:t>obrony Kościoła katolickiego i pomocy w obliczu działań protestanckiej szlachty</w:t>
      </w:r>
      <w:r w:rsidR="0013732D">
        <w:t xml:space="preserve"> – chodziło przede wszystkim o odzyskanie zagarniętych kościołów i majątków </w:t>
      </w:r>
      <w:r w:rsidR="0013732D">
        <w:lastRenderedPageBreak/>
        <w:t>beneficjów, likwidację zborów oraz szkół protestanckich, egzekucję wyroków sądów kościelnych przez starostów królewskich</w:t>
      </w:r>
      <w:r w:rsidR="0013732D">
        <w:rPr>
          <w:rStyle w:val="Odwoanieprzypisudolnego"/>
        </w:rPr>
        <w:footnoteReference w:id="16"/>
      </w:r>
      <w:r w:rsidR="0013732D">
        <w:t>.</w:t>
      </w:r>
    </w:p>
    <w:p w14:paraId="23172A85" w14:textId="39E336CB" w:rsidR="0013732D" w:rsidRDefault="0013732D" w:rsidP="00176D5D">
      <w:r>
        <w:t xml:space="preserve">Uchwalenie kontrybucji w 1561 r. </w:t>
      </w:r>
      <w:r w:rsidR="00622C5E">
        <w:t>nie było poprzedzone zwołaniem sejmu. Prowadzona od 155</w:t>
      </w:r>
      <w:r w:rsidR="00BA7877">
        <w:t>8</w:t>
      </w:r>
      <w:r w:rsidR="00622C5E">
        <w:t xml:space="preserve"> roku wojna inflancka</w:t>
      </w:r>
      <w:r w:rsidR="00814B16">
        <w:t xml:space="preserve"> oraz wcześniejsze</w:t>
      </w:r>
      <w:r w:rsidR="00BA7877">
        <w:t xml:space="preserve"> </w:t>
      </w:r>
      <w:r w:rsidR="00814B16">
        <w:t xml:space="preserve">bardzo </w:t>
      </w:r>
      <w:r w:rsidR="00BA7877">
        <w:t>kosztown</w:t>
      </w:r>
      <w:r w:rsidR="00814B16">
        <w:t>e</w:t>
      </w:r>
      <w:r w:rsidR="00BA7877">
        <w:t xml:space="preserve"> zbrojn</w:t>
      </w:r>
      <w:r w:rsidR="00814B16">
        <w:t>e</w:t>
      </w:r>
      <w:r w:rsidR="00BA7877">
        <w:t xml:space="preserve"> demonstracj</w:t>
      </w:r>
      <w:r w:rsidR="00814B16">
        <w:t>e:</w:t>
      </w:r>
      <w:r w:rsidR="00BA7877">
        <w:t xml:space="preserve"> </w:t>
      </w:r>
      <w:proofErr w:type="spellStart"/>
      <w:r w:rsidR="00BA7877">
        <w:t>pozwolsk</w:t>
      </w:r>
      <w:r w:rsidR="00814B16">
        <w:t>a</w:t>
      </w:r>
      <w:proofErr w:type="spellEnd"/>
      <w:r w:rsidR="00BA7877">
        <w:t xml:space="preserve"> i </w:t>
      </w:r>
      <w:proofErr w:type="spellStart"/>
      <w:r w:rsidR="00BA7877">
        <w:t>radoszkowick</w:t>
      </w:r>
      <w:r w:rsidR="00814B16">
        <w:t>a</w:t>
      </w:r>
      <w:proofErr w:type="spellEnd"/>
      <w:r w:rsidR="00BA7877">
        <w:t xml:space="preserve">, </w:t>
      </w:r>
      <w:r w:rsidR="00622C5E">
        <w:t>opróżnił</w:t>
      </w:r>
      <w:r w:rsidR="00814B16">
        <w:t>y</w:t>
      </w:r>
      <w:r w:rsidR="00622C5E">
        <w:t xml:space="preserve"> skarbiec królewski</w:t>
      </w:r>
      <w:r w:rsidR="00BA7877">
        <w:t>. Kolejne próby nakłonienia szlachty koronnej do wsparcia wysiłku wojennego Litwy nie przynosiły skutku</w:t>
      </w:r>
      <w:r w:rsidR="00474A8E">
        <w:t xml:space="preserve"> wobec zaostrzenia od sejmu 1556/1557 </w:t>
      </w:r>
      <w:r w:rsidR="00091E6E">
        <w:t xml:space="preserve">r. </w:t>
      </w:r>
      <w:r w:rsidR="00474A8E">
        <w:t>konfliktu ze szlachtą i braku wsparcia ze strony senatorów</w:t>
      </w:r>
      <w:r w:rsidR="00BA7877">
        <w:rPr>
          <w:rStyle w:val="Odwoanieprzypisudolnego"/>
        </w:rPr>
        <w:footnoteReference w:id="17"/>
      </w:r>
      <w:r w:rsidR="00BA7877">
        <w:t>.</w:t>
      </w:r>
      <w:r w:rsidR="00091E6E">
        <w:t xml:space="preserve"> </w:t>
      </w:r>
      <w:r w:rsidR="00814B16">
        <w:t xml:space="preserve">Na sejmie zwołanym </w:t>
      </w:r>
      <w:r w:rsidR="00E44253">
        <w:t xml:space="preserve">do Piotrkowa </w:t>
      </w:r>
      <w:r w:rsidR="00814B16">
        <w:t>na jesieni 1558 r., inaczej niż było to na przełomie 1556/1557 r., sprawa obrony granic zeszła na plan dalszy ustępując miejsca konfliktowi wokół egzekucji praw</w:t>
      </w:r>
      <w:r w:rsidR="00814B16">
        <w:rPr>
          <w:rStyle w:val="Odwoanieprzypisudolnego"/>
        </w:rPr>
        <w:footnoteReference w:id="18"/>
      </w:r>
      <w:r w:rsidR="00814B16">
        <w:t xml:space="preserve">. </w:t>
      </w:r>
      <w:r w:rsidR="00091E6E">
        <w:t>W tej sytuacji prośba o uchwalenie kontrybucji synodalnej skierowana do duchowieństwa wydaje się poniekąd zabiegiem naturalnym.</w:t>
      </w:r>
    </w:p>
    <w:p w14:paraId="5B08D26D" w14:textId="555F59B8" w:rsidR="00EB0F10" w:rsidRDefault="001412F1" w:rsidP="00176D5D">
      <w:r w:rsidRPr="00EE2A84">
        <w:t xml:space="preserve">Sprawa kontrybucji pojawiła się </w:t>
      </w:r>
      <w:r w:rsidR="00EE2A84">
        <w:t xml:space="preserve">na synodzie prowincjonalnym </w:t>
      </w:r>
      <w:r w:rsidR="00735F72" w:rsidRPr="00EE2A84">
        <w:t>w 1561 r.</w:t>
      </w:r>
      <w:r w:rsidR="00735F72">
        <w:t xml:space="preserve"> </w:t>
      </w:r>
      <w:r w:rsidR="00EE2A84">
        <w:t>z</w:t>
      </w:r>
      <w:r w:rsidR="005935B0">
        <w:t xml:space="preserve"> inicjatywy </w:t>
      </w:r>
      <w:r w:rsidR="003E3820">
        <w:t>prymasa</w:t>
      </w:r>
      <w:r w:rsidR="00EE2A84">
        <w:t xml:space="preserve"> Jana Przerębskiego</w:t>
      </w:r>
      <w:r w:rsidR="00A265AA">
        <w:rPr>
          <w:rStyle w:val="Odwoanieprzypisudolnego"/>
        </w:rPr>
        <w:footnoteReference w:id="19"/>
      </w:r>
      <w:r w:rsidR="00EE2A84">
        <w:t xml:space="preserve">. Jak zauważył H. Karbownik rola arcybiskupa, ze względu na jego kompetencje oraz pozycję względem monarchy, była tutaj </w:t>
      </w:r>
      <w:r w:rsidR="00EE2A84" w:rsidRPr="004C2747">
        <w:t>zasadnicza</w:t>
      </w:r>
      <w:r w:rsidR="00EE2A84">
        <w:t>.</w:t>
      </w:r>
      <w:r>
        <w:t xml:space="preserve"> </w:t>
      </w:r>
      <w:r w:rsidR="00EE2A84">
        <w:t>Nie bez wpływu pozostawał fakt, że objęcie stanowiska arcybiskupa gnieźnieńskiego</w:t>
      </w:r>
      <w:r w:rsidR="00E269E2">
        <w:t>, tak jak każdego innego biskup</w:t>
      </w:r>
      <w:r w:rsidR="009268D5">
        <w:t>stwa</w:t>
      </w:r>
      <w:r w:rsidR="00E269E2">
        <w:t>,</w:t>
      </w:r>
      <w:r w:rsidR="00EE2A84">
        <w:t xml:space="preserve"> w polskim systemie prawnym wiązało się z uzyskaniem nominacji królewskiej na te</w:t>
      </w:r>
      <w:r w:rsidR="00FA6496">
        <w:t>n</w:t>
      </w:r>
      <w:r w:rsidR="00EE2A84">
        <w:t xml:space="preserve"> urząd</w:t>
      </w:r>
      <w:r w:rsidR="00EE2A84">
        <w:rPr>
          <w:rStyle w:val="Odwoanieprzypisudolnego"/>
        </w:rPr>
        <w:footnoteReference w:id="20"/>
      </w:r>
      <w:r w:rsidR="00EE2A84">
        <w:t>.</w:t>
      </w:r>
      <w:r w:rsidR="003E3820">
        <w:t xml:space="preserve"> Uchwalenie kontrybucji, tak jak inne kwestie synodalne, było przedmiotem konsultacji z biskupami oraz kapitułami jeszcze przed synodem. Ślady tego typu ustaleń </w:t>
      </w:r>
      <w:r w:rsidR="00445071">
        <w:t xml:space="preserve">na początku 1561 r. </w:t>
      </w:r>
      <w:r w:rsidR="003E3820">
        <w:t>można odnaleźć w aktach synodów diecezjalnych oraz aktach kapituł.</w:t>
      </w:r>
      <w:r w:rsidR="00445071">
        <w:t xml:space="preserve"> Odpowiednie listy i dokumenty, w tym zarys spraw które miały być podjęte na synodzie prowincjonalnym, zostały przygotowane </w:t>
      </w:r>
      <w:r w:rsidR="00EB0F10">
        <w:t xml:space="preserve">zapewne </w:t>
      </w:r>
      <w:r w:rsidR="00445071">
        <w:t>na przełomie 1</w:t>
      </w:r>
      <w:r w:rsidR="00EB0F10">
        <w:t>560</w:t>
      </w:r>
      <w:r w:rsidR="00445071">
        <w:t xml:space="preserve"> i 1561 r. w Kaliszu, podczas synodu diecezjalnego oraz pobytu </w:t>
      </w:r>
      <w:r w:rsidR="00B0242C">
        <w:t xml:space="preserve">tam </w:t>
      </w:r>
      <w:r w:rsidR="00445071">
        <w:t>prymasa Przerębskiego</w:t>
      </w:r>
      <w:r w:rsidR="00B0242C">
        <w:t>.</w:t>
      </w:r>
      <w:r w:rsidR="002E32EE">
        <w:t xml:space="preserve"> Nie wiadomo jednak, w którym momencie zapadała decyzja o postawieniu kwestii kontrybucji </w:t>
      </w:r>
      <w:r w:rsidR="00570059">
        <w:t xml:space="preserve">na synodzie </w:t>
      </w:r>
      <w:r w:rsidR="002E32EE">
        <w:t xml:space="preserve">– czy już w trakcie narad duchowieństwa z nowym nuncjuszem Bernardem </w:t>
      </w:r>
      <w:proofErr w:type="spellStart"/>
      <w:r w:rsidR="002E32EE">
        <w:t>Bongiovannim</w:t>
      </w:r>
      <w:proofErr w:type="spellEnd"/>
      <w:r w:rsidR="002E32EE">
        <w:t xml:space="preserve"> w </w:t>
      </w:r>
      <w:r w:rsidR="002E32EE">
        <w:lastRenderedPageBreak/>
        <w:t>Łowiczu</w:t>
      </w:r>
      <w:r w:rsidR="00787DE6">
        <w:t xml:space="preserve"> (październik 1560 r.) czy w czasie pobytu prymasa w Kaliszu</w:t>
      </w:r>
      <w:r w:rsidR="00570059">
        <w:t>,</w:t>
      </w:r>
      <w:r w:rsidR="002E32EE">
        <w:t xml:space="preserve"> </w:t>
      </w:r>
      <w:r w:rsidR="00F12E63">
        <w:t xml:space="preserve">zaś nuncjusza w Wilnie </w:t>
      </w:r>
      <w:r w:rsidR="00787DE6">
        <w:t>(grudzień 1560 r.)</w:t>
      </w:r>
      <w:r w:rsidR="00F25670">
        <w:t xml:space="preserve">. </w:t>
      </w:r>
      <w:r w:rsidR="00A311F5">
        <w:t>Projekt zwołania synodu prowincjonalnego pojawi</w:t>
      </w:r>
      <w:r w:rsidR="00FF5891">
        <w:t>a</w:t>
      </w:r>
      <w:r w:rsidR="00A311F5">
        <w:t xml:space="preserve"> się w korespondencji prymasa Przerębskiego z nuncjuszem </w:t>
      </w:r>
      <w:proofErr w:type="spellStart"/>
      <w:r w:rsidR="00A311F5">
        <w:t>Bongiovannim</w:t>
      </w:r>
      <w:proofErr w:type="spellEnd"/>
      <w:r w:rsidR="00A311F5">
        <w:t xml:space="preserve"> </w:t>
      </w:r>
      <w:r w:rsidR="007C65D1">
        <w:t xml:space="preserve">już </w:t>
      </w:r>
      <w:r w:rsidR="00A311F5">
        <w:t>w sierpniu 1560 r. Prymas prosił wówczas o ustalenie w Wilnie z nowym biskupem krakowski</w:t>
      </w:r>
      <w:r w:rsidR="003E290C">
        <w:t>m</w:t>
      </w:r>
      <w:r w:rsidR="00A311F5">
        <w:t>, Filipem Padniewskim, daty i miejsca obrad oraz tematyki</w:t>
      </w:r>
      <w:r w:rsidR="003E290C">
        <w:rPr>
          <w:rStyle w:val="Odwoanieprzypisudolnego"/>
        </w:rPr>
        <w:footnoteReference w:id="21"/>
      </w:r>
      <w:r w:rsidR="00A311F5">
        <w:t xml:space="preserve">. Warto w tym miejscu nadmienić, </w:t>
      </w:r>
      <w:r w:rsidR="00A31429">
        <w:t xml:space="preserve">że </w:t>
      </w:r>
      <w:r w:rsidR="00A311F5">
        <w:t>główni architekci ustaw synodalnych z 1561 r. objęli swoje urzędy niemal jednocześnie</w:t>
      </w:r>
      <w:r w:rsidR="00A31429">
        <w:t xml:space="preserve">: w lutym 1559 r. swój urząd objął prymas Jan Przerębski, nowy nuncjusz apostolski Bernardo </w:t>
      </w:r>
      <w:proofErr w:type="spellStart"/>
      <w:r w:rsidR="00A31429">
        <w:t>Bongiovanni</w:t>
      </w:r>
      <w:proofErr w:type="spellEnd"/>
      <w:r w:rsidR="00A31429">
        <w:t xml:space="preserve"> przybył do Krakowa w lipcu 1560 r. (na początku 1560 r. swój pontyfikat rozpoczął Pius IV), </w:t>
      </w:r>
      <w:r w:rsidR="004D1C43">
        <w:t>i w tym samym miesiącu Filip Padniewski został przeniesiony z biskupstwa przemyskiego do Krakowa.</w:t>
      </w:r>
      <w:r w:rsidR="003E290C">
        <w:t xml:space="preserve"> </w:t>
      </w:r>
    </w:p>
    <w:p w14:paraId="2A403F46" w14:textId="680DF5F8" w:rsidR="00F85EFD" w:rsidRPr="00AF3C1D" w:rsidRDefault="00EB0F10" w:rsidP="00176D5D">
      <w:pPr>
        <w:rPr>
          <w:b/>
        </w:rPr>
      </w:pPr>
      <w:r>
        <w:t xml:space="preserve">Decyzja o zwołaniu synodu prowincjonalnego do </w:t>
      </w:r>
      <w:r w:rsidR="00D545E5">
        <w:t>Piotrkowa na dzień 3 lutego zapadła zapewne w listopadzie 1560 r.</w:t>
      </w:r>
      <w:r w:rsidR="00735F72">
        <w:t>,</w:t>
      </w:r>
      <w:r w:rsidR="00C751F7">
        <w:t xml:space="preserve"> a więc </w:t>
      </w:r>
      <w:r w:rsidR="007A41CD">
        <w:t xml:space="preserve">już </w:t>
      </w:r>
      <w:r w:rsidR="007C65D1">
        <w:t xml:space="preserve">po </w:t>
      </w:r>
      <w:r w:rsidR="00C751F7">
        <w:t>narad</w:t>
      </w:r>
      <w:r w:rsidR="007C65D1">
        <w:t>ach</w:t>
      </w:r>
      <w:r w:rsidR="00C751F7">
        <w:t xml:space="preserve"> łowickich</w:t>
      </w:r>
      <w:r w:rsidR="004A2C91">
        <w:t xml:space="preserve"> z nun</w:t>
      </w:r>
      <w:r w:rsidR="007C65D1">
        <w:t>c</w:t>
      </w:r>
      <w:r w:rsidR="004A2C91">
        <w:t>juszem</w:t>
      </w:r>
      <w:r>
        <w:t xml:space="preserve"> </w:t>
      </w:r>
      <w:proofErr w:type="spellStart"/>
      <w:r>
        <w:t>Bongiovannim</w:t>
      </w:r>
      <w:proofErr w:type="spellEnd"/>
      <w:r w:rsidR="007C65D1">
        <w:t xml:space="preserve"> (12-15 października 1560)</w:t>
      </w:r>
      <w:r w:rsidR="00735F72">
        <w:t xml:space="preserve">. </w:t>
      </w:r>
      <w:r w:rsidR="0047542D">
        <w:t xml:space="preserve">W liście z 23 grudnia 1560 r. </w:t>
      </w:r>
      <w:r w:rsidR="000A2C16">
        <w:t xml:space="preserve">do kapituły gnieźnieńskiej </w:t>
      </w:r>
      <w:r w:rsidR="00D339EE">
        <w:t xml:space="preserve">prymas informuje o zmianie daty i miejsca synodu prowincjonalnego (Warszawa, 2 marca 1561 r.), głównie z powodu </w:t>
      </w:r>
      <w:r w:rsidR="004A2C91">
        <w:t xml:space="preserve">listownych </w:t>
      </w:r>
      <w:r w:rsidR="00D339EE">
        <w:t>próśb nuncjusza, biskupa krakowskiego oraz ułatwienia obecności innych biskupów, w tym podeszłego w wieku biskupa płockiego</w:t>
      </w:r>
      <w:r w:rsidR="00050A53">
        <w:rPr>
          <w:rStyle w:val="Odwoanieprzypisudolnego"/>
        </w:rPr>
        <w:footnoteReference w:id="22"/>
      </w:r>
      <w:r w:rsidR="00D339EE">
        <w:t>.</w:t>
      </w:r>
      <w:r w:rsidR="00D545E5">
        <w:t xml:space="preserve"> </w:t>
      </w:r>
      <w:r w:rsidR="00A559C3">
        <w:t xml:space="preserve">Jak wynika z akt kapituły poznańskiej oraz synodu diecezji poznańskiej kwestia kontrybucji była obecna już w agendzie synodu prowincjonalnego zwołanego do Piotrkowa na dzień 3 lutego 1560 r. </w:t>
      </w:r>
      <w:r w:rsidR="00F85EFD">
        <w:t>12 stycznia 1561 r. kapituła katedralna w Poznaniu</w:t>
      </w:r>
      <w:r w:rsidR="0058377C">
        <w:t xml:space="preserve"> delegowała dwóch kanoników: Stanisława </w:t>
      </w:r>
      <w:proofErr w:type="spellStart"/>
      <w:r w:rsidR="0058377C">
        <w:t>Objezierskiego</w:t>
      </w:r>
      <w:proofErr w:type="spellEnd"/>
      <w:r w:rsidR="0058377C">
        <w:t xml:space="preserve"> i Pawła </w:t>
      </w:r>
      <w:proofErr w:type="spellStart"/>
      <w:r w:rsidR="0058377C">
        <w:t>Sarbiniusa</w:t>
      </w:r>
      <w:proofErr w:type="spellEnd"/>
      <w:r w:rsidR="0058377C">
        <w:t xml:space="preserve"> na synod prowincjonalny zwołany do Piotrkowa</w:t>
      </w:r>
      <w:r w:rsidR="0058377C">
        <w:rPr>
          <w:rStyle w:val="Odwoanieprzypisudolnego"/>
        </w:rPr>
        <w:footnoteReference w:id="23"/>
      </w:r>
      <w:r w:rsidR="006E5995">
        <w:t xml:space="preserve">. Następnego dnia, 13 stycznia 1561 r., na synodzie diecezjalnym poznańskim były dyskutowane </w:t>
      </w:r>
      <w:r w:rsidR="00BA3D26">
        <w:t>problemy</w:t>
      </w:r>
      <w:r w:rsidR="006E5995">
        <w:t xml:space="preserve"> zapowiedzianego synodu </w:t>
      </w:r>
      <w:r w:rsidR="006E5995" w:rsidRPr="00BA3D26">
        <w:t>prowincjonalnego</w:t>
      </w:r>
      <w:r w:rsidR="00BA3D26">
        <w:t xml:space="preserve">. </w:t>
      </w:r>
      <w:proofErr w:type="spellStart"/>
      <w:r w:rsidR="00BA3D26" w:rsidRPr="00BA3D26">
        <w:rPr>
          <w:lang w:val="en-US"/>
        </w:rPr>
        <w:t>Ostatni</w:t>
      </w:r>
      <w:proofErr w:type="spellEnd"/>
      <w:r w:rsidR="00BA3D26" w:rsidRPr="00BA3D26">
        <w:rPr>
          <w:lang w:val="en-US"/>
        </w:rPr>
        <w:t xml:space="preserve"> </w:t>
      </w:r>
      <w:proofErr w:type="spellStart"/>
      <w:r w:rsidR="00BA3D26" w:rsidRPr="00BA3D26">
        <w:rPr>
          <w:lang w:val="en-US"/>
        </w:rPr>
        <w:t>artykuł</w:t>
      </w:r>
      <w:proofErr w:type="spellEnd"/>
      <w:r w:rsidR="00BA3D26" w:rsidRPr="00BA3D26">
        <w:rPr>
          <w:lang w:val="en-US"/>
        </w:rPr>
        <w:t xml:space="preserve"> </w:t>
      </w:r>
      <w:proofErr w:type="spellStart"/>
      <w:r w:rsidR="00BA3D26" w:rsidRPr="00BA3D26">
        <w:rPr>
          <w:lang w:val="en-US"/>
        </w:rPr>
        <w:t>dotyczył</w:t>
      </w:r>
      <w:proofErr w:type="spellEnd"/>
      <w:r w:rsidR="00BA3D26" w:rsidRPr="00BA3D26">
        <w:rPr>
          <w:lang w:val="en-US"/>
        </w:rPr>
        <w:t xml:space="preserve"> </w:t>
      </w:r>
      <w:proofErr w:type="spellStart"/>
      <w:r w:rsidR="00BA3D26" w:rsidRPr="00BA3D26">
        <w:rPr>
          <w:lang w:val="en-US"/>
        </w:rPr>
        <w:t>kwestii</w:t>
      </w:r>
      <w:proofErr w:type="spellEnd"/>
      <w:r w:rsidR="00BA3D26" w:rsidRPr="00BA3D26">
        <w:rPr>
          <w:lang w:val="en-US"/>
        </w:rPr>
        <w:t xml:space="preserve"> </w:t>
      </w:r>
      <w:proofErr w:type="spellStart"/>
      <w:r w:rsidR="00BA3D26" w:rsidRPr="00BA3D26">
        <w:rPr>
          <w:lang w:val="en-US"/>
        </w:rPr>
        <w:t>kontrybucji</w:t>
      </w:r>
      <w:proofErr w:type="spellEnd"/>
      <w:r w:rsidR="00BA3D26" w:rsidRPr="00BA3D26">
        <w:rPr>
          <w:lang w:val="en-US"/>
        </w:rPr>
        <w:t xml:space="preserve"> </w:t>
      </w:r>
      <w:proofErr w:type="spellStart"/>
      <w:r w:rsidR="00BA3D26" w:rsidRPr="00BA3D26">
        <w:rPr>
          <w:lang w:val="en-US"/>
        </w:rPr>
        <w:t>i</w:t>
      </w:r>
      <w:proofErr w:type="spellEnd"/>
      <w:r w:rsidR="00BA3D26" w:rsidRPr="00BA3D26">
        <w:rPr>
          <w:lang w:val="en-US"/>
        </w:rPr>
        <w:t xml:space="preserve"> </w:t>
      </w:r>
      <w:proofErr w:type="spellStart"/>
      <w:r w:rsidR="00BA3D26" w:rsidRPr="00BA3D26">
        <w:rPr>
          <w:lang w:val="en-US"/>
        </w:rPr>
        <w:t>brzmiał</w:t>
      </w:r>
      <w:proofErr w:type="spellEnd"/>
      <w:r w:rsidR="00BA3D26" w:rsidRPr="00BA3D26">
        <w:rPr>
          <w:lang w:val="en-US"/>
        </w:rPr>
        <w:t xml:space="preserve">: „Si </w:t>
      </w:r>
      <w:proofErr w:type="spellStart"/>
      <w:r w:rsidR="00BA3D26" w:rsidRPr="00BA3D26">
        <w:rPr>
          <w:lang w:val="en-US"/>
        </w:rPr>
        <w:t>Mtas</w:t>
      </w:r>
      <w:proofErr w:type="spellEnd"/>
      <w:r w:rsidR="00BA3D26" w:rsidRPr="00BA3D26">
        <w:rPr>
          <w:lang w:val="en-US"/>
        </w:rPr>
        <w:t xml:space="preserve"> R. </w:t>
      </w:r>
      <w:proofErr w:type="spellStart"/>
      <w:r w:rsidR="00BA3D26" w:rsidRPr="00BA3D26">
        <w:rPr>
          <w:lang w:val="en-US"/>
        </w:rPr>
        <w:t>requisiverit</w:t>
      </w:r>
      <w:proofErr w:type="spellEnd"/>
      <w:r w:rsidR="00BA3D26" w:rsidRPr="00BA3D26">
        <w:rPr>
          <w:lang w:val="en-US"/>
        </w:rPr>
        <w:t xml:space="preserve"> vel </w:t>
      </w:r>
      <w:proofErr w:type="spellStart"/>
      <w:r w:rsidR="00BA3D26" w:rsidRPr="00BA3D26">
        <w:rPr>
          <w:lang w:val="en-US"/>
        </w:rPr>
        <w:t>ecclesiastica</w:t>
      </w:r>
      <w:proofErr w:type="spellEnd"/>
      <w:r w:rsidR="00BA3D26" w:rsidRPr="00BA3D26">
        <w:rPr>
          <w:lang w:val="en-US"/>
        </w:rPr>
        <w:t xml:space="preserve"> communis </w:t>
      </w:r>
      <w:proofErr w:type="spellStart"/>
      <w:r w:rsidR="00BA3D26" w:rsidRPr="00BA3D26">
        <w:rPr>
          <w:lang w:val="en-US"/>
        </w:rPr>
        <w:t>necessitas</w:t>
      </w:r>
      <w:proofErr w:type="spellEnd"/>
      <w:r w:rsidR="00BA3D26" w:rsidRPr="00BA3D26">
        <w:rPr>
          <w:lang w:val="en-US"/>
        </w:rPr>
        <w:t xml:space="preserve"> </w:t>
      </w:r>
      <w:proofErr w:type="spellStart"/>
      <w:r w:rsidR="00BA3D26" w:rsidRPr="00BA3D26">
        <w:rPr>
          <w:lang w:val="en-US"/>
        </w:rPr>
        <w:t>exegerit</w:t>
      </w:r>
      <w:proofErr w:type="spellEnd"/>
      <w:r w:rsidR="00BA3D26" w:rsidRPr="00BA3D26">
        <w:rPr>
          <w:lang w:val="en-US"/>
        </w:rPr>
        <w:t xml:space="preserve">, </w:t>
      </w:r>
      <w:proofErr w:type="spellStart"/>
      <w:r w:rsidR="00BA3D26" w:rsidRPr="00BA3D26">
        <w:rPr>
          <w:lang w:val="en-US"/>
        </w:rPr>
        <w:t>ut</w:t>
      </w:r>
      <w:proofErr w:type="spellEnd"/>
      <w:r w:rsidR="00BA3D26" w:rsidRPr="00BA3D26">
        <w:rPr>
          <w:lang w:val="en-US"/>
        </w:rPr>
        <w:t xml:space="preserve"> de </w:t>
      </w:r>
      <w:proofErr w:type="spellStart"/>
      <w:r w:rsidR="00BA3D26" w:rsidRPr="00BA3D26">
        <w:rPr>
          <w:lang w:val="en-US"/>
        </w:rPr>
        <w:t>contribut</w:t>
      </w:r>
      <w:r w:rsidR="00BA3D26">
        <w:rPr>
          <w:lang w:val="en-US"/>
        </w:rPr>
        <w:t>ione</w:t>
      </w:r>
      <w:proofErr w:type="spellEnd"/>
      <w:r w:rsidR="00BA3D26">
        <w:rPr>
          <w:lang w:val="en-US"/>
        </w:rPr>
        <w:t xml:space="preserve"> </w:t>
      </w:r>
      <w:proofErr w:type="spellStart"/>
      <w:r w:rsidR="00BA3D26">
        <w:rPr>
          <w:lang w:val="en-US"/>
        </w:rPr>
        <w:t>decernenda</w:t>
      </w:r>
      <w:proofErr w:type="spellEnd"/>
      <w:r w:rsidR="00BA3D26">
        <w:rPr>
          <w:lang w:val="en-US"/>
        </w:rPr>
        <w:t xml:space="preserve"> </w:t>
      </w:r>
      <w:proofErr w:type="spellStart"/>
      <w:r w:rsidR="00BA3D26">
        <w:rPr>
          <w:lang w:val="en-US"/>
        </w:rPr>
        <w:t>agatur</w:t>
      </w:r>
      <w:proofErr w:type="spellEnd"/>
      <w:r w:rsidR="00BA3D26">
        <w:rPr>
          <w:lang w:val="en-US"/>
        </w:rPr>
        <w:t>, quid faciendum”</w:t>
      </w:r>
      <w:r w:rsidR="00BA3D26">
        <w:rPr>
          <w:rStyle w:val="Odwoanieprzypisudolnego"/>
          <w:lang w:val="en-US"/>
        </w:rPr>
        <w:footnoteReference w:id="24"/>
      </w:r>
      <w:r w:rsidR="00BA3D26">
        <w:rPr>
          <w:lang w:val="en-US"/>
        </w:rPr>
        <w:t xml:space="preserve">. </w:t>
      </w:r>
      <w:r w:rsidR="00BA3D26" w:rsidRPr="00AF3C1D">
        <w:t xml:space="preserve">Synod </w:t>
      </w:r>
      <w:r w:rsidR="008F5853">
        <w:t xml:space="preserve">diecezjalny poznański </w:t>
      </w:r>
      <w:r w:rsidR="009C3845">
        <w:t xml:space="preserve">w 1561 r. </w:t>
      </w:r>
      <w:r w:rsidR="00AC42BB" w:rsidRPr="00AF3C1D">
        <w:t xml:space="preserve">wypowiedział </w:t>
      </w:r>
      <w:r w:rsidR="00BA3D26" w:rsidRPr="00AF3C1D">
        <w:t xml:space="preserve">się przeciw </w:t>
      </w:r>
      <w:r w:rsidR="00BA3D26" w:rsidRPr="00AF3C1D">
        <w:lastRenderedPageBreak/>
        <w:t>nakładaniu nowej kontrybucji</w:t>
      </w:r>
      <w:r w:rsidR="00AF3C1D">
        <w:t xml:space="preserve">, </w:t>
      </w:r>
      <w:r w:rsidR="00AF3C1D" w:rsidRPr="00AF3C1D">
        <w:t>j</w:t>
      </w:r>
      <w:r w:rsidR="00FF0C27" w:rsidRPr="00AF3C1D">
        <w:t xml:space="preserve">ednakże zalecenie </w:t>
      </w:r>
      <w:r w:rsidR="009C3845">
        <w:t xml:space="preserve">dla delegatów </w:t>
      </w:r>
      <w:r w:rsidR="00FF0C27" w:rsidRPr="00AF3C1D">
        <w:t>miało charakter instrukcji względnie obowiązującej</w:t>
      </w:r>
      <w:r w:rsidR="00386C7E">
        <w:rPr>
          <w:rStyle w:val="Odwoanieprzypisudolnego"/>
        </w:rPr>
        <w:footnoteReference w:id="25"/>
      </w:r>
      <w:r w:rsidR="00AF3C1D">
        <w:t xml:space="preserve">. Uchwały synodów diecezjalnych miały </w:t>
      </w:r>
      <w:r w:rsidR="007F3961">
        <w:t>moc</w:t>
      </w:r>
      <w:r w:rsidR="00AF3C1D">
        <w:t xml:space="preserve"> </w:t>
      </w:r>
      <w:r w:rsidR="007F3961">
        <w:t xml:space="preserve">jedynie </w:t>
      </w:r>
      <w:r w:rsidR="00AF3C1D">
        <w:t>opini</w:t>
      </w:r>
      <w:r w:rsidR="008F5853">
        <w:t>odawcz</w:t>
      </w:r>
      <w:r w:rsidR="007F3961">
        <w:t xml:space="preserve">ą </w:t>
      </w:r>
      <w:r w:rsidR="0025107D">
        <w:t xml:space="preserve">i ojcowie synodalni zdawali sobie z tego sprawę. Stąd po wyrażeniu generalnego sprzeciwu, licząc się z faktem nałożenia kontrybucji, podali </w:t>
      </w:r>
      <w:r w:rsidR="007F3961">
        <w:t xml:space="preserve">szereg uwag i </w:t>
      </w:r>
      <w:r w:rsidR="00321009">
        <w:t>warunków</w:t>
      </w:r>
      <w:r w:rsidR="007F3961">
        <w:t xml:space="preserve"> </w:t>
      </w:r>
      <w:r w:rsidR="009C3845">
        <w:t xml:space="preserve">do sposobu </w:t>
      </w:r>
      <w:r w:rsidR="00FC10B0">
        <w:t xml:space="preserve">jej </w:t>
      </w:r>
      <w:r w:rsidR="009C3845">
        <w:t>uchwalania i przeprowadzania w przyszłości</w:t>
      </w:r>
      <w:r w:rsidR="002519FF">
        <w:rPr>
          <w:rStyle w:val="Odwoanieprzypisudolnego"/>
        </w:rPr>
        <w:footnoteReference w:id="26"/>
      </w:r>
      <w:r w:rsidR="009C3845">
        <w:t>.</w:t>
      </w:r>
    </w:p>
    <w:p w14:paraId="014C02C4" w14:textId="62DD0B6A" w:rsidR="00695E77" w:rsidRDefault="002F2ED1" w:rsidP="00176D5D">
      <w:r>
        <w:t xml:space="preserve">O dokładnym przebiegu samego synodu </w:t>
      </w:r>
      <w:r w:rsidR="00862B30">
        <w:t xml:space="preserve">prowincjonalnego w </w:t>
      </w:r>
      <w:r>
        <w:t>1561 r. wiadomo niewiele.</w:t>
      </w:r>
      <w:r w:rsidR="00862B30">
        <w:t xml:space="preserve"> </w:t>
      </w:r>
      <w:r w:rsidR="00663EF3">
        <w:t>Można założyć – jak pisał H. Karbownik – że na początku zabierał głos delegat królewski, zaś sama debata nad uchwaleniem kontrybucji odbywała się na koniec spotkania synodalnego</w:t>
      </w:r>
      <w:r w:rsidR="00663EF3">
        <w:rPr>
          <w:rStyle w:val="Odwoanieprzypisudolnego"/>
        </w:rPr>
        <w:footnoteReference w:id="27"/>
      </w:r>
      <w:r w:rsidR="00663EF3">
        <w:t xml:space="preserve">. </w:t>
      </w:r>
      <w:r w:rsidR="00663EF3" w:rsidRPr="00570258">
        <w:t xml:space="preserve">Prośbę królewską </w:t>
      </w:r>
      <w:r w:rsidR="00663EF3">
        <w:t>dotyczącą uchwalenia kontrybucji (</w:t>
      </w:r>
      <w:proofErr w:type="spellStart"/>
      <w:r w:rsidR="00663EF3">
        <w:t>contributio</w:t>
      </w:r>
      <w:proofErr w:type="spellEnd"/>
      <w:r w:rsidR="00663EF3">
        <w:t xml:space="preserve">, </w:t>
      </w:r>
      <w:proofErr w:type="spellStart"/>
      <w:r w:rsidR="00663EF3">
        <w:t>subsidium</w:t>
      </w:r>
      <w:proofErr w:type="spellEnd"/>
      <w:r w:rsidR="00663EF3">
        <w:t xml:space="preserve">) w trakcie trwania synodu w 1561 r. </w:t>
      </w:r>
      <w:r w:rsidR="00663EF3" w:rsidRPr="00570258">
        <w:t>przedstawił Arnolf Uchański, kasztelan raciąski i starosta wyszogrodzki</w:t>
      </w:r>
      <w:r w:rsidR="00663EF3">
        <w:t>, zaś prywatnie brat Jakuba Uchańskiego</w:t>
      </w:r>
      <w:r w:rsidR="00663EF3">
        <w:rPr>
          <w:rStyle w:val="Odwoanieprzypisudolnego"/>
        </w:rPr>
        <w:footnoteReference w:id="28"/>
      </w:r>
      <w:r w:rsidR="00663EF3">
        <w:t>.</w:t>
      </w:r>
      <w:r w:rsidR="00C81C5B">
        <w:t xml:space="preserve"> </w:t>
      </w:r>
      <w:r w:rsidR="004114FE">
        <w:t>Z dworem królewskim był związany od czasów królowej Bony i młodzieńczych lat Zygmunta Augusta, gdzie sprawował urząd krajczego</w:t>
      </w:r>
      <w:r w:rsidR="005C41C6">
        <w:t>. T. Wierzbowski odmawiał mu wpływu na uchwalenie kontrybucji, uważał jednak, że został za to poselstwo nagrodzony godnością wojewody płockiego</w:t>
      </w:r>
      <w:r w:rsidR="005C41C6">
        <w:rPr>
          <w:rStyle w:val="Odwoanieprzypisudolnego"/>
        </w:rPr>
        <w:footnoteReference w:id="29"/>
      </w:r>
      <w:r w:rsidR="004114FE">
        <w:t>.</w:t>
      </w:r>
    </w:p>
    <w:p w14:paraId="7A686B69" w14:textId="1BB1C8ED" w:rsidR="00AF7A29" w:rsidRDefault="005C41C6" w:rsidP="00176D5D">
      <w:r>
        <w:t xml:space="preserve">Treść samej uchwały kontrybucyjnej została </w:t>
      </w:r>
      <w:r w:rsidR="006B2666">
        <w:t xml:space="preserve">omówiona </w:t>
      </w:r>
      <w:r>
        <w:t>w artykule W. Góralskiego</w:t>
      </w:r>
      <w:r>
        <w:rPr>
          <w:rStyle w:val="Odwoanieprzypisudolnego"/>
        </w:rPr>
        <w:footnoteReference w:id="30"/>
      </w:r>
      <w:r>
        <w:t>.</w:t>
      </w:r>
      <w:r w:rsidR="00DF71F9">
        <w:t xml:space="preserve"> Chciałbym streścić jedynie najważniejsze jej punkty</w:t>
      </w:r>
      <w:r w:rsidR="00695E77">
        <w:t>, biorąc pod uwagę związek tej uchwały z rejestrem kontrybucj</w:t>
      </w:r>
      <w:r w:rsidR="00A95958">
        <w:t>i</w:t>
      </w:r>
      <w:r w:rsidR="00570059">
        <w:t xml:space="preserve"> będącym przedmiotem opracowania</w:t>
      </w:r>
      <w:r w:rsidR="00A95958">
        <w:t xml:space="preserve">. </w:t>
      </w:r>
      <w:r w:rsidR="00012E28">
        <w:t>Synod zobowiązywał duchowieństwo prowincji gnieźnieńskiej do zapłacenia podwójnego podatku: 24 grosz</w:t>
      </w:r>
      <w:r w:rsidR="007854D5">
        <w:t>e</w:t>
      </w:r>
      <w:r w:rsidR="00012E28">
        <w:t xml:space="preserve"> od grzywny wg starej taksy („</w:t>
      </w:r>
      <w:proofErr w:type="spellStart"/>
      <w:r w:rsidR="00012E28">
        <w:t>iuxta</w:t>
      </w:r>
      <w:proofErr w:type="spellEnd"/>
      <w:r w:rsidR="00012E28">
        <w:t xml:space="preserve"> </w:t>
      </w:r>
      <w:proofErr w:type="spellStart"/>
      <w:r w:rsidR="00012E28">
        <w:t>antiquam</w:t>
      </w:r>
      <w:proofErr w:type="spellEnd"/>
      <w:r w:rsidR="00012E28">
        <w:t xml:space="preserve"> </w:t>
      </w:r>
      <w:proofErr w:type="spellStart"/>
      <w:r w:rsidR="00012E28">
        <w:t>taxam</w:t>
      </w:r>
      <w:proofErr w:type="spellEnd"/>
      <w:r w:rsidR="00012E28">
        <w:t>”).</w:t>
      </w:r>
      <w:r w:rsidR="004A3BB1">
        <w:t xml:space="preserve"> </w:t>
      </w:r>
      <w:r w:rsidR="004A3BB1" w:rsidRPr="000B5183">
        <w:rPr>
          <w:b/>
          <w:bCs/>
        </w:rPr>
        <w:t>Taksa była to szacunkowa wycena rocznych dochodów beneficjalnych wyrażona w grzywnach</w:t>
      </w:r>
      <w:r w:rsidR="00AF7A29" w:rsidRPr="000B5183">
        <w:rPr>
          <w:b/>
          <w:bCs/>
        </w:rPr>
        <w:t>.</w:t>
      </w:r>
      <w:r w:rsidR="00854888">
        <w:t xml:space="preserve"> Taksacje </w:t>
      </w:r>
      <w:r w:rsidR="00085F8D">
        <w:t>(</w:t>
      </w:r>
      <w:r w:rsidR="00854888">
        <w:t xml:space="preserve">i </w:t>
      </w:r>
      <w:proofErr w:type="spellStart"/>
      <w:r w:rsidR="00854888">
        <w:t>retaksacje</w:t>
      </w:r>
      <w:proofErr w:type="spellEnd"/>
      <w:r w:rsidR="00085F8D">
        <w:t>)</w:t>
      </w:r>
      <w:r w:rsidR="00854888">
        <w:t xml:space="preserve"> beneficjów kościelnych w Polsce</w:t>
      </w:r>
      <w:r w:rsidR="00085F8D">
        <w:t xml:space="preserve">, których genezę należy wiązać z dziesięciną papieską, </w:t>
      </w:r>
      <w:r w:rsidR="00854888">
        <w:t xml:space="preserve">stanowią odrębne </w:t>
      </w:r>
      <w:r w:rsidR="003D1F18">
        <w:t xml:space="preserve">i obszerne </w:t>
      </w:r>
      <w:r w:rsidR="00854888">
        <w:t>zagadnienie badawcze</w:t>
      </w:r>
      <w:r w:rsidR="00085F8D">
        <w:rPr>
          <w:rStyle w:val="Odwoanieprzypisudolnego"/>
        </w:rPr>
        <w:footnoteReference w:id="31"/>
      </w:r>
      <w:r w:rsidR="00854888">
        <w:t xml:space="preserve">. </w:t>
      </w:r>
      <w:r w:rsidR="007303C6">
        <w:t xml:space="preserve">Jeżeli chodzi o diecezję poznańską, nie </w:t>
      </w:r>
      <w:r w:rsidR="007303C6">
        <w:lastRenderedPageBreak/>
        <w:t>zachowały się niestety spisy świętopietrza z wieku XIV</w:t>
      </w:r>
      <w:r w:rsidR="00484278">
        <w:t>, które określały dochody prebend</w:t>
      </w:r>
      <w:r w:rsidR="007303C6">
        <w:t xml:space="preserve">. Pierwszy rejestr </w:t>
      </w:r>
      <w:r w:rsidR="00570059">
        <w:t xml:space="preserve">beneficjów </w:t>
      </w:r>
      <w:r w:rsidR="005B2675">
        <w:t>tej diecezji</w:t>
      </w:r>
      <w:r w:rsidR="007303C6">
        <w:t xml:space="preserve">, który </w:t>
      </w:r>
      <w:r w:rsidR="00A7215D">
        <w:t xml:space="preserve">opisuje </w:t>
      </w:r>
      <w:r w:rsidR="00570059">
        <w:t xml:space="preserve">ich </w:t>
      </w:r>
      <w:r w:rsidR="007303C6">
        <w:t>uposażeni</w:t>
      </w:r>
      <w:r w:rsidR="00A7215D">
        <w:t xml:space="preserve">e </w:t>
      </w:r>
      <w:r w:rsidR="007303C6">
        <w:t xml:space="preserve">został sporządzony </w:t>
      </w:r>
      <w:r w:rsidR="005B2675">
        <w:t xml:space="preserve">w </w:t>
      </w:r>
      <w:r w:rsidR="007854D5">
        <w:t>latach 1508-</w:t>
      </w:r>
      <w:r w:rsidR="005B2675">
        <w:t>1510 r.</w:t>
      </w:r>
      <w:r w:rsidR="00A7215D">
        <w:t xml:space="preserve"> </w:t>
      </w:r>
      <w:r w:rsidR="00484278">
        <w:t xml:space="preserve">Był on </w:t>
      </w:r>
      <w:r w:rsidR="007854D5">
        <w:t xml:space="preserve">pochodną </w:t>
      </w:r>
      <w:r w:rsidR="00484278">
        <w:t xml:space="preserve">powtarzających się na przełomie XV i XVI wieku </w:t>
      </w:r>
      <w:r w:rsidR="007854D5">
        <w:t xml:space="preserve">żądań podatku od </w:t>
      </w:r>
      <w:r w:rsidR="00484278">
        <w:t>duchowieństwa na rzecz państwa i króla</w:t>
      </w:r>
      <w:r w:rsidR="00570059">
        <w:rPr>
          <w:rStyle w:val="Odwoanieprzypisudolnego"/>
        </w:rPr>
        <w:footnoteReference w:id="32"/>
      </w:r>
      <w:r w:rsidR="001F3A5B">
        <w:t>.</w:t>
      </w:r>
      <w:r w:rsidR="00484278">
        <w:t xml:space="preserve"> </w:t>
      </w:r>
      <w:r w:rsidR="001F3A5B">
        <w:t>Księga uposażeń diecezji poznańskiej</w:t>
      </w:r>
      <w:r w:rsidR="00A7215D">
        <w:t xml:space="preserve"> </w:t>
      </w:r>
      <w:r w:rsidR="009E73F3">
        <w:t xml:space="preserve">z 1510 r. </w:t>
      </w:r>
      <w:r w:rsidR="00A7215D">
        <w:t xml:space="preserve">nie podaje </w:t>
      </w:r>
      <w:r w:rsidR="001F3A5B">
        <w:t xml:space="preserve">niestety </w:t>
      </w:r>
      <w:r w:rsidR="00A7215D">
        <w:t xml:space="preserve">ogólnego szacunku dochodu </w:t>
      </w:r>
      <w:r w:rsidR="00C76F42">
        <w:t xml:space="preserve">i </w:t>
      </w:r>
      <w:r w:rsidR="00A7215D">
        <w:t>taksy</w:t>
      </w:r>
      <w:r w:rsidR="00E135DF">
        <w:t>.</w:t>
      </w:r>
      <w:r w:rsidR="00E135DF" w:rsidRPr="00E135DF">
        <w:t xml:space="preserve"> </w:t>
      </w:r>
      <w:r w:rsidR="00E135DF">
        <w:t>Kanonicy poznańscy</w:t>
      </w:r>
      <w:r w:rsidR="009E73F3">
        <w:t>,</w:t>
      </w:r>
      <w:r w:rsidR="00E135DF">
        <w:t xml:space="preserve"> Andrzej Przecławski i Kasper </w:t>
      </w:r>
      <w:proofErr w:type="spellStart"/>
      <w:r w:rsidR="00E135DF">
        <w:t>Żegrowski</w:t>
      </w:r>
      <w:proofErr w:type="spellEnd"/>
      <w:r w:rsidR="009E73F3">
        <w:t>,</w:t>
      </w:r>
      <w:r w:rsidR="00E135DF">
        <w:t xml:space="preserve"> oparli na schemacie księgi uposażeń diecezji poznańskiej rejestr kontrybucji sporządzony w latach 1539-1540</w:t>
      </w:r>
      <w:r w:rsidR="00DD1398">
        <w:rPr>
          <w:rStyle w:val="Odwoanieprzypisudolnego"/>
        </w:rPr>
        <w:footnoteReference w:id="33"/>
      </w:r>
      <w:r w:rsidR="00A7215D">
        <w:t>.</w:t>
      </w:r>
      <w:r w:rsidR="00484278">
        <w:t xml:space="preserve"> </w:t>
      </w:r>
      <w:r w:rsidR="00545B97">
        <w:t xml:space="preserve">Została ona uchwalona przez synod prowincjonalny w Piotrkowie 5 maja 1539 </w:t>
      </w:r>
      <w:r w:rsidR="00C76F42">
        <w:t xml:space="preserve">r. </w:t>
      </w:r>
      <w:r w:rsidR="00545B97">
        <w:t>na prośbę sejmu krakowskiego</w:t>
      </w:r>
      <w:r w:rsidR="00A11750">
        <w:rPr>
          <w:rStyle w:val="Odwoanieprzypisudolnego"/>
        </w:rPr>
        <w:footnoteReference w:id="34"/>
      </w:r>
      <w:r w:rsidR="00A11750">
        <w:t>.</w:t>
      </w:r>
      <w:r w:rsidR="00C76F42">
        <w:t xml:space="preserve"> </w:t>
      </w:r>
      <w:r w:rsidR="00A6325F">
        <w:t>Wstępne p</w:t>
      </w:r>
      <w:r w:rsidR="00C76F42">
        <w:t xml:space="preserve">orównanie wartości podatku między 1540 i 1561 r. prowadzi do wniosku, że obowiązywała w nich ta sama </w:t>
      </w:r>
      <w:r w:rsidR="009E73F3">
        <w:t xml:space="preserve">stara </w:t>
      </w:r>
      <w:r w:rsidR="00C76F42">
        <w:t>taksa</w:t>
      </w:r>
      <w:r w:rsidR="00C74A1E">
        <w:rPr>
          <w:rStyle w:val="Odwoanieprzypisudolnego"/>
        </w:rPr>
        <w:footnoteReference w:id="35"/>
      </w:r>
      <w:r w:rsidR="00AF681F">
        <w:t>.</w:t>
      </w:r>
      <w:r w:rsidR="00C76F42">
        <w:t xml:space="preserve"> </w:t>
      </w:r>
      <w:r w:rsidR="00AF681F" w:rsidRPr="00570258">
        <w:t>D. Główka, który wykorzystywał rejestr z 1561 r. do szacunku dochodów duchowieństwa mazowieckiego w XVI wieku, przypuszcza</w:t>
      </w:r>
      <w:r w:rsidR="00F90CD2">
        <w:t>,</w:t>
      </w:r>
      <w:r w:rsidR="00AF681F" w:rsidRPr="00570258">
        <w:t xml:space="preserve"> że stara taksa (</w:t>
      </w:r>
      <w:r w:rsidR="00AA1AF7" w:rsidRPr="00570258">
        <w:t xml:space="preserve">antiqua </w:t>
      </w:r>
      <w:proofErr w:type="spellStart"/>
      <w:r w:rsidR="00AF681F" w:rsidRPr="00570258">
        <w:t>taxa</w:t>
      </w:r>
      <w:proofErr w:type="spellEnd"/>
      <w:r w:rsidR="00AF681F" w:rsidRPr="00570258">
        <w:t>)</w:t>
      </w:r>
      <w:r w:rsidR="00AF681F">
        <w:t xml:space="preserve"> wymieniona w uchwale kontrybucyjnej i</w:t>
      </w:r>
      <w:r w:rsidR="00AF681F" w:rsidRPr="00570258">
        <w:t xml:space="preserve"> będąca podstawą poboru</w:t>
      </w:r>
      <w:r w:rsidR="00AF681F">
        <w:t>,</w:t>
      </w:r>
      <w:r w:rsidR="00AF681F" w:rsidRPr="00570258">
        <w:t xml:space="preserve"> jest sprzed 1530 r. W związku z tym</w:t>
      </w:r>
      <w:r w:rsidR="00AF681F">
        <w:t>,</w:t>
      </w:r>
      <w:r w:rsidR="00AF681F" w:rsidRPr="00570258">
        <w:t xml:space="preserve"> choć spis pochodzi z 1561 r.</w:t>
      </w:r>
      <w:r w:rsidR="00AF681F">
        <w:t>,</w:t>
      </w:r>
      <w:r w:rsidR="00AF681F" w:rsidRPr="00570258">
        <w:t xml:space="preserve"> oddaje dochody duchowieństwa z przełomu XV i XVI wieku, a może nawet z II połowy XV wieku</w:t>
      </w:r>
      <w:r w:rsidR="00AF681F">
        <w:rPr>
          <w:rStyle w:val="Odwoanieprzypisudolnego"/>
        </w:rPr>
        <w:footnoteReference w:id="36"/>
      </w:r>
      <w:r w:rsidR="00AF681F" w:rsidRPr="00570258">
        <w:t>.</w:t>
      </w:r>
      <w:r w:rsidR="00C34A7D">
        <w:t xml:space="preserve"> </w:t>
      </w:r>
    </w:p>
    <w:p w14:paraId="52FFC018" w14:textId="77ED9AB4" w:rsidR="00D22BA0" w:rsidRDefault="00D22BA0" w:rsidP="00176D5D">
      <w:r w:rsidRPr="00570258">
        <w:t xml:space="preserve">Chcąc oszacować wielkość </w:t>
      </w:r>
      <w:r w:rsidR="00F47EB4">
        <w:t xml:space="preserve">pobranego </w:t>
      </w:r>
      <w:r w:rsidRPr="00570258">
        <w:t>podatku trzeba odnieść się do pojęcia grzywny, jako podstawy opodatkowania. H. Karbownik twierdzi, że „taksa była wyrażona w jednostkach pieniężnych, zwanych srebrnymi grzywnami, których jedna równała się 48 groszom. Wysokość podatku wymierzano więc po 12 groszy lub po 24 grosze od grzywny dochodu”</w:t>
      </w:r>
      <w:r>
        <w:rPr>
          <w:rStyle w:val="Odwoanieprzypisudolnego"/>
        </w:rPr>
        <w:footnoteReference w:id="37"/>
      </w:r>
      <w:r w:rsidRPr="00570258">
        <w:t>. Oznaczałoby to podatek rzędu 25% (</w:t>
      </w:r>
      <w:proofErr w:type="spellStart"/>
      <w:r w:rsidRPr="00570258">
        <w:t>simpla</w:t>
      </w:r>
      <w:proofErr w:type="spellEnd"/>
      <w:r w:rsidRPr="00570258">
        <w:t>) lub 50% (</w:t>
      </w:r>
      <w:proofErr w:type="spellStart"/>
      <w:r w:rsidRPr="00570258">
        <w:t>dupla</w:t>
      </w:r>
      <w:proofErr w:type="spellEnd"/>
      <w:r w:rsidRPr="00570258">
        <w:t>). O wiele precyzyjniejsza była A. Dunin-Wąsowicz, która rozróżnia grzywnę srebra (</w:t>
      </w:r>
      <w:proofErr w:type="spellStart"/>
      <w:r w:rsidRPr="00570258">
        <w:t>purum</w:t>
      </w:r>
      <w:proofErr w:type="spellEnd"/>
      <w:r w:rsidRPr="00570258">
        <w:t xml:space="preserve"> </w:t>
      </w:r>
      <w:proofErr w:type="spellStart"/>
      <w:r w:rsidRPr="00570258">
        <w:t>argentum</w:t>
      </w:r>
      <w:proofErr w:type="spellEnd"/>
      <w:r w:rsidRPr="00570258">
        <w:t xml:space="preserve">), w którym liczona była taksa, od pieniądza obiegowego (marca </w:t>
      </w:r>
      <w:proofErr w:type="spellStart"/>
      <w:r w:rsidRPr="00570258">
        <w:t>usualis</w:t>
      </w:r>
      <w:proofErr w:type="spellEnd"/>
      <w:r w:rsidRPr="00570258">
        <w:t>), w którym płacony był podatek</w:t>
      </w:r>
      <w:r w:rsidR="00297062">
        <w:rPr>
          <w:rStyle w:val="Odwoanieprzypisudolnego"/>
        </w:rPr>
        <w:footnoteReference w:id="38"/>
      </w:r>
      <w:r w:rsidRPr="00570258">
        <w:t>. Wspomina zresztą o tym wprost uchwała kontrybucyjna: „</w:t>
      </w:r>
      <w:proofErr w:type="spellStart"/>
      <w:r w:rsidRPr="00570258">
        <w:t>Marcam</w:t>
      </w:r>
      <w:proofErr w:type="spellEnd"/>
      <w:r w:rsidRPr="00570258">
        <w:t xml:space="preserve"> autem </w:t>
      </w:r>
      <w:proofErr w:type="spellStart"/>
      <w:r w:rsidRPr="00570258">
        <w:lastRenderedPageBreak/>
        <w:t>argenti</w:t>
      </w:r>
      <w:proofErr w:type="spellEnd"/>
      <w:r w:rsidRPr="00570258">
        <w:t xml:space="preserve"> </w:t>
      </w:r>
      <w:proofErr w:type="spellStart"/>
      <w:r w:rsidRPr="00570258">
        <w:t>extimabit</w:t>
      </w:r>
      <w:proofErr w:type="spellEnd"/>
      <w:r w:rsidRPr="00570258">
        <w:t xml:space="preserve"> </w:t>
      </w:r>
      <w:proofErr w:type="spellStart"/>
      <w:r w:rsidRPr="00570258">
        <w:t>exactor</w:t>
      </w:r>
      <w:proofErr w:type="spellEnd"/>
      <w:r w:rsidRPr="00570258">
        <w:t xml:space="preserve"> </w:t>
      </w:r>
      <w:proofErr w:type="spellStart"/>
      <w:r w:rsidRPr="00570258">
        <w:t>florenos</w:t>
      </w:r>
      <w:proofErr w:type="spellEnd"/>
      <w:r w:rsidRPr="00570258">
        <w:t xml:space="preserve"> in moneta per </w:t>
      </w:r>
      <w:proofErr w:type="spellStart"/>
      <w:r w:rsidRPr="00570258">
        <w:t>mediam</w:t>
      </w:r>
      <w:proofErr w:type="spellEnd"/>
      <w:r w:rsidRPr="00570258">
        <w:t xml:space="preserve"> </w:t>
      </w:r>
      <w:proofErr w:type="spellStart"/>
      <w:r w:rsidRPr="00570258">
        <w:t>sexagenam</w:t>
      </w:r>
      <w:proofErr w:type="spellEnd"/>
      <w:r w:rsidRPr="00570258">
        <w:t xml:space="preserve"> </w:t>
      </w:r>
      <w:proofErr w:type="spellStart"/>
      <w:r w:rsidRPr="00570258">
        <w:t>pecuniae</w:t>
      </w:r>
      <w:proofErr w:type="spellEnd"/>
      <w:r w:rsidRPr="00570258">
        <w:t xml:space="preserve"> </w:t>
      </w:r>
      <w:proofErr w:type="spellStart"/>
      <w:r w:rsidRPr="00570258">
        <w:t>decem</w:t>
      </w:r>
      <w:proofErr w:type="spellEnd"/>
      <w:r w:rsidRPr="00570258">
        <w:t xml:space="preserve">, et </w:t>
      </w:r>
      <w:proofErr w:type="spellStart"/>
      <w:r w:rsidRPr="00570258">
        <w:t>tunc</w:t>
      </w:r>
      <w:proofErr w:type="spellEnd"/>
      <w:r w:rsidRPr="00570258">
        <w:t xml:space="preserve"> a </w:t>
      </w:r>
      <w:proofErr w:type="spellStart"/>
      <w:r w:rsidRPr="00570258">
        <w:t>singulis</w:t>
      </w:r>
      <w:proofErr w:type="spellEnd"/>
      <w:r w:rsidRPr="00570258">
        <w:t xml:space="preserve"> </w:t>
      </w:r>
      <w:proofErr w:type="spellStart"/>
      <w:r w:rsidRPr="00570258">
        <w:t>marcis</w:t>
      </w:r>
      <w:proofErr w:type="spellEnd"/>
      <w:r w:rsidRPr="00570258">
        <w:t xml:space="preserve"> </w:t>
      </w:r>
      <w:proofErr w:type="spellStart"/>
      <w:r w:rsidRPr="00570258">
        <w:t>argenti</w:t>
      </w:r>
      <w:proofErr w:type="spellEnd"/>
      <w:r w:rsidRPr="00570258">
        <w:t xml:space="preserve"> </w:t>
      </w:r>
      <w:proofErr w:type="spellStart"/>
      <w:r w:rsidRPr="00570258">
        <w:t>solvet</w:t>
      </w:r>
      <w:proofErr w:type="spellEnd"/>
      <w:r w:rsidRPr="00570258">
        <w:t xml:space="preserve"> </w:t>
      </w:r>
      <w:proofErr w:type="spellStart"/>
      <w:r w:rsidRPr="00570258">
        <w:t>grossos</w:t>
      </w:r>
      <w:proofErr w:type="spellEnd"/>
      <w:r w:rsidRPr="00570258">
        <w:t xml:space="preserve"> </w:t>
      </w:r>
      <w:proofErr w:type="spellStart"/>
      <w:r w:rsidRPr="00570258">
        <w:t>viginti</w:t>
      </w:r>
      <w:proofErr w:type="spellEnd"/>
      <w:r w:rsidRPr="00570258">
        <w:t xml:space="preserve"> </w:t>
      </w:r>
      <w:proofErr w:type="spellStart"/>
      <w:r w:rsidRPr="00570258">
        <w:t>quatuor</w:t>
      </w:r>
      <w:proofErr w:type="spellEnd"/>
      <w:r w:rsidRPr="00570258">
        <w:t>”</w:t>
      </w:r>
      <w:r w:rsidRPr="00570258">
        <w:rPr>
          <w:rStyle w:val="Odwoanieprzypisudolnego"/>
        </w:rPr>
        <w:footnoteReference w:id="39"/>
      </w:r>
      <w:r w:rsidRPr="00570258">
        <w:t xml:space="preserve">. Zgodnie z tym zarządzeniem taksa szacowana była w grzywnie srebra równej 10 złotym (300 groszy), zaś od każdej grzywny srebra płacony był podatek w wielkości 8% (24 grosze lub pół grzywny </w:t>
      </w:r>
      <w:r w:rsidR="0051694E">
        <w:t>obrachunkowej</w:t>
      </w:r>
      <w:r w:rsidRPr="00570258">
        <w:t>).</w:t>
      </w:r>
    </w:p>
    <w:p w14:paraId="1369159B" w14:textId="53B9420F" w:rsidR="00C76F42" w:rsidRDefault="00004A95" w:rsidP="00176D5D">
      <w:r>
        <w:t>Interesująco, szczególnie w świetle badań historyczno-prawnych, przedstawia się</w:t>
      </w:r>
      <w:r w:rsidR="00F212B7">
        <w:t xml:space="preserve"> problem płatników podatku</w:t>
      </w:r>
      <w:r w:rsidR="00F47EB4">
        <w:t xml:space="preserve"> i ich relacja do podstawy opodatkowania</w:t>
      </w:r>
      <w:r w:rsidR="00F212B7">
        <w:t xml:space="preserve">. </w:t>
      </w:r>
      <w:r w:rsidR="00A14064">
        <w:t>Kwestie te regulowały uchwały synodalne</w:t>
      </w:r>
      <w:r w:rsidR="00CC5916">
        <w:t>,</w:t>
      </w:r>
      <w:r w:rsidR="00A14064">
        <w:t xml:space="preserve"> między którymi występowały pewne różnice. Widać to w przypadku rejestr</w:t>
      </w:r>
      <w:r w:rsidR="00CC5916">
        <w:t>ów</w:t>
      </w:r>
      <w:r w:rsidR="00A14064">
        <w:t xml:space="preserve"> z 1540 i 1561 r. </w:t>
      </w:r>
      <w:r w:rsidR="00251498">
        <w:t>H. Karbownik utrzymuje, że w XVI wieku nastąpiła w tym zakresie dość istotna zmiana.</w:t>
      </w:r>
      <w:r w:rsidR="009E73F3">
        <w:t xml:space="preserve"> Początkowo do płacenia kontrybucji było zobowiązane duchowieństwo posiadające beneficja. Następnie obowiązek ten został rozciągnięty na całe duchowieństwo, przy czym zawsze istniały od tej zasady wyjątki opisane w uchwałach synodalnych</w:t>
      </w:r>
      <w:r w:rsidR="00FC1137">
        <w:rPr>
          <w:rStyle w:val="Odwoanieprzypisudolnego"/>
        </w:rPr>
        <w:footnoteReference w:id="40"/>
      </w:r>
      <w:r w:rsidR="009E73F3">
        <w:t>.</w:t>
      </w:r>
      <w:r w:rsidR="00FC1137">
        <w:t xml:space="preserve"> Już u podstawy samego świadczenia tkwi pewna „pułapka” powodująca wiele nieścisłości i nieporozumień. Dobrze wychwycił ją J. Dudziak pisząc o podmiocie i przedmiocie dziesięciny papieskiej</w:t>
      </w:r>
      <w:r w:rsidR="00D64D8F">
        <w:rPr>
          <w:rStyle w:val="Odwoanieprzypisudolnego"/>
        </w:rPr>
        <w:footnoteReference w:id="41"/>
      </w:r>
      <w:r w:rsidR="00FC1137">
        <w:t>. Dokumenty prawne regulujące obowiązki kontrybucyjne są tutaj mało ścisłe</w:t>
      </w:r>
      <w:r w:rsidR="00D64D8F">
        <w:t xml:space="preserve">, gdyż </w:t>
      </w:r>
      <w:r w:rsidR="005E1CA8">
        <w:t xml:space="preserve">określają częściej płatników podatku a </w:t>
      </w:r>
      <w:r w:rsidR="00D64D8F">
        <w:t>nie precyzują dokładnie</w:t>
      </w:r>
      <w:r w:rsidR="005E1CA8">
        <w:t xml:space="preserve"> jego podstawy materialnej - podają jedynie wymiar świadczenia w stosunku do dochodu. </w:t>
      </w:r>
    </w:p>
    <w:p w14:paraId="03B47F59" w14:textId="07E799EC" w:rsidR="00C34A7D" w:rsidRPr="00570258" w:rsidRDefault="00FB09D8" w:rsidP="00176D5D">
      <w:r w:rsidRPr="00FB09D8">
        <w:t>Uchwała synodalna dotycząca kontrybucji w</w:t>
      </w:r>
      <w:r>
        <w:t xml:space="preserve"> 1561 r. różni się od poprzednich uchwał, np. 1539 i 15</w:t>
      </w:r>
      <w:r w:rsidR="00DB229B">
        <w:t>57. Dotycz</w:t>
      </w:r>
      <w:r w:rsidR="00E43A6E">
        <w:t>y to</w:t>
      </w:r>
      <w:r w:rsidR="00DB229B">
        <w:t xml:space="preserve"> </w:t>
      </w:r>
      <w:r w:rsidR="00C86134">
        <w:t xml:space="preserve">przede wszystkim </w:t>
      </w:r>
      <w:r w:rsidR="00DB229B">
        <w:t xml:space="preserve">sposobu opodatkowania </w:t>
      </w:r>
      <w:r w:rsidR="00E43A6E">
        <w:t>wikariuszy</w:t>
      </w:r>
      <w:r w:rsidR="00C86134">
        <w:t>. Rejestr kontrybucji diecezji poznańskiej z 1540 r.</w:t>
      </w:r>
      <w:r w:rsidR="00E755CC">
        <w:t>, zgodnie z uchwałą synodalną,</w:t>
      </w:r>
      <w:r w:rsidR="00C86134">
        <w:t xml:space="preserve"> odnotowuje </w:t>
      </w:r>
      <w:r w:rsidR="00F47EB4">
        <w:t xml:space="preserve">regularnie </w:t>
      </w:r>
      <w:r w:rsidR="00C86134">
        <w:t>przy jednej miejscowości kilku płatników</w:t>
      </w:r>
      <w:r w:rsidR="00E755CC">
        <w:t xml:space="preserve">, np. plebana, wikariusza, rektora szkoły etc. Wynika to z objęcia </w:t>
      </w:r>
      <w:r w:rsidR="00F47EB4">
        <w:t xml:space="preserve">kontrybucją </w:t>
      </w:r>
      <w:r w:rsidR="00E755CC">
        <w:t>niższego duchowieństwa</w:t>
      </w:r>
      <w:r w:rsidR="008F6217">
        <w:t xml:space="preserve">. Na podstawie niemal identycznej formuły odnoszącej się do obowiązku podatkowego niższego duchowieństwa w uchwale kontrybucyjnej z 1557 </w:t>
      </w:r>
      <w:r w:rsidR="004F5A14">
        <w:t xml:space="preserve">r. </w:t>
      </w:r>
      <w:r w:rsidR="008F6217">
        <w:t>można założyć, że zasada ta obowiązywała także przy tym poborze</w:t>
      </w:r>
      <w:r w:rsidR="008F6217">
        <w:rPr>
          <w:rStyle w:val="Odwoanieprzypisudolnego"/>
        </w:rPr>
        <w:footnoteReference w:id="42"/>
      </w:r>
      <w:r w:rsidR="008F6217">
        <w:t>. W 1561 r. wikariusze</w:t>
      </w:r>
      <w:r w:rsidR="00963ED8">
        <w:t xml:space="preserve"> nie byli już zobowiązani do opłaty: „</w:t>
      </w:r>
      <w:proofErr w:type="spellStart"/>
      <w:r w:rsidR="00E43A6E" w:rsidRPr="00E43A6E">
        <w:t>quae</w:t>
      </w:r>
      <w:proofErr w:type="spellEnd"/>
      <w:r w:rsidR="00E43A6E" w:rsidRPr="00E43A6E">
        <w:t xml:space="preserve"> </w:t>
      </w:r>
      <w:proofErr w:type="spellStart"/>
      <w:r w:rsidR="00E43A6E" w:rsidRPr="00E43A6E">
        <w:t>tamen</w:t>
      </w:r>
      <w:proofErr w:type="spellEnd"/>
      <w:r w:rsidR="00E43A6E" w:rsidRPr="00E43A6E">
        <w:t xml:space="preserve"> </w:t>
      </w:r>
      <w:proofErr w:type="spellStart"/>
      <w:r w:rsidR="00E43A6E" w:rsidRPr="00E43A6E">
        <w:t>primum</w:t>
      </w:r>
      <w:proofErr w:type="spellEnd"/>
      <w:r w:rsidR="00E43A6E" w:rsidRPr="00E43A6E">
        <w:t xml:space="preserve"> per </w:t>
      </w:r>
      <w:proofErr w:type="spellStart"/>
      <w:r w:rsidR="00E43A6E" w:rsidRPr="00E43A6E">
        <w:t>Rmos</w:t>
      </w:r>
      <w:proofErr w:type="spellEnd"/>
      <w:r w:rsidR="00E43A6E" w:rsidRPr="00E43A6E">
        <w:t xml:space="preserve"> </w:t>
      </w:r>
      <w:proofErr w:type="spellStart"/>
      <w:r w:rsidR="00E43A6E" w:rsidRPr="00E43A6E">
        <w:t>dnos</w:t>
      </w:r>
      <w:proofErr w:type="spellEnd"/>
      <w:r w:rsidR="00E43A6E">
        <w:t xml:space="preserve"> </w:t>
      </w:r>
      <w:proofErr w:type="spellStart"/>
      <w:r w:rsidR="00E43A6E" w:rsidRPr="00E43A6E">
        <w:t>archiepiscopum</w:t>
      </w:r>
      <w:proofErr w:type="spellEnd"/>
      <w:r w:rsidR="00E43A6E" w:rsidRPr="00E43A6E">
        <w:t xml:space="preserve"> et </w:t>
      </w:r>
      <w:proofErr w:type="spellStart"/>
      <w:r w:rsidR="00E43A6E" w:rsidRPr="00E43A6E">
        <w:t>episcopos</w:t>
      </w:r>
      <w:proofErr w:type="spellEnd"/>
      <w:r w:rsidR="00E43A6E" w:rsidRPr="00E43A6E">
        <w:t xml:space="preserve"> </w:t>
      </w:r>
      <w:proofErr w:type="spellStart"/>
      <w:r w:rsidR="00E43A6E" w:rsidRPr="00E43A6E">
        <w:t>ac</w:t>
      </w:r>
      <w:proofErr w:type="spellEnd"/>
      <w:r w:rsidR="00E43A6E" w:rsidRPr="00E43A6E">
        <w:t xml:space="preserve"> </w:t>
      </w:r>
      <w:proofErr w:type="spellStart"/>
      <w:r w:rsidR="00E43A6E" w:rsidRPr="00E43A6E">
        <w:t>deinde</w:t>
      </w:r>
      <w:proofErr w:type="spellEnd"/>
      <w:r w:rsidR="00E43A6E" w:rsidRPr="00E43A6E">
        <w:t xml:space="preserve"> per </w:t>
      </w:r>
      <w:proofErr w:type="spellStart"/>
      <w:r w:rsidR="00E43A6E" w:rsidRPr="00E43A6E">
        <w:t>capitula</w:t>
      </w:r>
      <w:proofErr w:type="spellEnd"/>
      <w:r w:rsidR="00E43A6E" w:rsidRPr="00E43A6E">
        <w:t xml:space="preserve"> </w:t>
      </w:r>
      <w:proofErr w:type="spellStart"/>
      <w:r w:rsidR="00E43A6E" w:rsidRPr="00E43A6E">
        <w:t>atque</w:t>
      </w:r>
      <w:proofErr w:type="spellEnd"/>
      <w:r w:rsidR="00E43A6E" w:rsidRPr="00E43A6E">
        <w:t xml:space="preserve"> </w:t>
      </w:r>
      <w:proofErr w:type="spellStart"/>
      <w:r w:rsidR="00E43A6E" w:rsidRPr="00E43A6E">
        <w:t>postea</w:t>
      </w:r>
      <w:proofErr w:type="spellEnd"/>
      <w:r w:rsidR="00E43A6E" w:rsidRPr="00E43A6E">
        <w:t xml:space="preserve"> per </w:t>
      </w:r>
      <w:proofErr w:type="spellStart"/>
      <w:r w:rsidR="00E43A6E" w:rsidRPr="00E43A6E">
        <w:t>universum</w:t>
      </w:r>
      <w:proofErr w:type="spellEnd"/>
      <w:r w:rsidR="00E43A6E">
        <w:t xml:space="preserve"> </w:t>
      </w:r>
      <w:proofErr w:type="spellStart"/>
      <w:r w:rsidR="00E43A6E" w:rsidRPr="00E43A6E">
        <w:t>clerum</w:t>
      </w:r>
      <w:proofErr w:type="spellEnd"/>
      <w:r w:rsidR="00E43A6E" w:rsidRPr="00E43A6E">
        <w:t xml:space="preserve"> a </w:t>
      </w:r>
      <w:proofErr w:type="spellStart"/>
      <w:r w:rsidR="00E43A6E" w:rsidRPr="00E43A6E">
        <w:t>singulis</w:t>
      </w:r>
      <w:proofErr w:type="spellEnd"/>
      <w:r w:rsidR="00E43A6E" w:rsidRPr="00E43A6E">
        <w:t xml:space="preserve"> </w:t>
      </w:r>
      <w:proofErr w:type="spellStart"/>
      <w:r w:rsidR="00E43A6E" w:rsidRPr="00E43A6E">
        <w:t>sacerdotiis</w:t>
      </w:r>
      <w:proofErr w:type="spellEnd"/>
      <w:r w:rsidR="00E43A6E" w:rsidRPr="00E43A6E">
        <w:t xml:space="preserve"> </w:t>
      </w:r>
      <w:proofErr w:type="spellStart"/>
      <w:r w:rsidR="00E43A6E" w:rsidRPr="00E43A6E">
        <w:t>suis</w:t>
      </w:r>
      <w:proofErr w:type="spellEnd"/>
      <w:r w:rsidR="00E43A6E" w:rsidRPr="00E43A6E">
        <w:t xml:space="preserve">, </w:t>
      </w:r>
      <w:proofErr w:type="spellStart"/>
      <w:r w:rsidR="00E43A6E" w:rsidRPr="00E43A6E">
        <w:t>exceptis</w:t>
      </w:r>
      <w:proofErr w:type="spellEnd"/>
      <w:r w:rsidR="00E43A6E" w:rsidRPr="00E43A6E">
        <w:t xml:space="preserve"> </w:t>
      </w:r>
      <w:proofErr w:type="spellStart"/>
      <w:r w:rsidR="00E43A6E" w:rsidRPr="00E43A6E">
        <w:t>vicariis</w:t>
      </w:r>
      <w:proofErr w:type="spellEnd"/>
      <w:r w:rsidR="00E43A6E" w:rsidRPr="00E43A6E">
        <w:t xml:space="preserve"> </w:t>
      </w:r>
      <w:proofErr w:type="spellStart"/>
      <w:r w:rsidR="00E43A6E" w:rsidRPr="00E43A6E">
        <w:t>parochialium</w:t>
      </w:r>
      <w:proofErr w:type="spellEnd"/>
      <w:r w:rsidR="00E43A6E">
        <w:t xml:space="preserve"> </w:t>
      </w:r>
      <w:proofErr w:type="spellStart"/>
      <w:r w:rsidR="00E43A6E" w:rsidRPr="00E43A6E">
        <w:t>ecclesiarum</w:t>
      </w:r>
      <w:proofErr w:type="spellEnd"/>
      <w:r w:rsidR="00E43A6E" w:rsidRPr="00E43A6E">
        <w:t xml:space="preserve"> </w:t>
      </w:r>
      <w:proofErr w:type="spellStart"/>
      <w:r w:rsidR="00E43A6E" w:rsidRPr="00E43A6E">
        <w:t>substitutis</w:t>
      </w:r>
      <w:proofErr w:type="spellEnd"/>
      <w:r w:rsidR="00E43A6E" w:rsidRPr="00E43A6E">
        <w:t xml:space="preserve"> et </w:t>
      </w:r>
      <w:proofErr w:type="spellStart"/>
      <w:r w:rsidR="00E43A6E" w:rsidRPr="00E43A6E">
        <w:lastRenderedPageBreak/>
        <w:t>gratialistis</w:t>
      </w:r>
      <w:proofErr w:type="spellEnd"/>
      <w:r w:rsidR="00E43A6E" w:rsidRPr="00E43A6E">
        <w:t xml:space="preserve">, </w:t>
      </w:r>
      <w:proofErr w:type="spellStart"/>
      <w:r w:rsidR="00E43A6E" w:rsidRPr="00E43A6E">
        <w:t>ceterisque</w:t>
      </w:r>
      <w:proofErr w:type="spellEnd"/>
      <w:r w:rsidR="00E43A6E" w:rsidRPr="00E43A6E">
        <w:t xml:space="preserve"> </w:t>
      </w:r>
      <w:proofErr w:type="spellStart"/>
      <w:r w:rsidR="00E43A6E" w:rsidRPr="00E43A6E">
        <w:t>pauperibus</w:t>
      </w:r>
      <w:proofErr w:type="spellEnd"/>
      <w:r w:rsidR="00E43A6E" w:rsidRPr="00E43A6E">
        <w:t xml:space="preserve">, </w:t>
      </w:r>
      <w:proofErr w:type="spellStart"/>
      <w:r w:rsidR="00E43A6E" w:rsidRPr="00E43A6E">
        <w:t>conferri</w:t>
      </w:r>
      <w:proofErr w:type="spellEnd"/>
      <w:r w:rsidR="00E43A6E" w:rsidRPr="00E43A6E">
        <w:t xml:space="preserve"> debet</w:t>
      </w:r>
      <w:r w:rsidR="00E43A6E">
        <w:t>”</w:t>
      </w:r>
      <w:r w:rsidR="00E43A6E">
        <w:rPr>
          <w:rStyle w:val="Odwoanieprzypisudolnego"/>
        </w:rPr>
        <w:footnoteReference w:id="43"/>
      </w:r>
      <w:r w:rsidR="00E43A6E">
        <w:t xml:space="preserve">. </w:t>
      </w:r>
      <w:r w:rsidR="00F47EB4">
        <w:t>W świetle powyższego d</w:t>
      </w:r>
      <w:r w:rsidR="00D36DBE">
        <w:t>okładniejszych badań wymaga obowiązek podatkowy niższego duchowieństwa, zwłaszcza, że ich uposażenie nie zawsze było oparte o beneficja</w:t>
      </w:r>
      <w:r w:rsidR="00F47CAC">
        <w:t>, które były podstawą taksy i wysokości podatku</w:t>
      </w:r>
      <w:r w:rsidR="00D36DBE">
        <w:t>. Uchwały synodalne z 1540 i 1557 roku wyraźnie zaznaczały, że kontrybucję winni płacić tylko wikariusze wieczyści (</w:t>
      </w:r>
      <w:proofErr w:type="spellStart"/>
      <w:r w:rsidR="00D36DBE">
        <w:t>vicarii</w:t>
      </w:r>
      <w:proofErr w:type="spellEnd"/>
      <w:r w:rsidR="00D36DBE">
        <w:t xml:space="preserve"> </w:t>
      </w:r>
      <w:proofErr w:type="spellStart"/>
      <w:r w:rsidR="00D36DBE">
        <w:t>perpetui</w:t>
      </w:r>
      <w:proofErr w:type="spellEnd"/>
      <w:r w:rsidR="00D36DBE">
        <w:t>), czyli posiadający trwałe uposażenie beneficjalne – w odróżnieniu o</w:t>
      </w:r>
      <w:r w:rsidR="00B96405">
        <w:t>d</w:t>
      </w:r>
      <w:r w:rsidR="00D36DBE">
        <w:t xml:space="preserve"> wikariuszy czasowych lub manualnych (</w:t>
      </w:r>
      <w:proofErr w:type="spellStart"/>
      <w:r w:rsidR="00D36DBE">
        <w:t>vicarii</w:t>
      </w:r>
      <w:proofErr w:type="spellEnd"/>
      <w:r w:rsidR="00D36DBE">
        <w:t xml:space="preserve"> </w:t>
      </w:r>
      <w:proofErr w:type="spellStart"/>
      <w:r w:rsidR="003D1A27">
        <w:t>temporales</w:t>
      </w:r>
      <w:proofErr w:type="spellEnd"/>
      <w:r w:rsidR="003D1A27">
        <w:t xml:space="preserve">, </w:t>
      </w:r>
      <w:proofErr w:type="spellStart"/>
      <w:r w:rsidR="003D1A27">
        <w:t>manuales</w:t>
      </w:r>
      <w:proofErr w:type="spellEnd"/>
      <w:r w:rsidR="003D1A27">
        <w:t xml:space="preserve">, </w:t>
      </w:r>
      <w:r w:rsidR="003D1A27" w:rsidRPr="003D1A27">
        <w:t xml:space="preserve">ad </w:t>
      </w:r>
      <w:proofErr w:type="spellStart"/>
      <w:r w:rsidR="003D1A27" w:rsidRPr="003D1A27">
        <w:t>nutum</w:t>
      </w:r>
      <w:proofErr w:type="spellEnd"/>
      <w:r w:rsidR="003D1A27" w:rsidRPr="003D1A27">
        <w:t xml:space="preserve"> </w:t>
      </w:r>
      <w:proofErr w:type="spellStart"/>
      <w:r w:rsidR="003D1A27" w:rsidRPr="003D1A27">
        <w:t>amovibiles</w:t>
      </w:r>
      <w:proofErr w:type="spellEnd"/>
      <w:r w:rsidR="003D1A27">
        <w:t>).</w:t>
      </w:r>
      <w:r w:rsidR="004F0F0E">
        <w:t xml:space="preserve"> </w:t>
      </w:r>
      <w:r w:rsidR="003E2B0B">
        <w:t xml:space="preserve">Oprócz wikariuszy, podatku w 1561 r. nie musiało uiszczać </w:t>
      </w:r>
      <w:r w:rsidR="003E2B0B" w:rsidRPr="00570258">
        <w:t>także duchowieństwo, którego dochody zostały zajęte przez protestantów. Mieli oni składać na ręce pobor</w:t>
      </w:r>
      <w:r w:rsidR="003E2B0B">
        <w:t>c</w:t>
      </w:r>
      <w:r w:rsidR="003E2B0B" w:rsidRPr="00570258">
        <w:t xml:space="preserve">y przysięgę o niepobieraniu dochodów, która winna być zapisana w rejestrze. Wiele takich not można odnaleźć w </w:t>
      </w:r>
      <w:r w:rsidR="00232562">
        <w:t xml:space="preserve">przygotowanej </w:t>
      </w:r>
      <w:r w:rsidR="003E2B0B" w:rsidRPr="00570258">
        <w:t>edycji</w:t>
      </w:r>
      <w:r w:rsidR="003E2B0B">
        <w:rPr>
          <w:rStyle w:val="Odwoanieprzypisudolnego"/>
        </w:rPr>
        <w:footnoteReference w:id="44"/>
      </w:r>
      <w:r w:rsidR="003E2B0B" w:rsidRPr="00570258">
        <w:t>.</w:t>
      </w:r>
      <w:r w:rsidR="00B96405">
        <w:t xml:space="preserve"> </w:t>
      </w:r>
      <w:r w:rsidR="00C34A7D">
        <w:t>W</w:t>
      </w:r>
      <w:r w:rsidR="00C34A7D" w:rsidRPr="000E5709">
        <w:t xml:space="preserve"> czasie poboru dokonywano </w:t>
      </w:r>
      <w:r w:rsidR="00F47EB4">
        <w:t xml:space="preserve">także </w:t>
      </w:r>
      <w:r w:rsidR="00C34A7D" w:rsidRPr="000E5709">
        <w:t>taksacji beneficjów nie objętych wcześniej szacunkiem.</w:t>
      </w:r>
      <w:r w:rsidR="00C34A7D">
        <w:t xml:space="preserve"> Na intensywny proces taksacji beneficjów w diecezjach polskich w I połowie XVI wieku, które miało służyć aktualizacji dochodów beneficjalnych wskazuje H. Karbownik</w:t>
      </w:r>
      <w:r w:rsidR="00C34A7D">
        <w:rPr>
          <w:rStyle w:val="Odwoanieprzypisudolnego"/>
        </w:rPr>
        <w:footnoteReference w:id="45"/>
      </w:r>
      <w:r w:rsidR="00C34A7D">
        <w:t xml:space="preserve">. </w:t>
      </w:r>
    </w:p>
    <w:p w14:paraId="73380157" w14:textId="435A3C6B" w:rsidR="00754F8A" w:rsidRDefault="00FF0FEB" w:rsidP="00176D5D">
      <w:r>
        <w:t xml:space="preserve">Uchwała kontrybucyjna </w:t>
      </w:r>
      <w:r w:rsidR="00F47EB4">
        <w:t xml:space="preserve">z 1561 r. </w:t>
      </w:r>
      <w:r>
        <w:t xml:space="preserve">nie opisuje szeroko samego </w:t>
      </w:r>
      <w:r w:rsidR="00232562">
        <w:t>tryb</w:t>
      </w:r>
      <w:r>
        <w:t>u</w:t>
      </w:r>
      <w:r w:rsidR="00232562">
        <w:t xml:space="preserve"> przeprowadzenia poboru. </w:t>
      </w:r>
      <w:r w:rsidR="00DA5895">
        <w:t>Wyznaczała oczywiście termin (do 11 listopada 1561 r., św. Marcina)</w:t>
      </w:r>
      <w:r w:rsidR="00DC40F9">
        <w:t>.</w:t>
      </w:r>
      <w:r w:rsidR="00DA5895">
        <w:t xml:space="preserve"> </w:t>
      </w:r>
      <w:r>
        <w:t>N</w:t>
      </w:r>
      <w:r w:rsidR="00CC537B">
        <w:t>akaz</w:t>
      </w:r>
      <w:r w:rsidR="00DA5895">
        <w:t>ała</w:t>
      </w:r>
      <w:r w:rsidR="00CC537B">
        <w:t xml:space="preserve"> wyznaczenie jednego kolektora kontrybucji – w domyśle na jedną diecezję</w:t>
      </w:r>
      <w:r w:rsidR="00EF771C">
        <w:t xml:space="preserve"> - </w:t>
      </w:r>
      <w:r w:rsidR="00CC537B">
        <w:t xml:space="preserve">którego mieli wspierać </w:t>
      </w:r>
      <w:r w:rsidR="00754F8A">
        <w:t xml:space="preserve">wyznaczeni przez niego </w:t>
      </w:r>
      <w:proofErr w:type="spellStart"/>
      <w:r w:rsidR="00CC537B">
        <w:t>s</w:t>
      </w:r>
      <w:r w:rsidR="00754F8A">
        <w:t>ub</w:t>
      </w:r>
      <w:r w:rsidR="00CC537B">
        <w:t>kolektorzy</w:t>
      </w:r>
      <w:proofErr w:type="spellEnd"/>
      <w:r w:rsidR="00CC537B">
        <w:t xml:space="preserve">. </w:t>
      </w:r>
      <w:proofErr w:type="spellStart"/>
      <w:r w:rsidR="00CC537B">
        <w:t>Subkolektorzy</w:t>
      </w:r>
      <w:proofErr w:type="spellEnd"/>
      <w:r w:rsidR="00CC537B">
        <w:t xml:space="preserve"> byli wyznaczani zazwyczaj dla każdego archidiakonatu</w:t>
      </w:r>
      <w:r w:rsidR="00CC537B">
        <w:rPr>
          <w:rStyle w:val="Odwoanieprzypisudolnego"/>
        </w:rPr>
        <w:footnoteReference w:id="46"/>
      </w:r>
      <w:r w:rsidR="00CC537B">
        <w:t xml:space="preserve">. </w:t>
      </w:r>
      <w:r w:rsidR="00494C4B">
        <w:t xml:space="preserve">W 1561 r. </w:t>
      </w:r>
      <w:r w:rsidR="00754F8A">
        <w:t>mieli oni jednak pracować przy kościołach kolegiackich</w:t>
      </w:r>
      <w:r w:rsidR="00597854">
        <w:rPr>
          <w:rStyle w:val="Odwoanieprzypisudolnego"/>
        </w:rPr>
        <w:footnoteReference w:id="47"/>
      </w:r>
      <w:r w:rsidR="00597854">
        <w:t xml:space="preserve">. Rejestr kontrybucji był spisywany przy przekazaniu zgromadzonych kwot przez </w:t>
      </w:r>
      <w:proofErr w:type="spellStart"/>
      <w:r w:rsidR="00597854">
        <w:t>subkolektorów</w:t>
      </w:r>
      <w:proofErr w:type="spellEnd"/>
      <w:r w:rsidR="00597854">
        <w:t xml:space="preserve"> w ręce kolektora diecezjalnego.</w:t>
      </w:r>
      <w:r w:rsidR="00B7435E">
        <w:t xml:space="preserve"> Następnie kolektor przekazywał podatek do stolicy diecezji w ręce kapituły katedralnej, która wyznaczała delegat</w:t>
      </w:r>
      <w:r w:rsidR="009D62BA">
        <w:t>a</w:t>
      </w:r>
      <w:r w:rsidR="00B7435E">
        <w:t xml:space="preserve"> dla złożenia podatku w skarbcu królewskim. Można założyć, że jednocześnie z kontrybucją przedkładany był także rejestr.</w:t>
      </w:r>
      <w:r w:rsidR="005375D5">
        <w:t xml:space="preserve"> </w:t>
      </w:r>
      <w:r w:rsidR="009D62BA">
        <w:t xml:space="preserve">W przypadku kontrybucji z 1561 r. kapituła </w:t>
      </w:r>
      <w:r w:rsidR="00BE41FB">
        <w:t xml:space="preserve">poznańska </w:t>
      </w:r>
      <w:r w:rsidR="009D62BA">
        <w:t xml:space="preserve">jako </w:t>
      </w:r>
      <w:r w:rsidR="009D62BA">
        <w:lastRenderedPageBreak/>
        <w:t xml:space="preserve">delegata do Krakowa wyznaczyła kolektora </w:t>
      </w:r>
      <w:r w:rsidR="00DC40F9">
        <w:t xml:space="preserve">diecezji </w:t>
      </w:r>
      <w:r w:rsidR="009D62BA">
        <w:t xml:space="preserve">i kanonika </w:t>
      </w:r>
      <w:r w:rsidR="00BE41FB">
        <w:t xml:space="preserve">katedralnego </w:t>
      </w:r>
      <w:r w:rsidR="009D62BA">
        <w:t>Michała Skrzetuskiego (30 czerwca 1562 r.)</w:t>
      </w:r>
      <w:r w:rsidR="009D62BA">
        <w:rPr>
          <w:rStyle w:val="Odwoanieprzypisudolnego"/>
        </w:rPr>
        <w:footnoteReference w:id="48"/>
      </w:r>
      <w:r w:rsidR="009D62BA">
        <w:t xml:space="preserve"> </w:t>
      </w:r>
      <w:r w:rsidR="00BD1FF1">
        <w:t xml:space="preserve"> </w:t>
      </w:r>
    </w:p>
    <w:p w14:paraId="7E65A7C5" w14:textId="6CDA7F81" w:rsidR="0003237E" w:rsidRDefault="0076285B" w:rsidP="00176D5D">
      <w:r>
        <w:t xml:space="preserve">Przedstawiona wyżej procedura wyjaśnia pojawienie się </w:t>
      </w:r>
      <w:r w:rsidR="00BA3294">
        <w:t xml:space="preserve">obu </w:t>
      </w:r>
      <w:r>
        <w:t>spis</w:t>
      </w:r>
      <w:r w:rsidR="00BA3294">
        <w:t>ów</w:t>
      </w:r>
      <w:r>
        <w:t xml:space="preserve"> kontrybucji wśród innych spisów podatkowych archiwum królewskiego. O</w:t>
      </w:r>
      <w:r w:rsidR="00DC40F9">
        <w:t>d</w:t>
      </w:r>
      <w:r>
        <w:t xml:space="preserve"> czasów podskarbiego koronnego Andrzeja Kościeleckiego i reformy skarbu koronnego (1510-1515), spisy kontrybucyjne trafiały </w:t>
      </w:r>
      <w:r w:rsidR="00602D72">
        <w:t xml:space="preserve">najpewniej </w:t>
      </w:r>
      <w:r>
        <w:t>do kancelarii podskarbińskiej a nie królewskiej</w:t>
      </w:r>
      <w:r w:rsidR="00602D72">
        <w:rPr>
          <w:rStyle w:val="Odwoanieprzypisudolnego"/>
        </w:rPr>
        <w:footnoteReference w:id="49"/>
      </w:r>
      <w:r>
        <w:t xml:space="preserve">. </w:t>
      </w:r>
      <w:r w:rsidR="00D076D8">
        <w:t>O znaczeniu i roli analizowanego rejestru kontrybucji w latach późniejszych wiadomo niewiele. Zapewne dzielił on losy innych spisów podatkowych z okresu jagiellońskiego</w:t>
      </w:r>
      <w:r w:rsidR="0028141C">
        <w:t>, stając się częścią Archiwum Skarbu Koronnego</w:t>
      </w:r>
      <w:r w:rsidR="002A5BEA">
        <w:t xml:space="preserve"> (funkcjonuje pod różnymi oficjalnymi nazwami)</w:t>
      </w:r>
      <w:r w:rsidR="00D076D8">
        <w:t>. Jak pisze Kłodziński, akta skarbowe nie były przedmiotem szczególnej troski aż do XVIII wieku – dopiero inwentarz z 1739 r. poddał je bardziej szczegółowemu opisowi</w:t>
      </w:r>
      <w:r w:rsidR="007D1E27">
        <w:t>. Wyszczególnia on rejestr kontrybucji z 1561 r., nie wskazując jednak o który z analizowanych spisów może chodzić</w:t>
      </w:r>
      <w:r w:rsidR="00D076D8">
        <w:rPr>
          <w:rStyle w:val="Odwoanieprzypisudolnego"/>
        </w:rPr>
        <w:footnoteReference w:id="50"/>
      </w:r>
      <w:r w:rsidR="007D1E27">
        <w:t>.</w:t>
      </w:r>
      <w:r w:rsidR="00D076D8">
        <w:t xml:space="preserve"> </w:t>
      </w:r>
      <w:r w:rsidR="000F161D">
        <w:t xml:space="preserve">Jeden z rękopisów </w:t>
      </w:r>
      <w:r w:rsidR="00B6541E">
        <w:t xml:space="preserve">pozostał </w:t>
      </w:r>
      <w:r w:rsidR="00284989">
        <w:t xml:space="preserve">do dziś </w:t>
      </w:r>
      <w:r w:rsidR="00B6541E">
        <w:t xml:space="preserve">samodzielną jednostką archiwalną (ASK I 91), zaś drugi został fizycznie włączony, za czasów archiwisty Józefa </w:t>
      </w:r>
      <w:proofErr w:type="spellStart"/>
      <w:r w:rsidR="00B6541E">
        <w:t>Witwińskiego</w:t>
      </w:r>
      <w:proofErr w:type="spellEnd"/>
      <w:r w:rsidR="00B6541E">
        <w:t xml:space="preserve"> (1776-1781) lub Wojciecha Kochanowskiego (1847-1853) do księgi zawierające</w:t>
      </w:r>
      <w:r w:rsidR="00AA1AF7">
        <w:t>j</w:t>
      </w:r>
      <w:r w:rsidR="00B6541E">
        <w:t xml:space="preserve"> rejestry poborowe województwa poznańskiego (ASK I 3)</w:t>
      </w:r>
      <w:r w:rsidR="00903CE4">
        <w:rPr>
          <w:rStyle w:val="Odwoanieprzypisudolnego"/>
        </w:rPr>
        <w:footnoteReference w:id="51"/>
      </w:r>
      <w:r w:rsidR="00B6541E">
        <w:t>.</w:t>
      </w:r>
      <w:r w:rsidR="003A396C">
        <w:t xml:space="preserve"> </w:t>
      </w:r>
    </w:p>
    <w:p w14:paraId="468BEB27" w14:textId="409AC0A7" w:rsidR="0021441E" w:rsidRDefault="00435ADD" w:rsidP="00176D5D">
      <w:r>
        <w:t xml:space="preserve">Nie wiadomo w jakich okolicznościach i z jakich przyczyn powstały dwa rękopisy rejestru kontrybucji, a jest to pytanie ważne dla ustalenia ich relacji i charakterystyki. </w:t>
      </w:r>
      <w:r w:rsidR="000928FC">
        <w:t xml:space="preserve">Nie ulega wątpliwości, że starszy </w:t>
      </w:r>
      <w:r w:rsidR="0003237E">
        <w:t>(</w:t>
      </w:r>
      <w:r w:rsidR="0003237E" w:rsidRPr="008B0A78">
        <w:t>pierwotny</w:t>
      </w:r>
      <w:r w:rsidR="0003237E">
        <w:t>) rejestr kontrybucji</w:t>
      </w:r>
      <w:r w:rsidR="000928FC">
        <w:t xml:space="preserve"> </w:t>
      </w:r>
      <w:r w:rsidR="00B93E4C">
        <w:t xml:space="preserve">znajduje się wśród rejestrów poborowych województwa poznańskiego i </w:t>
      </w:r>
      <w:r w:rsidR="000928FC">
        <w:t>nosi sygnaturę</w:t>
      </w:r>
      <w:r w:rsidR="0003237E">
        <w:t xml:space="preserve"> ASK I 3 (dalej: rejestr A)</w:t>
      </w:r>
      <w:r w:rsidR="000928FC">
        <w:t>.</w:t>
      </w:r>
      <w:r w:rsidR="0003237E" w:rsidRPr="008B0A78">
        <w:t xml:space="preserve"> </w:t>
      </w:r>
      <w:r w:rsidR="00D87699">
        <w:t>S</w:t>
      </w:r>
      <w:r w:rsidR="0003237E">
        <w:t xml:space="preserve">kreślenia i </w:t>
      </w:r>
      <w:r w:rsidR="00D87699">
        <w:t xml:space="preserve">poprawki </w:t>
      </w:r>
      <w:r w:rsidR="0003237E">
        <w:t xml:space="preserve">w nim zawarte pojawiają się w drugim rękopisie: ASK I 91 (dalej: rejestr B) </w:t>
      </w:r>
      <w:r w:rsidR="0003237E" w:rsidRPr="008B0A78">
        <w:t xml:space="preserve">jako już ustalone i przyjęte, bez odniesienia do korekt </w:t>
      </w:r>
      <w:r w:rsidR="000928FC">
        <w:t>zawartych w rejestrze A</w:t>
      </w:r>
      <w:r w:rsidR="0003237E" w:rsidRPr="008B0A78">
        <w:t>. Dotyczy to ściągnięcia przynajmniej kilku płatności, pierw</w:t>
      </w:r>
      <w:r w:rsidR="0003237E">
        <w:t>ot</w:t>
      </w:r>
      <w:r w:rsidR="0003237E" w:rsidRPr="008B0A78">
        <w:t xml:space="preserve">nie jako zaległości (wszystkie te elementy szczegółowo pojawiają się w </w:t>
      </w:r>
      <w:r w:rsidR="00B93E4C">
        <w:t xml:space="preserve">edycji w </w:t>
      </w:r>
      <w:r w:rsidR="0003237E" w:rsidRPr="008B0A78">
        <w:t xml:space="preserve">przypisach </w:t>
      </w:r>
      <w:r w:rsidR="0003237E">
        <w:t>r</w:t>
      </w:r>
      <w:r w:rsidR="0003237E" w:rsidRPr="008B0A78">
        <w:t xml:space="preserve">zeczowych ukazujących różnice między </w:t>
      </w:r>
      <w:r w:rsidR="0003237E">
        <w:t>rejestrami)</w:t>
      </w:r>
      <w:r w:rsidR="0003237E" w:rsidRPr="008B0A78">
        <w:t xml:space="preserve">. </w:t>
      </w:r>
      <w:r w:rsidR="000C139F">
        <w:t>Można przyjąć, że r</w:t>
      </w:r>
      <w:r w:rsidR="00904B71">
        <w:t xml:space="preserve">ejestr </w:t>
      </w:r>
      <w:r w:rsidR="000C139F">
        <w:t xml:space="preserve">A to </w:t>
      </w:r>
      <w:r w:rsidR="00904B71">
        <w:t xml:space="preserve">spis </w:t>
      </w:r>
      <w:r w:rsidR="000C139F">
        <w:t xml:space="preserve">roboczy, </w:t>
      </w:r>
      <w:r w:rsidR="00850815">
        <w:t xml:space="preserve">który powstał w momencie przekazywania kontrybucji przez </w:t>
      </w:r>
      <w:proofErr w:type="spellStart"/>
      <w:r w:rsidR="00850815">
        <w:t>subkolektorów</w:t>
      </w:r>
      <w:proofErr w:type="spellEnd"/>
      <w:r w:rsidR="00850815">
        <w:t xml:space="preserve"> w ręce kolektora diecezjalnego. </w:t>
      </w:r>
      <w:r w:rsidR="00D87699">
        <w:t>P</w:t>
      </w:r>
      <w:r w:rsidR="00850815">
        <w:t xml:space="preserve">oprawki </w:t>
      </w:r>
      <w:r w:rsidR="0060769F">
        <w:t>w r</w:t>
      </w:r>
      <w:r w:rsidR="00904B71">
        <w:t xml:space="preserve">ejestrze </w:t>
      </w:r>
      <w:r w:rsidR="0060769F">
        <w:t xml:space="preserve">A </w:t>
      </w:r>
      <w:r w:rsidR="00D87699">
        <w:t xml:space="preserve">wynikają </w:t>
      </w:r>
      <w:r w:rsidR="00850815">
        <w:t xml:space="preserve">zapewne z faktu wniesienia płatności przez niektórych duchownych </w:t>
      </w:r>
      <w:r w:rsidR="00850815">
        <w:lastRenderedPageBreak/>
        <w:t>bezpośrednio do rąk kolektora diecezjalnego w Poznaniu już po zebraniu kontrybucji przy kościołach kolegiackich</w:t>
      </w:r>
      <w:r w:rsidR="0021441E">
        <w:t>:</w:t>
      </w:r>
      <w:r w:rsidR="0060769F">
        <w:t xml:space="preserve"> </w:t>
      </w:r>
      <w:r w:rsidR="0021441E">
        <w:t xml:space="preserve">Jan </w:t>
      </w:r>
      <w:proofErr w:type="spellStart"/>
      <w:r w:rsidR="0021441E">
        <w:t>Dąmbniczki</w:t>
      </w:r>
      <w:proofErr w:type="spellEnd"/>
      <w:r w:rsidR="003A6A4F">
        <w:t>, kanonik katedralny w Poznaniu</w:t>
      </w:r>
      <w:r w:rsidR="0021441E">
        <w:rPr>
          <w:rStyle w:val="Odwoanieprzypisudolnego"/>
        </w:rPr>
        <w:footnoteReference w:id="52"/>
      </w:r>
      <w:r w:rsidR="0021441E">
        <w:t xml:space="preserve">, </w:t>
      </w:r>
      <w:r w:rsidR="00B40A8C">
        <w:t>Łukasz z Gniezna, altarzysta katedralny w Poznaniu</w:t>
      </w:r>
      <w:r w:rsidR="00B40A8C">
        <w:rPr>
          <w:rStyle w:val="Odwoanieprzypisudolnego"/>
        </w:rPr>
        <w:footnoteReference w:id="53"/>
      </w:r>
      <w:r w:rsidR="00B40A8C">
        <w:t xml:space="preserve">, </w:t>
      </w:r>
      <w:r w:rsidR="003A6A4F">
        <w:t>Mikołaj Czerniewo, altarzysta w kolegiacie NMP na Ostrowie Tumskim</w:t>
      </w:r>
      <w:r w:rsidR="003A6A4F">
        <w:rPr>
          <w:rStyle w:val="Odwoanieprzypisudolnego"/>
        </w:rPr>
        <w:footnoteReference w:id="54"/>
      </w:r>
      <w:r w:rsidR="003A6A4F">
        <w:t>, nieznany z imienia kaznodzieja niemiecki w kolegiacie Marii Magdaleny w Poznaniu</w:t>
      </w:r>
      <w:r w:rsidR="003A6A4F">
        <w:rPr>
          <w:rStyle w:val="Odwoanieprzypisudolnego"/>
        </w:rPr>
        <w:footnoteReference w:id="55"/>
      </w:r>
      <w:r w:rsidR="003A6A4F">
        <w:t>,</w:t>
      </w:r>
      <w:r w:rsidR="00DE2AEC">
        <w:t xml:space="preserve"> pleban w Głuszynie</w:t>
      </w:r>
      <w:r w:rsidR="00DE2AEC">
        <w:rPr>
          <w:rStyle w:val="Odwoanieprzypisudolnego"/>
        </w:rPr>
        <w:footnoteReference w:id="56"/>
      </w:r>
      <w:r w:rsidR="00DE2AEC">
        <w:t xml:space="preserve">, </w:t>
      </w:r>
      <w:r w:rsidR="006E4E95">
        <w:t>mansjonarz</w:t>
      </w:r>
      <w:r w:rsidR="003A5A7F">
        <w:t>e</w:t>
      </w:r>
      <w:r w:rsidR="006E4E95">
        <w:t xml:space="preserve"> w Pyzdrach</w:t>
      </w:r>
      <w:r w:rsidR="006E4E95">
        <w:rPr>
          <w:rStyle w:val="Odwoanieprzypisudolnego"/>
        </w:rPr>
        <w:footnoteReference w:id="57"/>
      </w:r>
      <w:r w:rsidR="006E4E95">
        <w:t>,</w:t>
      </w:r>
      <w:r w:rsidR="00DE369D">
        <w:t xml:space="preserve"> pleban w Bonikowie (Bronikowie)</w:t>
      </w:r>
      <w:r w:rsidR="000309D4">
        <w:t xml:space="preserve">, pleban przy kościele św. </w:t>
      </w:r>
      <w:r w:rsidR="000309D4" w:rsidRPr="00B40A8C">
        <w:t>Andrzeja w Przemęcie</w:t>
      </w:r>
      <w:r w:rsidR="000309D4">
        <w:rPr>
          <w:rStyle w:val="Odwoanieprzypisudolnego"/>
          <w:lang w:val="en-US"/>
        </w:rPr>
        <w:footnoteReference w:id="58"/>
      </w:r>
      <w:r w:rsidR="00B40A8C">
        <w:t xml:space="preserve">. </w:t>
      </w:r>
      <w:r w:rsidR="0021441E" w:rsidRPr="00B40A8C">
        <w:t>Trudno wyjaśnić natomiast pominięcie w rejestrze B wpłaty Adama z Poznania, altarzysty katedralnego w Poznaniu, odnotowanej jaśniejszym atramentem w rejestrze A</w:t>
      </w:r>
      <w:r w:rsidR="00B40A8C" w:rsidRPr="00B40A8C">
        <w:rPr>
          <w:rStyle w:val="Odwoanieprzypisudolnego"/>
        </w:rPr>
        <w:footnoteReference w:id="59"/>
      </w:r>
      <w:r w:rsidR="00B40A8C">
        <w:t>.</w:t>
      </w:r>
    </w:p>
    <w:p w14:paraId="49AAAE27" w14:textId="49E4DBFB" w:rsidR="00751F72" w:rsidRDefault="00904B71" w:rsidP="00176D5D">
      <w:r>
        <w:t xml:space="preserve">Rejestr </w:t>
      </w:r>
      <w:r w:rsidR="008403F5">
        <w:t>B</w:t>
      </w:r>
      <w:r w:rsidR="0060769F">
        <w:t xml:space="preserve"> jest </w:t>
      </w:r>
      <w:r w:rsidR="00A97A54">
        <w:t xml:space="preserve">w pewnych fragmentach nieco </w:t>
      </w:r>
      <w:r w:rsidR="0060769F">
        <w:t xml:space="preserve">bogatszy informacyjnie – zawiera </w:t>
      </w:r>
      <w:r w:rsidR="00A97A54">
        <w:t xml:space="preserve">np. </w:t>
      </w:r>
      <w:r w:rsidR="0060769F">
        <w:t>imiona i nazwiska prałatów kapituły katedralnej w Poznaniu oraz podstawę opodatkowania ich prebend</w:t>
      </w:r>
      <w:r w:rsidR="00A97A54">
        <w:t>. U</w:t>
      </w:r>
      <w:r w:rsidR="000928FC">
        <w:t>względni</w:t>
      </w:r>
      <w:r w:rsidR="00A97A54">
        <w:t>a</w:t>
      </w:r>
      <w:r w:rsidR="00751F72">
        <w:t xml:space="preserve"> </w:t>
      </w:r>
      <w:r w:rsidR="00DD0300">
        <w:t xml:space="preserve">ponadto </w:t>
      </w:r>
      <w:r w:rsidR="00751F72">
        <w:t xml:space="preserve">pominięte w rejestrze </w:t>
      </w:r>
      <w:r w:rsidR="008403F5">
        <w:t>A</w:t>
      </w:r>
      <w:r w:rsidR="00300950">
        <w:t>:</w:t>
      </w:r>
      <w:r w:rsidR="000928FC">
        <w:t xml:space="preserve"> </w:t>
      </w:r>
    </w:p>
    <w:p w14:paraId="57D0E311" w14:textId="2B3A51A3" w:rsidR="00751F72" w:rsidRDefault="00751F72" w:rsidP="00751F72">
      <w:pPr>
        <w:ind w:firstLine="0"/>
      </w:pPr>
      <w:r>
        <w:t xml:space="preserve">- </w:t>
      </w:r>
      <w:r w:rsidR="000928FC">
        <w:t>zaległoś</w:t>
      </w:r>
      <w:r w:rsidR="00A97A54">
        <w:t>ć</w:t>
      </w:r>
      <w:r w:rsidR="000928FC">
        <w:t xml:space="preserve"> podatkow</w:t>
      </w:r>
      <w:r w:rsidR="00A97A54">
        <w:t>ą</w:t>
      </w:r>
      <w:r w:rsidR="000928FC">
        <w:t xml:space="preserve"> od Franciszka Wysockiego, członka kapituły kolegiackiej w Szamotułach</w:t>
      </w:r>
      <w:r w:rsidR="00300950">
        <w:rPr>
          <w:rStyle w:val="Odwoanieprzypisudolnego"/>
        </w:rPr>
        <w:footnoteReference w:id="60"/>
      </w:r>
      <w:r w:rsidR="00300950">
        <w:t xml:space="preserve">, </w:t>
      </w:r>
      <w:r w:rsidR="00022153">
        <w:t xml:space="preserve"> </w:t>
      </w:r>
    </w:p>
    <w:p w14:paraId="3347FD5A" w14:textId="1F04F310" w:rsidR="00751F72" w:rsidRDefault="00751F72" w:rsidP="00751F72">
      <w:pPr>
        <w:ind w:firstLine="0"/>
      </w:pPr>
      <w:r>
        <w:t xml:space="preserve">- </w:t>
      </w:r>
      <w:r w:rsidR="00300950">
        <w:t xml:space="preserve">patronów </w:t>
      </w:r>
      <w:proofErr w:type="spellStart"/>
      <w:r w:rsidR="00300950">
        <w:t>altarii</w:t>
      </w:r>
      <w:proofErr w:type="spellEnd"/>
      <w:r w:rsidR="00300950">
        <w:t xml:space="preserve"> w Stęszewie</w:t>
      </w:r>
      <w:r>
        <w:t>:</w:t>
      </w:r>
      <w:r w:rsidR="00300950">
        <w:t xml:space="preserve"> Anna Oporowska, Łukasz </w:t>
      </w:r>
      <w:proofErr w:type="spellStart"/>
      <w:r w:rsidR="00300950">
        <w:t>Gultowski</w:t>
      </w:r>
      <w:proofErr w:type="spellEnd"/>
      <w:r w:rsidR="00300950">
        <w:rPr>
          <w:rStyle w:val="Odwoanieprzypisudolnego"/>
        </w:rPr>
        <w:footnoteReference w:id="61"/>
      </w:r>
      <w:r w:rsidR="00300950">
        <w:t xml:space="preserve">, </w:t>
      </w:r>
    </w:p>
    <w:p w14:paraId="6242A5A5" w14:textId="1BED7C77" w:rsidR="00300950" w:rsidRDefault="00751F72" w:rsidP="00751F72">
      <w:pPr>
        <w:ind w:firstLine="0"/>
      </w:pPr>
      <w:r>
        <w:t xml:space="preserve">- </w:t>
      </w:r>
      <w:proofErr w:type="spellStart"/>
      <w:r>
        <w:t>altarie</w:t>
      </w:r>
      <w:proofErr w:type="spellEnd"/>
      <w:r>
        <w:t xml:space="preserve"> w Świerczynie (bez sumy zapłaconego podatku) oraz Domachowie (wakat)</w:t>
      </w:r>
      <w:r>
        <w:rPr>
          <w:rStyle w:val="Odwoanieprzypisudolnego"/>
        </w:rPr>
        <w:footnoteReference w:id="62"/>
      </w:r>
      <w:r>
        <w:t>,</w:t>
      </w:r>
    </w:p>
    <w:p w14:paraId="0411F871" w14:textId="64F832B7" w:rsidR="00300950" w:rsidRDefault="00751F72" w:rsidP="008403F5">
      <w:pPr>
        <w:ind w:firstLine="0"/>
      </w:pPr>
      <w:r>
        <w:t xml:space="preserve">- </w:t>
      </w:r>
      <w:r w:rsidR="0021441E">
        <w:t xml:space="preserve">właścicieli dóbr, którzy zajęli kościoły parafialne w </w:t>
      </w:r>
      <w:proofErr w:type="spellStart"/>
      <w:r w:rsidR="0021441E">
        <w:t>Czeraczu</w:t>
      </w:r>
      <w:proofErr w:type="spellEnd"/>
      <w:r w:rsidR="0021441E">
        <w:t xml:space="preserve"> (Jankowski)</w:t>
      </w:r>
      <w:r w:rsidR="006E4E95">
        <w:t>,</w:t>
      </w:r>
      <w:r w:rsidR="0021441E">
        <w:t xml:space="preserve"> </w:t>
      </w:r>
      <w:proofErr w:type="spellStart"/>
      <w:r w:rsidR="0021441E">
        <w:t>Sirakowie</w:t>
      </w:r>
      <w:proofErr w:type="spellEnd"/>
      <w:r w:rsidR="0021441E">
        <w:t xml:space="preserve"> (Prokop Broniewski)</w:t>
      </w:r>
      <w:r w:rsidR="0021441E">
        <w:rPr>
          <w:rStyle w:val="Odwoanieprzypisudolnego"/>
        </w:rPr>
        <w:footnoteReference w:id="63"/>
      </w:r>
      <w:r w:rsidR="00DD0300">
        <w:t>.</w:t>
      </w:r>
      <w:r w:rsidR="006E4E95">
        <w:t xml:space="preserve"> </w:t>
      </w:r>
    </w:p>
    <w:p w14:paraId="121986D7" w14:textId="13646B92" w:rsidR="00DD0300" w:rsidRDefault="00DD0300" w:rsidP="008403F5">
      <w:pPr>
        <w:ind w:firstLine="0"/>
      </w:pPr>
      <w:r>
        <w:t xml:space="preserve">W dwóch przypadkach w sposób bardziej dokładny podaje beneficjum, z którego był opłacony podatek: w przypadku parafii w Czarnkowie wskazuje także na połączony z nią </w:t>
      </w:r>
      <w:r w:rsidR="003A5A7F">
        <w:t xml:space="preserve">zapewne w XVI wieku </w:t>
      </w:r>
      <w:r>
        <w:t xml:space="preserve">kościół w Białej, zaś przy parafii w </w:t>
      </w:r>
      <w:r w:rsidR="003A5A7F">
        <w:t>Tylewicach (</w:t>
      </w:r>
      <w:proofErr w:type="spellStart"/>
      <w:r>
        <w:t>Tilemdorf</w:t>
      </w:r>
      <w:proofErr w:type="spellEnd"/>
      <w:r w:rsidR="003A5A7F">
        <w:t>)</w:t>
      </w:r>
      <w:r>
        <w:t xml:space="preserve"> wymienia połączy z nią kościół w </w:t>
      </w:r>
      <w:r w:rsidR="003A5A7F">
        <w:t>Łysinie</w:t>
      </w:r>
      <w:r>
        <w:rPr>
          <w:rStyle w:val="Odwoanieprzypisudolnego"/>
        </w:rPr>
        <w:footnoteReference w:id="64"/>
      </w:r>
      <w:r>
        <w:t>.</w:t>
      </w:r>
    </w:p>
    <w:p w14:paraId="47F8F342" w14:textId="280C60C1" w:rsidR="0021441E" w:rsidRDefault="0021441E" w:rsidP="00176D5D">
      <w:r>
        <w:lastRenderedPageBreak/>
        <w:t>Mimo, że rejestr B jest zasadniczo bogatszy informacyjnie pomija pewne drobne</w:t>
      </w:r>
      <w:r w:rsidR="00DD0300">
        <w:t xml:space="preserve"> </w:t>
      </w:r>
      <w:r>
        <w:t xml:space="preserve">informacje </w:t>
      </w:r>
      <w:r w:rsidR="00DD0300">
        <w:t>z rejestru A</w:t>
      </w:r>
      <w:r>
        <w:t>:</w:t>
      </w:r>
    </w:p>
    <w:p w14:paraId="4D0B7D22" w14:textId="7311F8F1" w:rsidR="00300950" w:rsidRDefault="0021441E" w:rsidP="00176D5D">
      <w:r>
        <w:t xml:space="preserve">- imię poprzednika Jana Skrzypińskiego na </w:t>
      </w:r>
      <w:r w:rsidR="003A6A4F">
        <w:t xml:space="preserve">prebendzie </w:t>
      </w:r>
      <w:r>
        <w:t xml:space="preserve">kanonika kolegiackiego NMP </w:t>
      </w:r>
      <w:r w:rsidR="003A6A4F">
        <w:t>na Ostrowie Tumskim – Hermana</w:t>
      </w:r>
      <w:r w:rsidR="003A6A4F">
        <w:rPr>
          <w:rStyle w:val="Odwoanieprzypisudolnego"/>
        </w:rPr>
        <w:footnoteReference w:id="65"/>
      </w:r>
      <w:r w:rsidR="003A6A4F">
        <w:t>,</w:t>
      </w:r>
    </w:p>
    <w:p w14:paraId="13883CCD" w14:textId="05939592" w:rsidR="002F6190" w:rsidRDefault="002F6190" w:rsidP="00176D5D">
      <w:r>
        <w:t>- dodatkow</w:t>
      </w:r>
      <w:r w:rsidR="00DD0300">
        <w:t>ą</w:t>
      </w:r>
      <w:r>
        <w:t xml:space="preserve"> funkcj</w:t>
      </w:r>
      <w:r w:rsidR="00DD0300">
        <w:t>ę</w:t>
      </w:r>
      <w:r>
        <w:t xml:space="preserve"> Kacpra altarzysty kolegiaty Marii Magdaleny w Poznaniu, który był także plebanem w </w:t>
      </w:r>
      <w:proofErr w:type="spellStart"/>
      <w:r>
        <w:t>Owińsku</w:t>
      </w:r>
      <w:proofErr w:type="spellEnd"/>
      <w:r>
        <w:rPr>
          <w:rStyle w:val="Odwoanieprzypisudolnego"/>
        </w:rPr>
        <w:footnoteReference w:id="66"/>
      </w:r>
      <w:r w:rsidR="008403F5">
        <w:t xml:space="preserve"> oraz prepozyta Św. Ducha w Koźminie, który był plebanem w Gostyniu</w:t>
      </w:r>
      <w:r w:rsidR="008403F5">
        <w:rPr>
          <w:rStyle w:val="Odwoanieprzypisudolnego"/>
        </w:rPr>
        <w:footnoteReference w:id="67"/>
      </w:r>
      <w:r>
        <w:t>,</w:t>
      </w:r>
    </w:p>
    <w:p w14:paraId="4131E4F1" w14:textId="1C01BE2D" w:rsidR="002F6190" w:rsidRDefault="002F6190" w:rsidP="00176D5D">
      <w:r>
        <w:t xml:space="preserve">- </w:t>
      </w:r>
      <w:proofErr w:type="spellStart"/>
      <w:r>
        <w:t>altari</w:t>
      </w:r>
      <w:r w:rsidR="00DD0300">
        <w:t>ę</w:t>
      </w:r>
      <w:proofErr w:type="spellEnd"/>
      <w:r>
        <w:t xml:space="preserve"> przy kościele św. Barbary w Poznaniu</w:t>
      </w:r>
      <w:r w:rsidR="00DE2AEC">
        <w:t xml:space="preserve"> (bez sumy zapłaconego podatku)</w:t>
      </w:r>
      <w:r w:rsidR="00DE2AEC">
        <w:rPr>
          <w:rStyle w:val="Odwoanieprzypisudolnego"/>
        </w:rPr>
        <w:footnoteReference w:id="68"/>
      </w:r>
    </w:p>
    <w:p w14:paraId="54746DB9" w14:textId="09E98577" w:rsidR="008403F5" w:rsidRDefault="008403F5" w:rsidP="008403F5">
      <w:r>
        <w:t xml:space="preserve">- właściciela dóbr, który zajął kościół parafialny w Kościelnej Goślinie (Stefan Potulicki, </w:t>
      </w:r>
      <w:proofErr w:type="spellStart"/>
      <w:r>
        <w:t>wojewodzic</w:t>
      </w:r>
      <w:proofErr w:type="spellEnd"/>
      <w:r>
        <w:t xml:space="preserve"> poznański)</w:t>
      </w:r>
      <w:r>
        <w:rPr>
          <w:rStyle w:val="Odwoanieprzypisudolnego"/>
        </w:rPr>
        <w:footnoteReference w:id="69"/>
      </w:r>
      <w:r>
        <w:t xml:space="preserve">, </w:t>
      </w:r>
    </w:p>
    <w:p w14:paraId="7F9BFD1F" w14:textId="77777777" w:rsidR="008403F5" w:rsidRDefault="008403F5" w:rsidP="008403F5">
      <w:r>
        <w:t>- zajęty przez innowierców kościół w Bronikowie, który miał zapłacić 24 grosze podatku, ale wpis ten został przekreślony</w:t>
      </w:r>
      <w:r>
        <w:rPr>
          <w:rStyle w:val="Odwoanieprzypisudolnego"/>
        </w:rPr>
        <w:footnoteReference w:id="70"/>
      </w:r>
      <w:r>
        <w:t>,</w:t>
      </w:r>
    </w:p>
    <w:p w14:paraId="5700C612" w14:textId="19225164" w:rsidR="008403F5" w:rsidRDefault="008403F5" w:rsidP="008403F5">
      <w:r>
        <w:t>- wpłat</w:t>
      </w:r>
      <w:r w:rsidR="00DD0300">
        <w:t>ę</w:t>
      </w:r>
      <w:r>
        <w:t xml:space="preserve"> Jana Domachowskiego, mansjonarza w Koźminie</w:t>
      </w:r>
      <w:r>
        <w:rPr>
          <w:rStyle w:val="Odwoanieprzypisudolnego"/>
        </w:rPr>
        <w:footnoteReference w:id="71"/>
      </w:r>
      <w:r w:rsidR="00DD0300">
        <w:t xml:space="preserve"> oraz </w:t>
      </w:r>
      <w:r>
        <w:t>wpłat</w:t>
      </w:r>
      <w:r w:rsidR="00DD0300">
        <w:t>ę</w:t>
      </w:r>
      <w:r>
        <w:t xml:space="preserve"> altarzysty w Bytyniu</w:t>
      </w:r>
      <w:r>
        <w:rPr>
          <w:rStyle w:val="Odwoanieprzypisudolnego"/>
        </w:rPr>
        <w:footnoteReference w:id="72"/>
      </w:r>
      <w:r>
        <w:t>.</w:t>
      </w:r>
    </w:p>
    <w:p w14:paraId="2928DF35" w14:textId="4326C4CD" w:rsidR="008403F5" w:rsidRDefault="00DD0300" w:rsidP="008403F5">
      <w:r>
        <w:t xml:space="preserve">W podsumowaniu można </w:t>
      </w:r>
      <w:r w:rsidR="008403F5">
        <w:t xml:space="preserve">przyjąć, że rejestr B został przygotowany dla kancelarii królewskiej jako ostateczne poświadczenie przeprowadzenia kontrybucji. </w:t>
      </w:r>
    </w:p>
    <w:p w14:paraId="2007CDA5" w14:textId="77777777" w:rsidR="008403F5" w:rsidRDefault="008403F5" w:rsidP="008403F5"/>
    <w:p w14:paraId="034B11FA" w14:textId="5E1CEA2D" w:rsidR="00572F15" w:rsidRDefault="002812F0" w:rsidP="00176D5D">
      <w:pPr>
        <w:pStyle w:val="Nagwek2"/>
        <w:numPr>
          <w:ilvl w:val="0"/>
          <w:numId w:val="14"/>
        </w:numPr>
      </w:pPr>
      <w:r>
        <w:t xml:space="preserve">Metodyka </w:t>
      </w:r>
      <w:r w:rsidR="009506F1">
        <w:t>opracowania edycji</w:t>
      </w:r>
    </w:p>
    <w:p w14:paraId="728A185A" w14:textId="513E0799" w:rsidR="005B1B17" w:rsidRDefault="005B1B17" w:rsidP="00176D5D">
      <w:r>
        <w:t>Metodyka edytorstwa źródeł historycznych ulega daleko idącym przemianom związanym z wdrażaniem technologii cyfrowych do warsztatu naukowego</w:t>
      </w:r>
      <w:r w:rsidR="0030442E">
        <w:t xml:space="preserve"> (naukowa edycja cyfrowa – </w:t>
      </w:r>
      <w:proofErr w:type="spellStart"/>
      <w:r w:rsidR="0030442E">
        <w:t>Scholarly</w:t>
      </w:r>
      <w:proofErr w:type="spellEnd"/>
      <w:r w:rsidR="0030442E">
        <w:t xml:space="preserve"> Digital Edition)</w:t>
      </w:r>
      <w:r>
        <w:t xml:space="preserve">. Zasad wydawniczych </w:t>
      </w:r>
      <w:r w:rsidR="002F6910">
        <w:t xml:space="preserve">nie rozpatruje się już </w:t>
      </w:r>
      <w:r>
        <w:t xml:space="preserve">tylko z punktu widzenia </w:t>
      </w:r>
      <w:r w:rsidR="002F6910">
        <w:t>redakcji tekstu czy aparatu naukowego</w:t>
      </w:r>
      <w:r w:rsidR="00D74A87">
        <w:t>,</w:t>
      </w:r>
      <w:r>
        <w:t xml:space="preserve"> ale należy brać pod uwagę także formę edycję. </w:t>
      </w:r>
      <w:r w:rsidR="002F6910">
        <w:t>Dużym wyzwaniem jest połączenie, być może przy pewnej modyfikacji, dobrych praktyk tradycyjnego edytorstwa z nowymi</w:t>
      </w:r>
      <w:r w:rsidR="00D74A87">
        <w:t xml:space="preserve"> form</w:t>
      </w:r>
      <w:r w:rsidR="002F6910">
        <w:t>ami</w:t>
      </w:r>
      <w:r w:rsidR="00D74A87">
        <w:t xml:space="preserve"> edycji</w:t>
      </w:r>
      <w:r w:rsidR="002F6910">
        <w:t xml:space="preserve">, które </w:t>
      </w:r>
      <w:r w:rsidR="00D74A87">
        <w:t>wykracza</w:t>
      </w:r>
      <w:r w:rsidR="002F6910">
        <w:t>ją</w:t>
      </w:r>
      <w:r w:rsidR="00D74A87">
        <w:t xml:space="preserve"> poza prostą zmianę nośnika z tradycyjnego (tekst lub obraz drukowany) na cyfrowy (tekst w </w:t>
      </w:r>
      <w:proofErr w:type="spellStart"/>
      <w:r w:rsidR="00D74A87">
        <w:t>przeszukiwalny</w:t>
      </w:r>
      <w:r w:rsidR="008E1DC6">
        <w:t>ch</w:t>
      </w:r>
      <w:proofErr w:type="spellEnd"/>
      <w:r w:rsidR="00D74A87">
        <w:t xml:space="preserve"> forma</w:t>
      </w:r>
      <w:r w:rsidR="008E1DC6">
        <w:t>tach</w:t>
      </w:r>
      <w:r w:rsidR="00D74A87">
        <w:t xml:space="preserve">, </w:t>
      </w:r>
      <w:r w:rsidR="008E1DC6">
        <w:t>wzbogaconych w narzędzia nawigacyjne</w:t>
      </w:r>
      <w:r w:rsidR="0048622D">
        <w:t xml:space="preserve"> i wyszukiwawcze</w:t>
      </w:r>
      <w:r w:rsidR="008E1DC6">
        <w:t xml:space="preserve">, </w:t>
      </w:r>
      <w:r w:rsidR="00D74A87">
        <w:t xml:space="preserve">np. </w:t>
      </w:r>
      <w:r w:rsidR="00D74A87">
        <w:lastRenderedPageBreak/>
        <w:t xml:space="preserve">pdf, </w:t>
      </w:r>
      <w:proofErr w:type="spellStart"/>
      <w:r w:rsidR="008E1DC6">
        <w:t>html</w:t>
      </w:r>
      <w:proofErr w:type="spellEnd"/>
      <w:r w:rsidR="00D74A87">
        <w:t>)</w:t>
      </w:r>
      <w:r w:rsidR="008E1DC6">
        <w:rPr>
          <w:rStyle w:val="Odwoanieprzypisudolnego"/>
        </w:rPr>
        <w:footnoteReference w:id="73"/>
      </w:r>
      <w:r w:rsidR="00D74A87">
        <w:t xml:space="preserve">. </w:t>
      </w:r>
      <w:r w:rsidR="00FA352E">
        <w:t xml:space="preserve">Oprócz </w:t>
      </w:r>
      <w:proofErr w:type="spellStart"/>
      <w:r w:rsidR="00FA352E">
        <w:t>pełnotekstowych</w:t>
      </w:r>
      <w:proofErr w:type="spellEnd"/>
      <w:r w:rsidR="00FA352E">
        <w:t xml:space="preserve"> edycji cyfrowych opartych o standard XML-TEI funkcjonują </w:t>
      </w:r>
      <w:r w:rsidR="00D90B4A">
        <w:t xml:space="preserve">inne </w:t>
      </w:r>
      <w:r w:rsidR="008278FD">
        <w:t xml:space="preserve">metody </w:t>
      </w:r>
      <w:r w:rsidR="00173744">
        <w:t>strukturyzacji tekstu</w:t>
      </w:r>
      <w:r w:rsidR="003D59BF">
        <w:t xml:space="preserve">, </w:t>
      </w:r>
      <w:r w:rsidR="00D90B4A">
        <w:t xml:space="preserve">które nie wymagają oddania w pełni treści źródła, </w:t>
      </w:r>
      <w:r w:rsidR="003D59BF">
        <w:t>np. indeksy i repertoria cyfrowe w postaci baz danych. P</w:t>
      </w:r>
      <w:r w:rsidR="00BC47B1">
        <w:t xml:space="preserve">ozwalają </w:t>
      </w:r>
      <w:r w:rsidR="008F3EC9">
        <w:t xml:space="preserve">one </w:t>
      </w:r>
      <w:r w:rsidR="00BC47B1">
        <w:t xml:space="preserve">na odczyt i analizę treści </w:t>
      </w:r>
      <w:r w:rsidR="00F06E05">
        <w:t xml:space="preserve">pojedynczego </w:t>
      </w:r>
      <w:r w:rsidR="00BC47B1">
        <w:t xml:space="preserve">źródła w </w:t>
      </w:r>
      <w:r w:rsidR="008418C7">
        <w:t>o</w:t>
      </w:r>
      <w:r w:rsidR="00BC47B1">
        <w:t xml:space="preserve">derwaniu od </w:t>
      </w:r>
      <w:r w:rsidR="008418C7">
        <w:t>jego oryginaln</w:t>
      </w:r>
      <w:r w:rsidR="00BC47B1">
        <w:t>ego</w:t>
      </w:r>
      <w:r w:rsidR="008418C7">
        <w:t xml:space="preserve"> układ</w:t>
      </w:r>
      <w:r w:rsidR="00BC47B1">
        <w:t>u</w:t>
      </w:r>
      <w:r w:rsidR="008418C7">
        <w:t xml:space="preserve"> </w:t>
      </w:r>
      <w:r w:rsidR="00C700BE">
        <w:t>i</w:t>
      </w:r>
      <w:r w:rsidR="008418C7">
        <w:t xml:space="preserve"> struktur</w:t>
      </w:r>
      <w:r w:rsidR="00BC47B1">
        <w:t>y</w:t>
      </w:r>
      <w:r w:rsidR="000E42D6">
        <w:t xml:space="preserve"> oraz um</w:t>
      </w:r>
      <w:r w:rsidR="00F06E05">
        <w:t>ożliwia</w:t>
      </w:r>
      <w:r w:rsidR="000E42D6">
        <w:t>ją</w:t>
      </w:r>
      <w:r w:rsidR="00F06E05">
        <w:t xml:space="preserve"> </w:t>
      </w:r>
      <w:r w:rsidR="00BC47B1">
        <w:t>zestawianie treści wielu źródeł historycznych</w:t>
      </w:r>
      <w:r w:rsidR="00DA7C9D">
        <w:t xml:space="preserve"> przy pomocy przygotowanych do tego aplikacji i narzędzi informatycznych</w:t>
      </w:r>
      <w:r w:rsidR="00BC47B1">
        <w:t>.</w:t>
      </w:r>
      <w:r w:rsidR="00671590">
        <w:t xml:space="preserve"> </w:t>
      </w:r>
    </w:p>
    <w:p w14:paraId="64129E44" w14:textId="0DA66F28" w:rsidR="00653D7D" w:rsidRDefault="00E54FC2" w:rsidP="00176D5D">
      <w:r>
        <w:t xml:space="preserve">Wprowadzenie </w:t>
      </w:r>
      <w:r w:rsidR="003D7FE0">
        <w:t xml:space="preserve">zapisu </w:t>
      </w:r>
      <w:r>
        <w:t>cyfrow</w:t>
      </w:r>
      <w:r w:rsidR="003D7FE0">
        <w:t>ego</w:t>
      </w:r>
      <w:r>
        <w:t xml:space="preserve"> do edytorstwa znosi wiele ograniczeń dla wydawcy źródeł wynikających z technologii druku</w:t>
      </w:r>
      <w:r w:rsidR="003C562C">
        <w:t xml:space="preserve">. Edycja cyfrowa </w:t>
      </w:r>
      <w:r w:rsidR="00A7025D">
        <w:t xml:space="preserve">może składać się </w:t>
      </w:r>
      <w:r w:rsidR="003C562C">
        <w:t xml:space="preserve">z trzech elementów: cyfrowego obrazu źródła, opracowanej krytycznie treści </w:t>
      </w:r>
      <w:r w:rsidR="007678B3">
        <w:t xml:space="preserve">(w różnych formatach) </w:t>
      </w:r>
      <w:r w:rsidR="003C562C">
        <w:t>oraz aplikacji lub narzędzi do posługiwania się taką edycją</w:t>
      </w:r>
      <w:r w:rsidR="00A80656">
        <w:t>. Nie ma przy tym limitów dotyczących rozbudowy edycji w różne formy aparatu naukowego czy łączenia z innymi edycjami – powstaje raczej problem na jakim etapie opracowania źródła należy edycję uznać za zakończoną lub zamkniętą</w:t>
      </w:r>
      <w:r w:rsidR="003C562C">
        <w:rPr>
          <w:rStyle w:val="Odwoanieprzypisudolnego"/>
        </w:rPr>
        <w:footnoteReference w:id="74"/>
      </w:r>
      <w:r>
        <w:t>.</w:t>
      </w:r>
      <w:r w:rsidR="00857D01">
        <w:t xml:space="preserve"> Złudzeniem jest poczucie, że otwarty (także na poprawki i uzupełnienia) charakter edycji cyfrowej zdejmuje odpowiedzialność z wydawcy. Wręcz przeciwnie – przekaz cyfrowy jest obdarzany przez odbiorcę takim samym zaufaniem jak analogowy, zaś</w:t>
      </w:r>
      <w:r w:rsidR="00B93AA7">
        <w:t xml:space="preserve"> </w:t>
      </w:r>
      <w:r w:rsidR="00857D01">
        <w:t>ustalenia i interpretacje – także te błędne - raz podjęte są trudne do weryfikacji.</w:t>
      </w:r>
    </w:p>
    <w:p w14:paraId="6E787A38" w14:textId="27B78E1E" w:rsidR="00E54FC2" w:rsidRDefault="00137367" w:rsidP="00176D5D">
      <w:r>
        <w:t xml:space="preserve">Najbardziej rozpowszechniona metoda naukowych edycji cyfrowych (Digital </w:t>
      </w:r>
      <w:proofErr w:type="spellStart"/>
      <w:r>
        <w:t>Scholarly</w:t>
      </w:r>
      <w:proofErr w:type="spellEnd"/>
      <w:r>
        <w:t xml:space="preserve"> Edition) oparta jest o </w:t>
      </w:r>
      <w:r w:rsidRPr="00137367">
        <w:t>standard elektronicznej reprezentacji tekstu i jego treści TEI (</w:t>
      </w:r>
      <w:proofErr w:type="spellStart"/>
      <w:r w:rsidRPr="00137367">
        <w:t>Text</w:t>
      </w:r>
      <w:proofErr w:type="spellEnd"/>
      <w:r w:rsidRPr="00137367">
        <w:t xml:space="preserve"> </w:t>
      </w:r>
      <w:proofErr w:type="spellStart"/>
      <w:r w:rsidRPr="00137367">
        <w:t>Encoding</w:t>
      </w:r>
      <w:proofErr w:type="spellEnd"/>
      <w:r w:rsidRPr="00137367">
        <w:t xml:space="preserve"> </w:t>
      </w:r>
      <w:proofErr w:type="spellStart"/>
      <w:r w:rsidRPr="00137367">
        <w:t>Initative</w:t>
      </w:r>
      <w:proofErr w:type="spellEnd"/>
      <w:r>
        <w:t xml:space="preserve">). </w:t>
      </w:r>
      <w:r w:rsidR="004E1B2D">
        <w:t>Mniej popularne jest wykorzystanie baz danych</w:t>
      </w:r>
      <w:r w:rsidR="0030442E">
        <w:rPr>
          <w:rStyle w:val="Odwoanieprzypisudolnego"/>
        </w:rPr>
        <w:footnoteReference w:id="75"/>
      </w:r>
      <w:r w:rsidR="009A4813">
        <w:t xml:space="preserve">, choć w swej istocie </w:t>
      </w:r>
      <w:r w:rsidR="000F00E1">
        <w:t xml:space="preserve">notacja </w:t>
      </w:r>
      <w:r w:rsidR="009A4813">
        <w:t xml:space="preserve">tekstu w formacie </w:t>
      </w:r>
      <w:proofErr w:type="spellStart"/>
      <w:r w:rsidR="009A4813">
        <w:t>xml</w:t>
      </w:r>
      <w:proofErr w:type="spellEnd"/>
      <w:r w:rsidR="009A4813">
        <w:t xml:space="preserve"> posiada cechy zapisu w bazie danych</w:t>
      </w:r>
      <w:r w:rsidR="009A4813">
        <w:rPr>
          <w:rStyle w:val="Odwoanieprzypisudolnego"/>
        </w:rPr>
        <w:footnoteReference w:id="76"/>
      </w:r>
      <w:r w:rsidR="004E1B2D">
        <w:t xml:space="preserve">. Niezależnie od przyjętych rozwiązań technicznych najsłabszym elementem cyfrowych edycji naukowych, a tym samym trudnością do przezwyciężenia, jest niski poziom interoperacyjności </w:t>
      </w:r>
      <w:r w:rsidR="004E1B2D">
        <w:lastRenderedPageBreak/>
        <w:t>przygotowanych edycji</w:t>
      </w:r>
      <w:r w:rsidR="00A842E7">
        <w:rPr>
          <w:rStyle w:val="Odwoanieprzypisudolnego"/>
        </w:rPr>
        <w:footnoteReference w:id="77"/>
      </w:r>
      <w:r w:rsidR="004E1B2D">
        <w:t>. U źródeł tych trudności leży bardzo rozbudowany i stosowany z różną konsekwencją system znaczników (</w:t>
      </w:r>
      <w:proofErr w:type="spellStart"/>
      <w:r w:rsidR="004E1B2D">
        <w:t>tagów</w:t>
      </w:r>
      <w:proofErr w:type="spellEnd"/>
      <w:r w:rsidR="004E1B2D">
        <w:t>), różnego rodzaju taksonomii, słowników kontrolowanych, ontologii wykorzystywanych przy tego typu edycjach.</w:t>
      </w:r>
      <w:r w:rsidR="00AB697C">
        <w:t xml:space="preserve"> Istotny postęp stanowiło włączenie do standardu TEI P5 możliwości powiązania fragmentu tekstu, dotyczącego nazw osób, miejsc czy też organizacji (instytucji) z zewnętrznymi zbiorami standaryzującymi te elementy</w:t>
      </w:r>
      <w:r w:rsidR="006D4C7B">
        <w:rPr>
          <w:rStyle w:val="Odwoanieprzypisudolnego"/>
        </w:rPr>
        <w:footnoteReference w:id="78"/>
      </w:r>
      <w:r w:rsidR="00AB697C">
        <w:t>.</w:t>
      </w:r>
    </w:p>
    <w:p w14:paraId="3FB5BF88" w14:textId="57AE0B6D" w:rsidR="00CF3A80" w:rsidRPr="008F5C39" w:rsidRDefault="00680AAB" w:rsidP="00176D5D">
      <w:r>
        <w:t>Wyzwaniem dla naukowych edycji cyfrowych jest także ustanowienie oraz uwzględnienie relacji między cyfrowym obrazem źródła, informacją źródłową</w:t>
      </w:r>
      <w:r w:rsidR="006A15F5">
        <w:t xml:space="preserve"> (faktem źródłowym</w:t>
      </w:r>
      <w:r>
        <w:t>) oraz</w:t>
      </w:r>
      <w:r w:rsidR="006A15F5">
        <w:t xml:space="preserve"> informacją krytyczną (</w:t>
      </w:r>
      <w:r>
        <w:t>faktem historycznym</w:t>
      </w:r>
      <w:r w:rsidR="006A15F5">
        <w:t>,</w:t>
      </w:r>
      <w:r>
        <w:t xml:space="preserve"> interpretacją). </w:t>
      </w:r>
      <w:r w:rsidR="00513DD1">
        <w:t xml:space="preserve">Pozostaje to w ścisłym związku z pytaniem co jest przedmiotem edycji naukowej - </w:t>
      </w:r>
      <w:bookmarkStart w:id="0" w:name="_CTVK0011448b535b55246d5b4cff33427ee6f33"/>
      <w:r w:rsidR="00513DD1" w:rsidRPr="00A67496">
        <w:t>zabytek, tekst czy przeka</w:t>
      </w:r>
      <w:bookmarkEnd w:id="0"/>
      <w:r w:rsidR="00513DD1" w:rsidRPr="00A67496">
        <w:t>z</w:t>
      </w:r>
      <w:r w:rsidR="00513DD1">
        <w:rPr>
          <w:rStyle w:val="Odwoanieprzypisudolnego"/>
        </w:rPr>
        <w:footnoteReference w:id="79"/>
      </w:r>
      <w:r w:rsidR="00513DD1">
        <w:t>.</w:t>
      </w:r>
      <w:r w:rsidR="003D7FE0">
        <w:t xml:space="preserve"> </w:t>
      </w:r>
      <w:r w:rsidR="008F5C39">
        <w:t xml:space="preserve">Skłaniam się do opinii, że głównym przedmiotem edycji jest przekaz źródłowy, </w:t>
      </w:r>
      <w:r w:rsidR="008F5C39" w:rsidRPr="008F5C39">
        <w:t>zaś zabytek i tekst stanowić powinny elementy towarzyszące. Celem i zadaniem takiej edycji</w:t>
      </w:r>
      <w:r w:rsidR="008F5C39">
        <w:t xml:space="preserve"> </w:t>
      </w:r>
      <w:r w:rsidR="008F5C39" w:rsidRPr="008F5C39">
        <w:t>„</w:t>
      </w:r>
      <w:r w:rsidR="00CF3A80" w:rsidRPr="008F5C39">
        <w:t>będzie więc nie tylko udostępnienie i upowszechnienie tekstu, lecz</w:t>
      </w:r>
      <w:r w:rsidR="008F5C39">
        <w:t xml:space="preserve"> </w:t>
      </w:r>
      <w:r w:rsidR="00CF3A80" w:rsidRPr="008F5C39">
        <w:t>także zapewnienie użytkownikowi edycji takich narzędzi, które umożliwią mu</w:t>
      </w:r>
      <w:r w:rsidR="008F5C39">
        <w:t xml:space="preserve"> </w:t>
      </w:r>
      <w:r w:rsidR="00CF3A80" w:rsidRPr="008F5C39">
        <w:t>wzbogacenie kompetencji interpretacyjnych i analitycznych”</w:t>
      </w:r>
      <w:r w:rsidR="00CF3A80" w:rsidRPr="008F5C39">
        <w:rPr>
          <w:rStyle w:val="Odwoanieprzypisudolnego"/>
          <w:rFonts w:ascii="Marat-Regular" w:eastAsiaTheme="minorHAnsi" w:hAnsi="Marat-Regular" w:cs="Marat-Regular"/>
        </w:rPr>
        <w:footnoteReference w:id="80"/>
      </w:r>
      <w:r w:rsidR="008F5C39">
        <w:t>.</w:t>
      </w:r>
    </w:p>
    <w:p w14:paraId="1371D649" w14:textId="2C9E3812" w:rsidR="0093723E" w:rsidRDefault="004E340E" w:rsidP="00176D5D">
      <w:r>
        <w:t>Prezentowanej publikacji towarzyszą dwie formy edycji – analogowa (drukowana) oraz cyfrowa (udostępniona w postaci aplikacji internetowej</w:t>
      </w:r>
      <w:r w:rsidR="00373AF5">
        <w:t xml:space="preserve"> oraz bazy danych</w:t>
      </w:r>
      <w:r>
        <w:t xml:space="preserve">). </w:t>
      </w:r>
      <w:r w:rsidR="00415AA6">
        <w:t xml:space="preserve">Podstawą edycji analogowej był rejestr B (ASK I 91), który oddaje ostateczny, a na pewno, zaktualizowany stan poboru podatku w porównaniu z rejestrem A (ASK I 3). </w:t>
      </w:r>
      <w:r w:rsidR="007C3854">
        <w:t>Z</w:t>
      </w:r>
      <w:r w:rsidR="003A0D0C">
        <w:t xml:space="preserve">ostała </w:t>
      </w:r>
      <w:r w:rsidR="007C3854">
        <w:t xml:space="preserve">ona </w:t>
      </w:r>
      <w:r w:rsidR="003A0D0C">
        <w:t>przygotowana zgodnie z instrukcją</w:t>
      </w:r>
      <w:r w:rsidR="00F14141">
        <w:t>, a ściśle rzecz biorąc</w:t>
      </w:r>
      <w:r w:rsidR="00C4602D">
        <w:t>,</w:t>
      </w:r>
      <w:r w:rsidR="00F14141">
        <w:t xml:space="preserve"> projektem instrukcji wydawniczej A. Wolf</w:t>
      </w:r>
      <w:r w:rsidR="00471391">
        <w:t>f</w:t>
      </w:r>
      <w:r w:rsidR="00F14141">
        <w:t>a z 1957 r.</w:t>
      </w:r>
      <w:r w:rsidR="00471391">
        <w:t xml:space="preserve"> (dalej</w:t>
      </w:r>
      <w:r w:rsidR="001D3239">
        <w:t>:</w:t>
      </w:r>
      <w:r w:rsidR="00471391">
        <w:t xml:space="preserve"> Wolff, z podaniem rozdziału i paragrafu instrukcji)</w:t>
      </w:r>
      <w:r w:rsidR="0015248A">
        <w:rPr>
          <w:rStyle w:val="Odwoanieprzypisudolnego"/>
        </w:rPr>
        <w:footnoteReference w:id="81"/>
      </w:r>
      <w:r w:rsidR="00471391">
        <w:t>.</w:t>
      </w:r>
      <w:r w:rsidR="00A37C1F">
        <w:t xml:space="preserve"> </w:t>
      </w:r>
      <w:r w:rsidR="00415AA6">
        <w:t xml:space="preserve"> </w:t>
      </w:r>
      <w:r>
        <w:t>Biorąc pod uwagę charakter źródła - rejestr podatkowy, zawierający wiele nazw osobowych i miejscowych – zdecydowan</w:t>
      </w:r>
      <w:r w:rsidR="00A37C1F">
        <w:t>o</w:t>
      </w:r>
      <w:r>
        <w:t xml:space="preserve"> zastosować nieco odmienne zasady </w:t>
      </w:r>
      <w:r w:rsidR="00385DFD">
        <w:t>zapisu</w:t>
      </w:r>
      <w:r>
        <w:t xml:space="preserve"> </w:t>
      </w:r>
      <w:r w:rsidR="00F1512D">
        <w:t xml:space="preserve">dla </w:t>
      </w:r>
      <w:r>
        <w:t xml:space="preserve">nazw własnych a </w:t>
      </w:r>
      <w:r>
        <w:lastRenderedPageBreak/>
        <w:t>inne dla fragmentów złożonych z łacińskich słów pospolitych</w:t>
      </w:r>
      <w:r w:rsidR="007E64EB">
        <w:rPr>
          <w:rStyle w:val="Odwoanieprzypisudolnego"/>
        </w:rPr>
        <w:footnoteReference w:id="82"/>
      </w:r>
      <w:r>
        <w:t>.</w:t>
      </w:r>
      <w:r w:rsidR="00A37C1F">
        <w:t xml:space="preserve"> </w:t>
      </w:r>
      <w:r w:rsidR="00711934">
        <w:t>Instrukcje wydawnicze dla źródeł średniowiecznych nakazują szczególną pieczołowitość odnośnie nazw miejscowych i osobowych</w:t>
      </w:r>
      <w:r w:rsidR="00711934">
        <w:rPr>
          <w:rStyle w:val="Odwoanieprzypisudolnego"/>
        </w:rPr>
        <w:footnoteReference w:id="83"/>
      </w:r>
      <w:r w:rsidR="00711934">
        <w:t>.</w:t>
      </w:r>
      <w:r w:rsidR="00803727">
        <w:t xml:space="preserve"> Dotyczy to przede wszystkim pisowni liter v-u-w, ii-</w:t>
      </w:r>
      <w:proofErr w:type="spellStart"/>
      <w:r w:rsidR="00803727">
        <w:t>ij</w:t>
      </w:r>
      <w:proofErr w:type="spellEnd"/>
      <w:r w:rsidR="00803727">
        <w:t>-</w:t>
      </w:r>
      <w:r w:rsidR="007440EB">
        <w:t>y-</w:t>
      </w:r>
      <w:bookmarkStart w:id="1" w:name="_Hlk27605257"/>
      <w:r w:rsidR="00803727" w:rsidRPr="00803727">
        <w:t>ÿ</w:t>
      </w:r>
      <w:bookmarkEnd w:id="1"/>
      <w:r w:rsidR="0093723E">
        <w:t>.</w:t>
      </w:r>
      <w:r w:rsidR="00594C1C">
        <w:t xml:space="preserve"> </w:t>
      </w:r>
      <w:r w:rsidR="0093723E" w:rsidRPr="00256B1A">
        <w:t xml:space="preserve">Litery </w:t>
      </w:r>
      <w:r w:rsidR="0093723E">
        <w:t>v-u-w, które używane były zamiennie zostały oddane w słowach pospolitych zgodnie ze swoją wartością fonetyczną</w:t>
      </w:r>
      <w:r w:rsidR="0093723E" w:rsidRPr="00256B1A">
        <w:t>.</w:t>
      </w:r>
      <w:r w:rsidR="0093723E">
        <w:t xml:space="preserve"> In</w:t>
      </w:r>
      <w:r w:rsidR="00594C1C">
        <w:t xml:space="preserve">na praktyka obowiązywała </w:t>
      </w:r>
      <w:r w:rsidR="00C340DF">
        <w:t>w przypadku miejscowości lub nazw osobowych</w:t>
      </w:r>
      <w:r w:rsidR="00594C1C">
        <w:t>, gdzie utrzymano</w:t>
      </w:r>
      <w:r w:rsidR="00C340DF">
        <w:t xml:space="preserve"> sposób zapisu źródłowego: np. </w:t>
      </w:r>
      <w:proofErr w:type="spellStart"/>
      <w:r w:rsidR="0093723E" w:rsidRPr="00C340DF">
        <w:t>Varssouiensi</w:t>
      </w:r>
      <w:proofErr w:type="spellEnd"/>
      <w:r w:rsidR="00C340DF" w:rsidRPr="00C340DF">
        <w:t>,</w:t>
      </w:r>
      <w:r w:rsidR="0093723E" w:rsidRPr="00C340DF">
        <w:t xml:space="preserve"> </w:t>
      </w:r>
      <w:proofErr w:type="spellStart"/>
      <w:r w:rsidR="0093723E" w:rsidRPr="00C340DF">
        <w:t>Vsczie</w:t>
      </w:r>
      <w:proofErr w:type="spellEnd"/>
      <w:r w:rsidR="00C340DF" w:rsidRPr="00C340DF">
        <w:t>,</w:t>
      </w:r>
      <w:r w:rsidR="0093723E" w:rsidRPr="00C340DF">
        <w:t xml:space="preserve"> </w:t>
      </w:r>
      <w:proofErr w:type="spellStart"/>
      <w:r w:rsidR="0093723E" w:rsidRPr="00C340DF">
        <w:t>Vchorowo</w:t>
      </w:r>
      <w:proofErr w:type="spellEnd"/>
      <w:r w:rsidR="00C340DF" w:rsidRPr="00C340DF">
        <w:t xml:space="preserve">, </w:t>
      </w:r>
      <w:proofErr w:type="spellStart"/>
      <w:r w:rsidR="00C340DF" w:rsidRPr="00C340DF">
        <w:t>Vielen</w:t>
      </w:r>
      <w:proofErr w:type="spellEnd"/>
      <w:r w:rsidR="00C340DF" w:rsidRPr="00C340DF">
        <w:t xml:space="preserve">, </w:t>
      </w:r>
      <w:proofErr w:type="spellStart"/>
      <w:r w:rsidR="0093723E" w:rsidRPr="00C340DF">
        <w:t>Cirquicza</w:t>
      </w:r>
      <w:proofErr w:type="spellEnd"/>
      <w:r w:rsidR="0093723E" w:rsidRPr="00C340DF">
        <w:t xml:space="preserve">, </w:t>
      </w:r>
      <w:proofErr w:type="spellStart"/>
      <w:r w:rsidR="0093723E" w:rsidRPr="00C340DF">
        <w:t>Quitemberg</w:t>
      </w:r>
      <w:proofErr w:type="spellEnd"/>
      <w:r w:rsidR="0093723E" w:rsidRPr="00C340DF">
        <w:t>.</w:t>
      </w:r>
      <w:r w:rsidR="00C340DF" w:rsidRPr="00C340DF">
        <w:rPr>
          <w:noProof/>
        </w:rPr>
        <w:t xml:space="preserve"> </w:t>
      </w:r>
      <w:r w:rsidR="00815C99">
        <w:rPr>
          <w:noProof/>
        </w:rPr>
        <w:t>Jeżeli zapis wspomnianych liter w źródle był niejednoznaczny oddawano ich wartość fonetyczną</w:t>
      </w:r>
      <w:r w:rsidR="00B47286">
        <w:rPr>
          <w:noProof/>
        </w:rPr>
        <w:t xml:space="preserve"> – dotyczyło to przede wszystkim</w:t>
      </w:r>
      <w:r w:rsidR="0068506D">
        <w:rPr>
          <w:noProof/>
        </w:rPr>
        <w:t xml:space="preserve"> pisanych wielką literą znaków </w:t>
      </w:r>
      <w:r w:rsidR="00B47286">
        <w:rPr>
          <w:noProof/>
        </w:rPr>
        <w:t>U i V.</w:t>
      </w:r>
      <w:r w:rsidR="00815C99">
        <w:rPr>
          <w:noProof/>
        </w:rPr>
        <w:t xml:space="preserve"> </w:t>
      </w:r>
      <w:r w:rsidR="00556CCB">
        <w:t>Z</w:t>
      </w:r>
      <w:r w:rsidR="00556CCB" w:rsidRPr="00C24875">
        <w:t>achowan</w:t>
      </w:r>
      <w:r w:rsidR="00556CCB">
        <w:t xml:space="preserve">o wiernie </w:t>
      </w:r>
      <w:r w:rsidR="00594C1C">
        <w:t xml:space="preserve">także </w:t>
      </w:r>
      <w:r w:rsidR="00556CCB">
        <w:t>sposób zapisu dyftongów i ligatur w nazwach własnych (</w:t>
      </w:r>
      <w:proofErr w:type="spellStart"/>
      <w:r w:rsidR="00556CCB" w:rsidRPr="00C24875">
        <w:t>Faelicis</w:t>
      </w:r>
      <w:proofErr w:type="spellEnd"/>
      <w:r w:rsidR="00594C1C">
        <w:t xml:space="preserve">, </w:t>
      </w:r>
      <w:proofErr w:type="spellStart"/>
      <w:r w:rsidR="00556CCB" w:rsidRPr="00C24875">
        <w:t>Foelicis</w:t>
      </w:r>
      <w:proofErr w:type="spellEnd"/>
      <w:r w:rsidR="00556CCB">
        <w:t xml:space="preserve">; </w:t>
      </w:r>
      <w:proofErr w:type="spellStart"/>
      <w:r w:rsidR="00556CCB" w:rsidRPr="00C24875">
        <w:t>Vicentii</w:t>
      </w:r>
      <w:proofErr w:type="spellEnd"/>
      <w:r w:rsidR="00594C1C">
        <w:t xml:space="preserve">, </w:t>
      </w:r>
      <w:proofErr w:type="spellStart"/>
      <w:r w:rsidR="00556CCB" w:rsidRPr="00C24875">
        <w:t>Vincenty</w:t>
      </w:r>
      <w:proofErr w:type="spellEnd"/>
      <w:r w:rsidR="00556CCB">
        <w:t xml:space="preserve">). </w:t>
      </w:r>
      <w:r w:rsidR="00C203FE">
        <w:t>Liter</w:t>
      </w:r>
      <w:r w:rsidR="00B41DC3">
        <w:t>a</w:t>
      </w:r>
      <w:r w:rsidR="00C203FE">
        <w:t xml:space="preserve"> j</w:t>
      </w:r>
      <w:r w:rsidR="00B41DC3">
        <w:t xml:space="preserve">, która kilkukrotnie pojawiła się </w:t>
      </w:r>
      <w:r w:rsidR="00C203FE">
        <w:t>w zakończeniach nazw własnych typu</w:t>
      </w:r>
      <w:r w:rsidR="00B41DC3">
        <w:t xml:space="preserve"> -</w:t>
      </w:r>
      <w:proofErr w:type="spellStart"/>
      <w:r w:rsidR="00C203FE">
        <w:t>ski</w:t>
      </w:r>
      <w:proofErr w:type="spellEnd"/>
      <w:r w:rsidR="00C203FE">
        <w:t xml:space="preserve">, </w:t>
      </w:r>
      <w:r w:rsidR="00B41DC3">
        <w:t>-</w:t>
      </w:r>
      <w:proofErr w:type="spellStart"/>
      <w:r w:rsidR="00C203FE">
        <w:t>czki</w:t>
      </w:r>
      <w:proofErr w:type="spellEnd"/>
      <w:r w:rsidR="00C203FE">
        <w:t>, z</w:t>
      </w:r>
      <w:r w:rsidR="00B41DC3">
        <w:t xml:space="preserve">ostała zamieniona </w:t>
      </w:r>
      <w:r w:rsidR="00C203FE">
        <w:t xml:space="preserve">konsekwentnie na literę </w:t>
      </w:r>
      <w:r w:rsidR="00C203FE" w:rsidRPr="008420C8">
        <w:t>i</w:t>
      </w:r>
      <w:r w:rsidR="00B41DC3" w:rsidRPr="008420C8">
        <w:t xml:space="preserve"> (</w:t>
      </w:r>
      <w:proofErr w:type="spellStart"/>
      <w:r w:rsidR="00B41DC3" w:rsidRPr="008420C8">
        <w:t>Choienskj</w:t>
      </w:r>
      <w:proofErr w:type="spellEnd"/>
      <w:r w:rsidR="00B41DC3" w:rsidRPr="008420C8">
        <w:t xml:space="preserve"> na </w:t>
      </w:r>
      <w:proofErr w:type="spellStart"/>
      <w:r w:rsidR="00B41DC3" w:rsidRPr="008420C8">
        <w:t>Choienski</w:t>
      </w:r>
      <w:proofErr w:type="spellEnd"/>
      <w:r w:rsidR="00B41DC3" w:rsidRPr="008420C8">
        <w:t>)</w:t>
      </w:r>
      <w:r w:rsidR="00C203FE" w:rsidRPr="008420C8">
        <w:t>.</w:t>
      </w:r>
      <w:r w:rsidR="00C203FE">
        <w:t xml:space="preserve"> </w:t>
      </w:r>
      <w:r w:rsidR="00556CCB">
        <w:rPr>
          <w:noProof/>
        </w:rPr>
        <w:t xml:space="preserve">Zrezygnowano </w:t>
      </w:r>
      <w:r w:rsidR="00B41DC3">
        <w:rPr>
          <w:noProof/>
        </w:rPr>
        <w:t xml:space="preserve">także </w:t>
      </w:r>
      <w:r w:rsidR="00556CCB">
        <w:rPr>
          <w:noProof/>
        </w:rPr>
        <w:t>z zapisu dwóch kropek nad literą y (y z tremą), zwłaszcza że niekiedy dość trudno odróżnić tę literę od ligatury ij.</w:t>
      </w:r>
      <w:r w:rsidR="00556CCB">
        <w:t xml:space="preserve"> </w:t>
      </w:r>
      <w:r w:rsidR="00197CAD">
        <w:t>W słowach pospolitych</w:t>
      </w:r>
      <w:r w:rsidR="00260F94">
        <w:t xml:space="preserve">, w tym </w:t>
      </w:r>
      <w:r w:rsidR="009E50B0">
        <w:t xml:space="preserve">w </w:t>
      </w:r>
      <w:r w:rsidR="00D37EF7">
        <w:t xml:space="preserve">imionach łacińskich (np. </w:t>
      </w:r>
      <w:proofErr w:type="spellStart"/>
      <w:r w:rsidR="00D37EF7">
        <w:t>Ioannes</w:t>
      </w:r>
      <w:proofErr w:type="spellEnd"/>
      <w:r w:rsidR="00D37EF7">
        <w:t>)</w:t>
      </w:r>
      <w:r w:rsidR="00260F94">
        <w:t>,</w:t>
      </w:r>
      <w:r w:rsidR="00D37EF7">
        <w:t xml:space="preserve"> </w:t>
      </w:r>
      <w:r w:rsidR="00197CAD">
        <w:t xml:space="preserve">przyjęto zasadę zgodną z instrukcją wydawniczą Wolffa modernizując pisownię j, </w:t>
      </w:r>
      <w:proofErr w:type="spellStart"/>
      <w:r w:rsidR="00197CAD">
        <w:t>ij</w:t>
      </w:r>
      <w:proofErr w:type="spellEnd"/>
      <w:r w:rsidR="00197CAD">
        <w:t xml:space="preserve">, y lub </w:t>
      </w:r>
      <w:r w:rsidR="00197CAD" w:rsidRPr="00803727">
        <w:t>ÿ</w:t>
      </w:r>
      <w:r w:rsidR="00197CAD">
        <w:t xml:space="preserve"> do poprawnych form gramatyki łacińskiej (26.1.b)</w:t>
      </w:r>
      <w:r w:rsidR="00F93CE1">
        <w:t>.</w:t>
      </w:r>
      <w:r w:rsidR="00694954">
        <w:t xml:space="preserve"> </w:t>
      </w:r>
    </w:p>
    <w:p w14:paraId="0F5637CB" w14:textId="408CD998" w:rsidR="00F93CE1" w:rsidRDefault="00471391" w:rsidP="00176D5D">
      <w:r>
        <w:t>Zmodyfikowan</w:t>
      </w:r>
      <w:r w:rsidR="00197CAD">
        <w:t xml:space="preserve">a została </w:t>
      </w:r>
      <w:r>
        <w:t>pisowni</w:t>
      </w:r>
      <w:r w:rsidR="00197CAD">
        <w:t>a</w:t>
      </w:r>
      <w:r>
        <w:t xml:space="preserve"> wielkich i małych liter tam, gdzie ich użycie nie jest uzasadnione dzisiejszą pisownią (Wolff 26.2, 27). </w:t>
      </w:r>
      <w:r w:rsidR="007C09B1">
        <w:t xml:space="preserve">Małą literą zostały zapisane </w:t>
      </w:r>
      <w:r w:rsidR="00F866B3">
        <w:t xml:space="preserve">krótkie i stanowiące odrębną grupę składniową potwierdzania wpłat </w:t>
      </w:r>
      <w:r w:rsidR="007C09B1">
        <w:t>kontrybucji</w:t>
      </w:r>
      <w:r w:rsidR="00F866B3">
        <w:t>, np.</w:t>
      </w:r>
      <w:r w:rsidR="007C09B1">
        <w:t xml:space="preserve"> </w:t>
      </w:r>
      <w:proofErr w:type="spellStart"/>
      <w:r w:rsidR="00F866B3" w:rsidRPr="00F866B3">
        <w:rPr>
          <w:i/>
        </w:rPr>
        <w:t>solvit</w:t>
      </w:r>
      <w:proofErr w:type="spellEnd"/>
      <w:r w:rsidR="00F866B3" w:rsidRPr="00F866B3">
        <w:rPr>
          <w:i/>
        </w:rPr>
        <w:t>,</w:t>
      </w:r>
      <w:r w:rsidR="00F866B3">
        <w:t xml:space="preserve"> </w:t>
      </w:r>
      <w:proofErr w:type="spellStart"/>
      <w:r w:rsidR="007C09B1" w:rsidRPr="007C09B1">
        <w:rPr>
          <w:i/>
        </w:rPr>
        <w:t>s</w:t>
      </w:r>
      <w:r w:rsidR="00F866B3">
        <w:rPr>
          <w:i/>
        </w:rPr>
        <w:t>olvit</w:t>
      </w:r>
      <w:proofErr w:type="spellEnd"/>
      <w:r w:rsidR="00F866B3">
        <w:rPr>
          <w:i/>
        </w:rPr>
        <w:t xml:space="preserve"> </w:t>
      </w:r>
      <w:proofErr w:type="spellStart"/>
      <w:r w:rsidR="007C09B1" w:rsidRPr="007C09B1">
        <w:rPr>
          <w:i/>
        </w:rPr>
        <w:t>fl</w:t>
      </w:r>
      <w:r w:rsidR="00F866B3">
        <w:rPr>
          <w:i/>
        </w:rPr>
        <w:t>orenos</w:t>
      </w:r>
      <w:proofErr w:type="spellEnd"/>
      <w:r w:rsidR="00F866B3">
        <w:rPr>
          <w:i/>
        </w:rPr>
        <w:t xml:space="preserve"> </w:t>
      </w:r>
      <w:proofErr w:type="spellStart"/>
      <w:r w:rsidR="007C09B1" w:rsidRPr="007C09B1">
        <w:rPr>
          <w:i/>
        </w:rPr>
        <w:t>octo</w:t>
      </w:r>
      <w:proofErr w:type="spellEnd"/>
      <w:r w:rsidR="00815C99">
        <w:rPr>
          <w:i/>
        </w:rPr>
        <w:t>,</w:t>
      </w:r>
      <w:r w:rsidR="007C09B1">
        <w:t xml:space="preserve"> </w:t>
      </w:r>
      <w:proofErr w:type="spellStart"/>
      <w:r w:rsidR="00C601D7" w:rsidRPr="00C601D7">
        <w:rPr>
          <w:i/>
        </w:rPr>
        <w:t>argenti</w:t>
      </w:r>
      <w:proofErr w:type="spellEnd"/>
      <w:r w:rsidR="00C601D7" w:rsidRPr="00C601D7">
        <w:rPr>
          <w:i/>
        </w:rPr>
        <w:t xml:space="preserve"> </w:t>
      </w:r>
      <w:proofErr w:type="spellStart"/>
      <w:r w:rsidR="00C601D7" w:rsidRPr="00C601D7">
        <w:rPr>
          <w:i/>
        </w:rPr>
        <w:t>duas</w:t>
      </w:r>
      <w:proofErr w:type="spellEnd"/>
      <w:r w:rsidR="00C601D7" w:rsidRPr="00C601D7">
        <w:rPr>
          <w:i/>
        </w:rPr>
        <w:t xml:space="preserve"> </w:t>
      </w:r>
      <w:proofErr w:type="spellStart"/>
      <w:r w:rsidR="00C601D7" w:rsidRPr="00C601D7">
        <w:rPr>
          <w:i/>
        </w:rPr>
        <w:t>marcas</w:t>
      </w:r>
      <w:proofErr w:type="spellEnd"/>
      <w:r w:rsidR="00C601D7">
        <w:t xml:space="preserve">. </w:t>
      </w:r>
      <w:r>
        <w:t xml:space="preserve">Wątpliwości budzi pisownia wielką literą takich określeń jak: </w:t>
      </w:r>
      <w:r w:rsidRPr="00256B1A">
        <w:t xml:space="preserve">sacra </w:t>
      </w:r>
      <w:proofErr w:type="spellStart"/>
      <w:r w:rsidRPr="00256B1A">
        <w:t>regia</w:t>
      </w:r>
      <w:proofErr w:type="spellEnd"/>
      <w:r w:rsidRPr="00256B1A">
        <w:t xml:space="preserve"> </w:t>
      </w:r>
      <w:proofErr w:type="spellStart"/>
      <w:r w:rsidRPr="00256B1A">
        <w:t>maiestas</w:t>
      </w:r>
      <w:proofErr w:type="spellEnd"/>
      <w:r>
        <w:t xml:space="preserve">, </w:t>
      </w:r>
      <w:proofErr w:type="spellStart"/>
      <w:r>
        <w:t>illustrissimus</w:t>
      </w:r>
      <w:proofErr w:type="spellEnd"/>
      <w:r>
        <w:t xml:space="preserve">, </w:t>
      </w:r>
      <w:proofErr w:type="spellStart"/>
      <w:r>
        <w:t>reverendissimus</w:t>
      </w:r>
      <w:proofErr w:type="spellEnd"/>
      <w:r>
        <w:t xml:space="preserve">, </w:t>
      </w:r>
      <w:proofErr w:type="spellStart"/>
      <w:r>
        <w:t>princeps</w:t>
      </w:r>
      <w:proofErr w:type="spellEnd"/>
      <w:r>
        <w:t>, dominus. Z pomocą przychodzi tutaj Instrukcja z 1925 r., która wyraźnie wskazuje, że tytuły dostojnych osób podaje się wielką literą tylko w alokucjach, jeżeli zaś w trzeciej osobie to literą małą (A.I.3.d)</w:t>
      </w:r>
      <w:r>
        <w:rPr>
          <w:rStyle w:val="Odwoanieprzypisudolnego"/>
        </w:rPr>
        <w:footnoteReference w:id="84"/>
      </w:r>
      <w:r>
        <w:t>.</w:t>
      </w:r>
      <w:r w:rsidR="00221E68" w:rsidRPr="00221E68">
        <w:t xml:space="preserve"> </w:t>
      </w:r>
      <w:r w:rsidR="00F93CE1">
        <w:t xml:space="preserve">Małą literą pisano takie słowa jak </w:t>
      </w:r>
      <w:proofErr w:type="spellStart"/>
      <w:r w:rsidR="00F93CE1">
        <w:t>sanctus</w:t>
      </w:r>
      <w:proofErr w:type="spellEnd"/>
      <w:r w:rsidR="00F93CE1">
        <w:t xml:space="preserve">, np. </w:t>
      </w:r>
      <w:proofErr w:type="spellStart"/>
      <w:r w:rsidR="00F93CE1">
        <w:t>sancti</w:t>
      </w:r>
      <w:proofErr w:type="spellEnd"/>
      <w:r w:rsidR="00F93CE1">
        <w:t xml:space="preserve"> </w:t>
      </w:r>
      <w:proofErr w:type="spellStart"/>
      <w:r w:rsidR="00F93CE1">
        <w:t>Ioanni</w:t>
      </w:r>
      <w:proofErr w:type="spellEnd"/>
      <w:r w:rsidR="00C4602D">
        <w:t>,</w:t>
      </w:r>
      <w:r w:rsidR="00F93CE1">
        <w:t xml:space="preserve"> w wezwaniach i nazwach prebend, z wyjątkiem </w:t>
      </w:r>
      <w:proofErr w:type="spellStart"/>
      <w:r w:rsidR="00C4602D">
        <w:t>Sancti</w:t>
      </w:r>
      <w:proofErr w:type="spellEnd"/>
      <w:r w:rsidR="00C4602D">
        <w:t xml:space="preserve"> </w:t>
      </w:r>
      <w:proofErr w:type="spellStart"/>
      <w:r w:rsidR="00C4602D">
        <w:t>Spiritus</w:t>
      </w:r>
      <w:proofErr w:type="spellEnd"/>
      <w:r w:rsidR="00F93CE1">
        <w:t>,</w:t>
      </w:r>
      <w:r w:rsidR="00C4602D">
        <w:t xml:space="preserve"> </w:t>
      </w:r>
      <w:proofErr w:type="spellStart"/>
      <w:r w:rsidR="00C4602D">
        <w:t>Sanctae</w:t>
      </w:r>
      <w:proofErr w:type="spellEnd"/>
      <w:r w:rsidR="00C4602D">
        <w:t xml:space="preserve"> </w:t>
      </w:r>
      <w:proofErr w:type="spellStart"/>
      <w:r w:rsidR="00C4602D">
        <w:t>Crucis</w:t>
      </w:r>
      <w:proofErr w:type="spellEnd"/>
      <w:r w:rsidR="00F93CE1">
        <w:t xml:space="preserve">, </w:t>
      </w:r>
      <w:proofErr w:type="spellStart"/>
      <w:r w:rsidR="00C4602D">
        <w:t>Omnium</w:t>
      </w:r>
      <w:proofErr w:type="spellEnd"/>
      <w:r w:rsidR="00C4602D">
        <w:t xml:space="preserve"> </w:t>
      </w:r>
      <w:proofErr w:type="spellStart"/>
      <w:r w:rsidR="00C4602D">
        <w:t>Sanctorum</w:t>
      </w:r>
      <w:proofErr w:type="spellEnd"/>
      <w:r w:rsidR="00F93CE1">
        <w:t xml:space="preserve">, gdzie </w:t>
      </w:r>
      <w:r w:rsidR="00F93CE1">
        <w:lastRenderedPageBreak/>
        <w:t xml:space="preserve">słowo „Święty” stanowi integralną część wezwania. Małą literą pisane były zawody i funkcje przy nazwiskach: </w:t>
      </w:r>
      <w:proofErr w:type="spellStart"/>
      <w:r w:rsidR="00F93CE1" w:rsidRPr="009B2E98">
        <w:t>Ioannes</w:t>
      </w:r>
      <w:proofErr w:type="spellEnd"/>
      <w:r w:rsidR="00F93CE1" w:rsidRPr="009B2E98">
        <w:t xml:space="preserve"> a </w:t>
      </w:r>
      <w:proofErr w:type="spellStart"/>
      <w:r w:rsidR="00F93CE1" w:rsidRPr="009B2E98">
        <w:t>Iuniwladislawia</w:t>
      </w:r>
      <w:proofErr w:type="spellEnd"/>
      <w:r w:rsidR="00F93CE1" w:rsidRPr="009B2E98">
        <w:t xml:space="preserve"> </w:t>
      </w:r>
      <w:proofErr w:type="spellStart"/>
      <w:r w:rsidR="00F93CE1" w:rsidRPr="009B2E98">
        <w:t>theologus</w:t>
      </w:r>
      <w:proofErr w:type="spellEnd"/>
      <w:r w:rsidR="00F93CE1">
        <w:t xml:space="preserve">, </w:t>
      </w:r>
      <w:proofErr w:type="spellStart"/>
      <w:r w:rsidR="00F93CE1" w:rsidRPr="009B2E98">
        <w:t>Iacobus</w:t>
      </w:r>
      <w:proofErr w:type="spellEnd"/>
      <w:r w:rsidR="00F93CE1" w:rsidRPr="009B2E98">
        <w:t xml:space="preserve"> </w:t>
      </w:r>
      <w:proofErr w:type="spellStart"/>
      <w:r w:rsidR="00F93CE1" w:rsidRPr="009B2E98">
        <w:t>Dziaduski</w:t>
      </w:r>
      <w:proofErr w:type="spellEnd"/>
      <w:r w:rsidR="00F93CE1" w:rsidRPr="009B2E98">
        <w:t xml:space="preserve"> </w:t>
      </w:r>
      <w:proofErr w:type="spellStart"/>
      <w:r w:rsidR="00F93CE1" w:rsidRPr="009B2E98">
        <w:t>suffraganeus</w:t>
      </w:r>
      <w:proofErr w:type="spellEnd"/>
      <w:r w:rsidR="00F93CE1">
        <w:t xml:space="preserve">, </w:t>
      </w:r>
      <w:r w:rsidR="00F93CE1" w:rsidRPr="009B2E98">
        <w:t xml:space="preserve">Michael </w:t>
      </w:r>
      <w:proofErr w:type="spellStart"/>
      <w:r w:rsidR="00F93CE1" w:rsidRPr="009B2E98">
        <w:t>Skrzethussewski</w:t>
      </w:r>
      <w:proofErr w:type="spellEnd"/>
      <w:r w:rsidR="00F93CE1" w:rsidRPr="009B2E98">
        <w:t xml:space="preserve"> </w:t>
      </w:r>
      <w:proofErr w:type="spellStart"/>
      <w:r w:rsidR="00F93CE1" w:rsidRPr="009B2E98">
        <w:t>exactor</w:t>
      </w:r>
      <w:proofErr w:type="spellEnd"/>
      <w:r w:rsidR="00F93CE1">
        <w:t xml:space="preserve">, </w:t>
      </w:r>
      <w:proofErr w:type="spellStart"/>
      <w:r w:rsidR="00F93CE1" w:rsidRPr="00253D35">
        <w:t>Mathias</w:t>
      </w:r>
      <w:proofErr w:type="spellEnd"/>
      <w:r w:rsidR="00F93CE1" w:rsidRPr="00253D35">
        <w:t xml:space="preserve"> </w:t>
      </w:r>
      <w:proofErr w:type="spellStart"/>
      <w:r w:rsidR="00F93CE1" w:rsidRPr="00253D35">
        <w:t>sutor</w:t>
      </w:r>
      <w:proofErr w:type="spellEnd"/>
      <w:r w:rsidR="00F93CE1" w:rsidRPr="00253D35">
        <w:t xml:space="preserve"> a Dolsko</w:t>
      </w:r>
      <w:r w:rsidR="00014650">
        <w:t xml:space="preserve">, Caspar </w:t>
      </w:r>
      <w:proofErr w:type="spellStart"/>
      <w:r w:rsidR="00014650">
        <w:t>scultetus</w:t>
      </w:r>
      <w:proofErr w:type="spellEnd"/>
      <w:r w:rsidR="00014650">
        <w:t xml:space="preserve">, Adam </w:t>
      </w:r>
      <w:proofErr w:type="spellStart"/>
      <w:r w:rsidR="00014650">
        <w:t>doctor</w:t>
      </w:r>
      <w:proofErr w:type="spellEnd"/>
      <w:r w:rsidR="00F93CE1">
        <w:t>. Wielką literą podawano</w:t>
      </w:r>
      <w:r w:rsidR="00C4602D">
        <w:t xml:space="preserve"> natomiast</w:t>
      </w:r>
      <w:r w:rsidR="00F93CE1">
        <w:t xml:space="preserve"> człony nazw, zapisywane w podstawie niekiedy małymi literami: </w:t>
      </w:r>
      <w:proofErr w:type="spellStart"/>
      <w:r w:rsidR="00F93CE1">
        <w:t>wies</w:t>
      </w:r>
      <w:proofErr w:type="spellEnd"/>
      <w:r w:rsidR="00F93CE1">
        <w:t xml:space="preserve">, długa, </w:t>
      </w:r>
      <w:proofErr w:type="spellStart"/>
      <w:r w:rsidR="00F93CE1">
        <w:t>mala</w:t>
      </w:r>
      <w:proofErr w:type="spellEnd"/>
      <w:r w:rsidR="00F93CE1">
        <w:t xml:space="preserve">, </w:t>
      </w:r>
      <w:proofErr w:type="spellStart"/>
      <w:r w:rsidR="007F3D99">
        <w:t>almanicale</w:t>
      </w:r>
      <w:proofErr w:type="spellEnd"/>
      <w:r w:rsidR="007F3D99">
        <w:t xml:space="preserve">, </w:t>
      </w:r>
      <w:proofErr w:type="spellStart"/>
      <w:r w:rsidR="007F3D99">
        <w:t>claustrum</w:t>
      </w:r>
      <w:proofErr w:type="spellEnd"/>
      <w:r w:rsidR="007F3D99">
        <w:t xml:space="preserve">, </w:t>
      </w:r>
      <w:r w:rsidR="00F93CE1">
        <w:t xml:space="preserve">np. Nowa </w:t>
      </w:r>
      <w:proofErr w:type="spellStart"/>
      <w:r w:rsidR="00F93CE1">
        <w:t>Wies</w:t>
      </w:r>
      <w:proofErr w:type="spellEnd"/>
      <w:r w:rsidR="00F93CE1">
        <w:t xml:space="preserve">. To samo dotyczy nazwisk (nie zawodów): </w:t>
      </w:r>
      <w:proofErr w:type="spellStart"/>
      <w:r w:rsidR="00F93CE1">
        <w:t>Iosephus</w:t>
      </w:r>
      <w:proofErr w:type="spellEnd"/>
      <w:r w:rsidR="00F93CE1">
        <w:t xml:space="preserve"> Norek, </w:t>
      </w:r>
      <w:proofErr w:type="spellStart"/>
      <w:r w:rsidR="00F93CE1">
        <w:t>Martinus</w:t>
      </w:r>
      <w:proofErr w:type="spellEnd"/>
      <w:r w:rsidR="00F93CE1">
        <w:t xml:space="preserve"> Molenda</w:t>
      </w:r>
      <w:r w:rsidR="00014650">
        <w:t xml:space="preserve">, </w:t>
      </w:r>
      <w:r w:rsidR="00F93CE1">
        <w:t>które mogą być traktowane jako przydomki.</w:t>
      </w:r>
    </w:p>
    <w:p w14:paraId="4316AC3D" w14:textId="40F1B367" w:rsidR="00711934" w:rsidRDefault="00F93CE1" w:rsidP="00C64A56">
      <w:r>
        <w:t xml:space="preserve">Mimo, że instrukcja Wolffa zaleca stosowanie skróceń, w przygotowanej edycji </w:t>
      </w:r>
      <w:r w:rsidR="00221E68">
        <w:t xml:space="preserve">większość </w:t>
      </w:r>
      <w:r>
        <w:t>z nich została rozwinięta</w:t>
      </w:r>
      <w:r w:rsidR="00221E68">
        <w:t xml:space="preserve">, </w:t>
      </w:r>
      <w:r w:rsidR="00EE0801">
        <w:t xml:space="preserve">pozostawiając lub wprowadzając skrócenia </w:t>
      </w:r>
      <w:r w:rsidR="00221E68">
        <w:t xml:space="preserve">- ze względu na charakter źródła </w:t>
      </w:r>
      <w:r w:rsidR="00657506">
        <w:t>–</w:t>
      </w:r>
      <w:r w:rsidR="00221E68">
        <w:t xml:space="preserve"> </w:t>
      </w:r>
      <w:r w:rsidR="00657506">
        <w:t xml:space="preserve">tylko </w:t>
      </w:r>
      <w:r w:rsidR="00221E68">
        <w:t xml:space="preserve">dla </w:t>
      </w:r>
      <w:r w:rsidR="00657506">
        <w:t xml:space="preserve">bardzo </w:t>
      </w:r>
      <w:r w:rsidR="00221E68">
        <w:t xml:space="preserve">często powtarzających się terminów i czasowników technicznych (podatkowych): </w:t>
      </w:r>
      <w:proofErr w:type="spellStart"/>
      <w:r w:rsidR="00221E68">
        <w:t>florenus</w:t>
      </w:r>
      <w:proofErr w:type="spellEnd"/>
      <w:r w:rsidR="00221E68">
        <w:t xml:space="preserve"> - </w:t>
      </w:r>
      <w:proofErr w:type="spellStart"/>
      <w:r w:rsidR="00221E68">
        <w:t>fl</w:t>
      </w:r>
      <w:proofErr w:type="spellEnd"/>
      <w:r w:rsidR="00221E68">
        <w:t xml:space="preserve">., </w:t>
      </w:r>
      <w:proofErr w:type="spellStart"/>
      <w:r w:rsidR="00221E68">
        <w:t>grossus</w:t>
      </w:r>
      <w:proofErr w:type="spellEnd"/>
      <w:r w:rsidR="00221E68">
        <w:t xml:space="preserve"> - gr., </w:t>
      </w:r>
      <w:proofErr w:type="spellStart"/>
      <w:r w:rsidR="00221E68">
        <w:t>denarius</w:t>
      </w:r>
      <w:proofErr w:type="spellEnd"/>
      <w:r w:rsidR="00221E68">
        <w:t xml:space="preserve"> - den., marca - </w:t>
      </w:r>
      <w:proofErr w:type="spellStart"/>
      <w:r w:rsidR="00221E68">
        <w:t>mrc</w:t>
      </w:r>
      <w:proofErr w:type="spellEnd"/>
      <w:r w:rsidR="00221E68">
        <w:t xml:space="preserve">., </w:t>
      </w:r>
      <w:proofErr w:type="spellStart"/>
      <w:r w:rsidR="00022153">
        <w:t>ferto</w:t>
      </w:r>
      <w:proofErr w:type="spellEnd"/>
      <w:r w:rsidR="00C14C59">
        <w:t xml:space="preserve"> </w:t>
      </w:r>
      <w:r w:rsidR="00022153">
        <w:t xml:space="preserve">- </w:t>
      </w:r>
      <w:proofErr w:type="spellStart"/>
      <w:r w:rsidR="00022153">
        <w:t>frt</w:t>
      </w:r>
      <w:proofErr w:type="spellEnd"/>
      <w:r w:rsidR="00022153">
        <w:t xml:space="preserve">., </w:t>
      </w:r>
      <w:proofErr w:type="spellStart"/>
      <w:r w:rsidR="00221E68">
        <w:t>solvit</w:t>
      </w:r>
      <w:proofErr w:type="spellEnd"/>
      <w:r w:rsidR="00221E68">
        <w:t xml:space="preserve"> - s-t (Wolff 19.1). Rozwiniętą formę tych wyrazów pozostawiono w </w:t>
      </w:r>
      <w:r w:rsidR="00B34178">
        <w:t xml:space="preserve">nagłówkach tabel oraz w </w:t>
      </w:r>
      <w:r w:rsidR="00221E68">
        <w:t>narracyjnych częściach edycji.</w:t>
      </w:r>
      <w:r w:rsidR="00C64A56">
        <w:t xml:space="preserve"> </w:t>
      </w:r>
    </w:p>
    <w:p w14:paraId="612E7771" w14:textId="171F8088" w:rsidR="00711934" w:rsidRDefault="00415AA6" w:rsidP="00176D5D">
      <w:r>
        <w:t>Jak zostało wspomniane wcześniej zachowały się dwa, zbliżone do siebie egzemplarze spisu kontrybucji z 1561 r. Różnice treściowe między rękopisami zostały opisane w przypisach</w:t>
      </w:r>
      <w:r w:rsidR="0048622D">
        <w:t xml:space="preserve"> tekstowych</w:t>
      </w:r>
      <w:r>
        <w:t>, przy czym nie wyszczególniano drobnych różnic dotyczących ortografii i interpunkcji (np. różnego zapisu w obu rękopisach liter</w:t>
      </w:r>
      <w:r w:rsidR="00E24A50">
        <w:t xml:space="preserve"> i</w:t>
      </w:r>
      <w:r w:rsidR="00645C22">
        <w:t xml:space="preserve"> ligatur</w:t>
      </w:r>
      <w:r w:rsidR="0048622D">
        <w:t>,</w:t>
      </w:r>
      <w:r w:rsidR="00E24A50">
        <w:t xml:space="preserve"> w tym dyftongów)</w:t>
      </w:r>
      <w:r w:rsidR="00645C22">
        <w:t xml:space="preserve">: </w:t>
      </w:r>
      <w:r>
        <w:t>v-u-w, i-ii-</w:t>
      </w:r>
      <w:proofErr w:type="spellStart"/>
      <w:r>
        <w:t>ij</w:t>
      </w:r>
      <w:proofErr w:type="spellEnd"/>
      <w:r>
        <w:t>-y-</w:t>
      </w:r>
      <w:r w:rsidRPr="00803727">
        <w:t>ÿ</w:t>
      </w:r>
      <w:r>
        <w:t>, s-</w:t>
      </w:r>
      <w:r w:rsidR="00603ADF">
        <w:t>z-</w:t>
      </w:r>
      <w:proofErr w:type="spellStart"/>
      <w:r>
        <w:t>ss</w:t>
      </w:r>
      <w:proofErr w:type="spellEnd"/>
      <w:r>
        <w:t>-</w:t>
      </w:r>
      <w:proofErr w:type="spellStart"/>
      <w:r>
        <w:t>sz</w:t>
      </w:r>
      <w:proofErr w:type="spellEnd"/>
      <w:r w:rsidR="0037570A">
        <w:t>, c-</w:t>
      </w:r>
      <w:proofErr w:type="spellStart"/>
      <w:r w:rsidR="00645C22">
        <w:t>cz</w:t>
      </w:r>
      <w:proofErr w:type="spellEnd"/>
      <w:r w:rsidR="00E24A50">
        <w:t xml:space="preserve">, </w:t>
      </w:r>
      <w:proofErr w:type="spellStart"/>
      <w:r w:rsidR="00E24A50">
        <w:t>ae</w:t>
      </w:r>
      <w:proofErr w:type="spellEnd"/>
      <w:r w:rsidR="00E24A50">
        <w:t>-e</w:t>
      </w:r>
      <w:r w:rsidR="00857115">
        <w:t xml:space="preserve">, </w:t>
      </w:r>
      <w:proofErr w:type="spellStart"/>
      <w:r w:rsidR="00857115">
        <w:t>oe</w:t>
      </w:r>
      <w:proofErr w:type="spellEnd"/>
      <w:r w:rsidR="00857115">
        <w:t>-e</w:t>
      </w:r>
      <w:r w:rsidR="0037570A">
        <w:t xml:space="preserve"> </w:t>
      </w:r>
      <w:r w:rsidR="00922108">
        <w:t>czy użycia h niemego po spółgłoskach</w:t>
      </w:r>
      <w:r w:rsidR="00857115">
        <w:t xml:space="preserve">, np. </w:t>
      </w:r>
      <w:r w:rsidR="00922108">
        <w:t>Tomiczki</w:t>
      </w:r>
      <w:r w:rsidR="00857115">
        <w:t xml:space="preserve"> –</w:t>
      </w:r>
      <w:r w:rsidR="00922108">
        <w:t xml:space="preserve"> </w:t>
      </w:r>
      <w:proofErr w:type="spellStart"/>
      <w:r w:rsidR="00922108">
        <w:t>Thomiczki</w:t>
      </w:r>
      <w:proofErr w:type="spellEnd"/>
      <w:r w:rsidR="00402B55">
        <w:t xml:space="preserve">, </w:t>
      </w:r>
      <w:proofErr w:type="spellStart"/>
      <w:r w:rsidR="00402B55">
        <w:t>Stephanus</w:t>
      </w:r>
      <w:proofErr w:type="spellEnd"/>
      <w:r w:rsidR="00857115">
        <w:t xml:space="preserve"> –</w:t>
      </w:r>
      <w:r w:rsidR="00402B55">
        <w:t xml:space="preserve"> </w:t>
      </w:r>
      <w:proofErr w:type="spellStart"/>
      <w:r w:rsidR="00810CCB">
        <w:t>Sthephanus</w:t>
      </w:r>
      <w:proofErr w:type="spellEnd"/>
      <w:r w:rsidR="0037570A">
        <w:t xml:space="preserve">, </w:t>
      </w:r>
      <w:proofErr w:type="spellStart"/>
      <w:r w:rsidR="008F456C" w:rsidRPr="008F456C">
        <w:t>Nisczotha</w:t>
      </w:r>
      <w:proofErr w:type="spellEnd"/>
      <w:r w:rsidR="00857115">
        <w:t xml:space="preserve"> – </w:t>
      </w:r>
      <w:proofErr w:type="spellStart"/>
      <w:r w:rsidR="008F456C" w:rsidRPr="008F456C">
        <w:t>Nisczota</w:t>
      </w:r>
      <w:proofErr w:type="spellEnd"/>
      <w:r w:rsidR="008F456C">
        <w:t>,</w:t>
      </w:r>
      <w:r w:rsidR="008F456C" w:rsidRPr="008F456C">
        <w:t xml:space="preserve"> </w:t>
      </w:r>
      <w:proofErr w:type="spellStart"/>
      <w:r w:rsidR="00346FC6" w:rsidRPr="00346FC6">
        <w:t>Swiathniki</w:t>
      </w:r>
      <w:proofErr w:type="spellEnd"/>
      <w:r w:rsidR="00857115">
        <w:t xml:space="preserve"> –</w:t>
      </w:r>
      <w:r w:rsidR="00346FC6">
        <w:t xml:space="preserve"> </w:t>
      </w:r>
      <w:proofErr w:type="spellStart"/>
      <w:r w:rsidR="00346FC6" w:rsidRPr="00346FC6">
        <w:t>Swiatniki</w:t>
      </w:r>
      <w:proofErr w:type="spellEnd"/>
      <w:r w:rsidR="00105E5D">
        <w:t>,</w:t>
      </w:r>
      <w:r w:rsidR="00346FC6" w:rsidRPr="00346FC6">
        <w:t xml:space="preserve"> </w:t>
      </w:r>
      <w:r>
        <w:t xml:space="preserve">które nie wpływają na rozumienie i interpretację tekstu. </w:t>
      </w:r>
      <w:r w:rsidR="0029294B">
        <w:t xml:space="preserve">Nie wskazywano także występujących różnic w sposobie zapisu liczebników (cyfrą i słowem) między rękopisami. </w:t>
      </w:r>
      <w:r w:rsidR="00E82EC1">
        <w:t>Zaznaczono natomiast w przypisach różny zapis głoski ‘k’ w nazwach własnych</w:t>
      </w:r>
      <w:r w:rsidR="00AB6E53">
        <w:t xml:space="preserve"> (</w:t>
      </w:r>
      <w:proofErr w:type="spellStart"/>
      <w:r w:rsidR="00AB6E53">
        <w:t>Colaczek</w:t>
      </w:r>
      <w:proofErr w:type="spellEnd"/>
      <w:r w:rsidR="008350F4">
        <w:t xml:space="preserve"> – </w:t>
      </w:r>
      <w:proofErr w:type="spellStart"/>
      <w:r w:rsidR="008350F4">
        <w:t>Kolaczek</w:t>
      </w:r>
      <w:proofErr w:type="spellEnd"/>
      <w:r w:rsidR="008350F4">
        <w:t>).</w:t>
      </w:r>
      <w:r w:rsidR="00DF07A0">
        <w:t xml:space="preserve"> </w:t>
      </w:r>
      <w:r>
        <w:t xml:space="preserve">Dla uproszczenia redakcji i aparatu naukowego wprowadzony został jednolity skrót: </w:t>
      </w:r>
      <w:r w:rsidRPr="00501CDE">
        <w:rPr>
          <w:strike/>
          <w:vertAlign w:val="superscript"/>
        </w:rPr>
        <w:t xml:space="preserve">A </w:t>
      </w:r>
      <w:r w:rsidRPr="00FF0214">
        <w:rPr>
          <w:vertAlign w:val="superscript"/>
        </w:rPr>
        <w:t xml:space="preserve"> </w:t>
      </w:r>
      <w:r w:rsidRPr="00501CDE">
        <w:rPr>
          <w:strike/>
          <w:vertAlign w:val="superscript"/>
        </w:rPr>
        <w:t xml:space="preserve"> </w:t>
      </w:r>
      <w:proofErr w:type="spellStart"/>
      <w:r w:rsidRPr="00501CDE">
        <w:rPr>
          <w:strike/>
          <w:vertAlign w:val="superscript"/>
        </w:rPr>
        <w:t>A</w:t>
      </w:r>
      <w:proofErr w:type="spellEnd"/>
      <w:r>
        <w:t xml:space="preserve"> dla oznaczenia początku i końca wszystkich fragmentów, które występują w podstawie wydania (rejestr B) a nie występowały we wcześniejszym rejestrze A. W przypadku istotnych różnic między rękopisami, które dotyczą całych fragmentów, zgodnie z zaleceniem instrukcji Wolffa (13), wprowadzono edycję równoległą (w dwóch kolumnach obok siebie). Dotyczy to np. części dotyczącej prałatur i kanonii katedralnych w Poznaniu.</w:t>
      </w:r>
    </w:p>
    <w:p w14:paraId="7B0255C7" w14:textId="6F64EB78" w:rsidR="000B0C78" w:rsidRDefault="00104FD3" w:rsidP="00176D5D">
      <w:r>
        <w:t>T</w:t>
      </w:r>
      <w:r w:rsidR="000B0C78">
        <w:t>rudność metodyczną sprawi</w:t>
      </w:r>
      <w:r>
        <w:t>ło</w:t>
      </w:r>
      <w:r w:rsidR="000B0C78">
        <w:t xml:space="preserve"> przygotowanie przypisów</w:t>
      </w:r>
      <w:r>
        <w:t xml:space="preserve"> rzeczowych oraz objaśnień dla rejestru kontrybucji. </w:t>
      </w:r>
      <w:r w:rsidR="00B02C64">
        <w:t xml:space="preserve">Wymienia </w:t>
      </w:r>
      <w:r w:rsidR="00667230">
        <w:t xml:space="preserve">on bardzo wiele nazw urzędów, beneficjów i jednostek administracyjnych oraz nazw własnych – osób i miejscowości. </w:t>
      </w:r>
      <w:r>
        <w:t xml:space="preserve">Uwzględnienie w edycji wszystkich założeń instrukcji </w:t>
      </w:r>
      <w:proofErr w:type="spellStart"/>
      <w:r>
        <w:t>Wollfa</w:t>
      </w:r>
      <w:proofErr w:type="spellEnd"/>
      <w:r>
        <w:t xml:space="preserve"> (85), czyli opatrzenie przypisem wszystkich, źródeł, faktów, osób, nazw geograficznych uczyniłoby tekst zupełnie nieczytelnym, liczba przypisów </w:t>
      </w:r>
      <w:r>
        <w:lastRenderedPageBreak/>
        <w:t>urosłaby</w:t>
      </w:r>
      <w:r w:rsidR="00FE4A98">
        <w:t xml:space="preserve"> zapewne do </w:t>
      </w:r>
      <w:r>
        <w:t xml:space="preserve">ponad tysiąca, zaś objaśnienia i komentarze przerosłyby kilkukrotnie wielkość samego źródła. </w:t>
      </w:r>
      <w:r w:rsidR="001E0EAB">
        <w:t xml:space="preserve">Duża liczba edycji, słowników oraz opracowań naukowych uniemożliwia podanie pełnego „dossier” dla każdego beneficjum, osoby czy miejscowości występującej w źródle. W przypadku miejscowości instrukcja </w:t>
      </w:r>
      <w:proofErr w:type="spellStart"/>
      <w:r w:rsidR="001E0EAB">
        <w:t>Wollfa</w:t>
      </w:r>
      <w:proofErr w:type="spellEnd"/>
      <w:r w:rsidR="001E0EAB">
        <w:t xml:space="preserve"> </w:t>
      </w:r>
      <w:r w:rsidR="00B71DCE">
        <w:t xml:space="preserve">(85.c) </w:t>
      </w:r>
      <w:r w:rsidR="001E0EAB">
        <w:t xml:space="preserve">była dość precyzyjna i zalecała podanie jedynie nazwy współczesnej oraz przynależności administracyjnej w XVI wieku (wg Źródeł dziejowych lub Słownika Geograficznego Królestwa Polskiego i innych krajów słowiańskich). Tak precyzyjnych wskazówek oraz zakresu objaśnień nie można ustalić dla osób, instytucji czy wydarzeń historycznych. Każdy z wydawców przyjmuje tutaj własne i subiektywne zasady, bardziej </w:t>
      </w:r>
      <w:r w:rsidR="00B71DCE">
        <w:t xml:space="preserve">lub mniej </w:t>
      </w:r>
      <w:r w:rsidR="001E0EAB">
        <w:t xml:space="preserve">rozbudowując aparat rzeczowy edycji czy różnicując jego zakres preferując np. bardziej rozbudowaną charakterystyką osób zaś mniej instytucji czy wydarzeń. </w:t>
      </w:r>
      <w:r w:rsidR="00D7663C">
        <w:t xml:space="preserve">A. Dunin-Wąsowicz w edycji warszawskiej części kontrybucji z 1561 r. </w:t>
      </w:r>
      <w:r w:rsidR="00A84655">
        <w:t>przypisy rzeczowe ograniczyła do identyfikacji osób, natomiast identyfikację miejscowości przeniosła do indeksu geograficznego odwołującego się do mazowieckiego tomu Atlasu historycznego Polski</w:t>
      </w:r>
      <w:r w:rsidR="00BA3C3E">
        <w:rPr>
          <w:rStyle w:val="Odwoanieprzypisudolnego"/>
        </w:rPr>
        <w:footnoteReference w:id="85"/>
      </w:r>
      <w:r w:rsidR="00A84655">
        <w:t>.</w:t>
      </w:r>
    </w:p>
    <w:p w14:paraId="7CE0D27D" w14:textId="5295C437" w:rsidR="001E0EAB" w:rsidRDefault="00993AB1" w:rsidP="0098786F">
      <w:r w:rsidRPr="00BB5BEE">
        <w:t>W przygotowanej edycji podjęto decyzję o całkowitej rezygnacji z przypisów rzeczowych na rzecz zestawień indeksowych</w:t>
      </w:r>
      <w:r w:rsidR="00887C72" w:rsidRPr="00BB5BEE">
        <w:t>. Do</w:t>
      </w:r>
      <w:r w:rsidR="00887C72">
        <w:t xml:space="preserve"> ich przygotowania posłużyła druga forma opracowania i publikacji rejestru kontrybucji</w:t>
      </w:r>
      <w:r w:rsidR="0092503C">
        <w:t xml:space="preserve"> z 1561 r.</w:t>
      </w:r>
      <w:r w:rsidR="00887C72">
        <w:t xml:space="preserve">, która przybrała postać </w:t>
      </w:r>
      <w:proofErr w:type="spellStart"/>
      <w:r w:rsidR="00AC48F1">
        <w:t>pełnotekstowej</w:t>
      </w:r>
      <w:proofErr w:type="spellEnd"/>
      <w:r w:rsidR="00AC48F1">
        <w:t xml:space="preserve"> edycji cyfrowej opartej o standard XM</w:t>
      </w:r>
      <w:r w:rsidR="00080504">
        <w:t>L</w:t>
      </w:r>
      <w:r w:rsidR="00AC48F1">
        <w:t>-TEI połączonej z bazą danych</w:t>
      </w:r>
      <w:r w:rsidR="00887C72">
        <w:t xml:space="preserve">. </w:t>
      </w:r>
      <w:r w:rsidR="00FA16B0">
        <w:t xml:space="preserve">O ile wybór standardu XML-TEI można uznać za dość klasyczne rozwiązanie, o tyle stworzenie towarzyszącej edycji i połączonej z nią dedykowanej bazy danych nie jest częstym rozwiązaniem. </w:t>
      </w:r>
      <w:r w:rsidR="005248C3">
        <w:t xml:space="preserve">Stworzenie bazy danych </w:t>
      </w:r>
      <w:r w:rsidR="004F710C">
        <w:t xml:space="preserve">ułatwiał charakter samego </w:t>
      </w:r>
      <w:r w:rsidR="004861C2">
        <w:t>spisu kontrybucji, który ma układ geograficzny</w:t>
      </w:r>
      <w:r w:rsidR="00E87627">
        <w:t xml:space="preserve"> oraz</w:t>
      </w:r>
      <w:r w:rsidR="004861C2">
        <w:t xml:space="preserve"> regularną, wręcz tabelaryczną</w:t>
      </w:r>
      <w:r w:rsidR="00E87627">
        <w:t>,</w:t>
      </w:r>
      <w:r w:rsidR="004861C2">
        <w:t xml:space="preserve"> strukturę. </w:t>
      </w:r>
      <w:r w:rsidR="00710F85">
        <w:t>Przekształcenie rejestru kontrybucji</w:t>
      </w:r>
      <w:r w:rsidR="00A7588D">
        <w:t>, a ściśle rzecz biorąc, rejestrów kontrybucji</w:t>
      </w:r>
      <w:r w:rsidR="00710F85">
        <w:t xml:space="preserve"> do </w:t>
      </w:r>
      <w:r w:rsidR="00A7588D">
        <w:t xml:space="preserve">postaci bazy danych musiało spełniać kilka kryteriów. Po pierwsze należało uwzględnić dane z obu rękopisów, ponieważ ich zawartość treściowa nieco się różni. Po drugie należało dobrze przemyśleć </w:t>
      </w:r>
      <w:r w:rsidR="00BB5BEE">
        <w:t xml:space="preserve">model </w:t>
      </w:r>
      <w:r w:rsidR="00A7588D">
        <w:t>danych aby</w:t>
      </w:r>
      <w:r w:rsidR="00AE2FE9">
        <w:t xml:space="preserve">, zgodnie z cytowanym na wstępie zaleceniem J. Szymańskiego, poszerzała ona możliwości analityczne i oddawała rzeczowy </w:t>
      </w:r>
      <w:r w:rsidR="00753117">
        <w:t xml:space="preserve">i pierwotny </w:t>
      </w:r>
      <w:r w:rsidR="00AE2FE9">
        <w:t>układ spisu kontrybucji.</w:t>
      </w:r>
      <w:r w:rsidR="00A7588D">
        <w:t xml:space="preserve"> </w:t>
      </w:r>
      <w:r w:rsidR="00753117">
        <w:t>Dyskusję teoretyczną czy taka forma opracowania i publikacji źródła spełnia kryteria terminu „edycja” pozostawiam autorytetom w dziedzinie edytorstwa oraz metodologii historii.</w:t>
      </w:r>
      <w:r w:rsidR="009D7277">
        <w:t xml:space="preserve"> </w:t>
      </w:r>
      <w:r w:rsidR="0083239A">
        <w:t xml:space="preserve">Do zagadnienia </w:t>
      </w:r>
      <w:r w:rsidR="0083239A">
        <w:lastRenderedPageBreak/>
        <w:t>tego wrócę krótko w podsumowaniu odnosząc się do kwestii relacji edycji cyfrowej i danych badawczych.</w:t>
      </w:r>
    </w:p>
    <w:p w14:paraId="5D165080" w14:textId="6099BCE8" w:rsidR="0027525C" w:rsidRDefault="00753117" w:rsidP="00176D5D">
      <w:r w:rsidRPr="00122FF9">
        <w:t>Główny obiekt rejestracji w utworzonej</w:t>
      </w:r>
      <w:r>
        <w:t xml:space="preserve"> bazie danych, zgodnie z układem źródła, stanowiła </w:t>
      </w:r>
      <w:r w:rsidR="00616CCC">
        <w:t>pozycja podatkowa</w:t>
      </w:r>
      <w:r w:rsidR="00CB6261">
        <w:t>, rozumiana jako relacja między podatnikiem</w:t>
      </w:r>
      <w:r w:rsidR="007A112F">
        <w:t>,</w:t>
      </w:r>
      <w:r w:rsidR="00CB6261">
        <w:t xml:space="preserve"> podstawą opodatkowania</w:t>
      </w:r>
      <w:r w:rsidR="00D464C2">
        <w:t xml:space="preserve"> (tytuł płatności)</w:t>
      </w:r>
      <w:r w:rsidR="00CB6261">
        <w:t xml:space="preserve"> oraz zapłaconym </w:t>
      </w:r>
      <w:r w:rsidR="002B5553">
        <w:t xml:space="preserve">lub nie zapłaconym </w:t>
      </w:r>
      <w:r w:rsidR="00CB6261">
        <w:t>podatkiem</w:t>
      </w:r>
      <w:r w:rsidR="00616CCC">
        <w:t xml:space="preserve">. </w:t>
      </w:r>
      <w:r w:rsidR="00F9768D">
        <w:t>Dość złożona</w:t>
      </w:r>
      <w:r w:rsidR="007A112F">
        <w:t xml:space="preserve"> i niejasna </w:t>
      </w:r>
      <w:r w:rsidR="00F9768D">
        <w:t>pozostaje relacja</w:t>
      </w:r>
      <w:r w:rsidR="007A112F">
        <w:t xml:space="preserve"> między płatnikiem a podstawą opodatkowania, gdyż spis nie zawsze podaje tożsamość płatnika</w:t>
      </w:r>
      <w:r w:rsidR="00317816">
        <w:rPr>
          <w:rStyle w:val="Odwoanieprzypisudolnego"/>
        </w:rPr>
        <w:footnoteReference w:id="86"/>
      </w:r>
      <w:r w:rsidR="007A112F">
        <w:t xml:space="preserve">. </w:t>
      </w:r>
      <w:r w:rsidR="008053BD">
        <w:t xml:space="preserve">Tytuł wskazuje, że </w:t>
      </w:r>
      <w:r w:rsidR="007A112F">
        <w:t>rejestr należy traktować przede wszystkim jako podatek od duchowieństwa</w:t>
      </w:r>
      <w:r w:rsidR="00052131">
        <w:t>,</w:t>
      </w:r>
      <w:r w:rsidR="007A112F">
        <w:t xml:space="preserve"> a więc mający charakter osobowy</w:t>
      </w:r>
      <w:r w:rsidR="00846514">
        <w:t xml:space="preserve"> (</w:t>
      </w:r>
      <w:r w:rsidR="007A112F">
        <w:t>„</w:t>
      </w:r>
      <w:proofErr w:type="spellStart"/>
      <w:r w:rsidR="007A112F">
        <w:t>Regestrum</w:t>
      </w:r>
      <w:proofErr w:type="spellEnd"/>
      <w:r w:rsidR="007A112F">
        <w:t xml:space="preserve"> </w:t>
      </w:r>
      <w:proofErr w:type="spellStart"/>
      <w:r w:rsidR="007A112F">
        <w:t>contributionis</w:t>
      </w:r>
      <w:proofErr w:type="spellEnd"/>
      <w:r w:rsidR="007A112F">
        <w:t xml:space="preserve"> </w:t>
      </w:r>
      <w:proofErr w:type="spellStart"/>
      <w:r w:rsidR="007A112F">
        <w:t>duplae</w:t>
      </w:r>
      <w:proofErr w:type="spellEnd"/>
      <w:r w:rsidR="007A112F">
        <w:t xml:space="preserve"> in </w:t>
      </w:r>
      <w:proofErr w:type="spellStart"/>
      <w:r w:rsidR="007A112F">
        <w:t>totum</w:t>
      </w:r>
      <w:proofErr w:type="spellEnd"/>
      <w:r w:rsidR="007A112F">
        <w:t xml:space="preserve"> </w:t>
      </w:r>
      <w:proofErr w:type="spellStart"/>
      <w:r w:rsidR="007A112F">
        <w:t>clerum</w:t>
      </w:r>
      <w:proofErr w:type="spellEnd"/>
      <w:r w:rsidR="007A112F">
        <w:t>”</w:t>
      </w:r>
      <w:r w:rsidR="00846514">
        <w:t>)</w:t>
      </w:r>
      <w:r w:rsidR="008F742C">
        <w:t xml:space="preserve">, uiszczany wg taksy podatkowej związanej z posiadanymi beneficjami </w:t>
      </w:r>
      <w:r w:rsidR="000E5097">
        <w:t xml:space="preserve">i </w:t>
      </w:r>
      <w:r w:rsidR="008F742C">
        <w:t>inny</w:t>
      </w:r>
      <w:r w:rsidR="000E5097">
        <w:t>mi</w:t>
      </w:r>
      <w:r w:rsidR="008F742C">
        <w:t xml:space="preserve"> formami dochodów.</w:t>
      </w:r>
      <w:r w:rsidR="00052131">
        <w:t xml:space="preserve"> </w:t>
      </w:r>
      <w:r w:rsidR="006E5E72">
        <w:t xml:space="preserve">Z drugiej jednak strony w zdecydowanej większości </w:t>
      </w:r>
      <w:r w:rsidR="00E321AB">
        <w:t xml:space="preserve">jest podana jedynie nazwa </w:t>
      </w:r>
      <w:r w:rsidR="005514A3">
        <w:t xml:space="preserve">beneficjum lub urzędu </w:t>
      </w:r>
      <w:r w:rsidR="003537D0">
        <w:t xml:space="preserve">a nawet tylko miejscowości, </w:t>
      </w:r>
      <w:r w:rsidR="00C9658C">
        <w:t xml:space="preserve">w domyśle </w:t>
      </w:r>
      <w:r w:rsidR="003537D0">
        <w:t>siedziby parafii, oraz</w:t>
      </w:r>
      <w:r w:rsidR="005514A3">
        <w:t xml:space="preserve"> suma podatku. </w:t>
      </w:r>
      <w:r w:rsidR="00F249EF">
        <w:t>P</w:t>
      </w:r>
      <w:r w:rsidR="00B510C4">
        <w:t xml:space="preserve">odstawę podatku rejestr kontrybucji podaje niekiedy w formie bardzo skrótowej. Jeżeli występuje tylko nazwa miejscowości i nie ma dodatkowych informacji, to wpis taki należy traktować jako rejestr podatku zapłaconego </w:t>
      </w:r>
      <w:r w:rsidR="00BA4098">
        <w:t>od</w:t>
      </w:r>
      <w:r w:rsidR="00B510C4">
        <w:t xml:space="preserve"> </w:t>
      </w:r>
      <w:r w:rsidR="00BA4098">
        <w:t xml:space="preserve">dochodu </w:t>
      </w:r>
      <w:r w:rsidR="00B510C4">
        <w:t>beneficjum parafialnego w określonej miejscowości.</w:t>
      </w:r>
      <w:r w:rsidR="002B5553">
        <w:t xml:space="preserve"> </w:t>
      </w:r>
      <w:r w:rsidR="00CA46A3">
        <w:t>Taka konstrukcj</w:t>
      </w:r>
      <w:r w:rsidR="00697D94">
        <w:t>a</w:t>
      </w:r>
      <w:r w:rsidR="00CA46A3">
        <w:t xml:space="preserve"> rejestru kontrybucji </w:t>
      </w:r>
      <w:r w:rsidR="00697D94">
        <w:t>z 1561 nakazuje uznać</w:t>
      </w:r>
      <w:r w:rsidR="003F486A">
        <w:t xml:space="preserve">, że ma ona charakter bardziej </w:t>
      </w:r>
      <w:r w:rsidR="003F486A" w:rsidRPr="006B304D">
        <w:rPr>
          <w:b/>
        </w:rPr>
        <w:t>rzeczowy</w:t>
      </w:r>
      <w:r w:rsidR="003F486A">
        <w:t xml:space="preserve"> </w:t>
      </w:r>
      <w:r w:rsidR="006B304D">
        <w:t xml:space="preserve">(płacona </w:t>
      </w:r>
      <w:r w:rsidR="00AC4BDE">
        <w:t xml:space="preserve">przez posiadacza </w:t>
      </w:r>
      <w:r w:rsidR="006B304D">
        <w:t xml:space="preserve">od dochodów beneficjum lub urzędu) </w:t>
      </w:r>
      <w:r w:rsidR="003F486A">
        <w:t xml:space="preserve">niż </w:t>
      </w:r>
      <w:r w:rsidR="003F486A" w:rsidRPr="006B304D">
        <w:rPr>
          <w:b/>
        </w:rPr>
        <w:t>osobowy</w:t>
      </w:r>
      <w:r w:rsidR="003F486A">
        <w:t xml:space="preserve"> (</w:t>
      </w:r>
      <w:r w:rsidR="006B304D">
        <w:t xml:space="preserve">płacona od dochodów duchownego). </w:t>
      </w:r>
      <w:r w:rsidR="0027525C">
        <w:t>Model pełny i idealny zapisu pozycji podatkowej wystąpił de facto tylko przy opisie kapituły katedralnej w Poznaniu.</w:t>
      </w:r>
      <w:r w:rsidR="00D464C2">
        <w:t xml:space="preserve"> Rejestr zawiera bowiem informację o </w:t>
      </w:r>
      <w:r w:rsidR="0027525C">
        <w:t>płatnik</w:t>
      </w:r>
      <w:r w:rsidR="00D464C2">
        <w:t>u</w:t>
      </w:r>
      <w:r w:rsidR="009330CA">
        <w:rPr>
          <w:rStyle w:val="Odwoanieprzypisudolnego"/>
        </w:rPr>
        <w:footnoteReference w:id="87"/>
      </w:r>
      <w:r w:rsidR="0027525C">
        <w:t xml:space="preserve">, </w:t>
      </w:r>
      <w:r w:rsidR="00D464C2">
        <w:t xml:space="preserve">podstawie opodatkowania </w:t>
      </w:r>
      <w:r w:rsidR="009330CA">
        <w:t>(</w:t>
      </w:r>
      <w:r w:rsidR="00FE5758">
        <w:t xml:space="preserve">w grzywnach srebra oraz w pieniądzu obiegowym)  </w:t>
      </w:r>
      <w:r w:rsidR="00D464C2">
        <w:t>i zapłaconym podatku. Tytuł płatności wynika</w:t>
      </w:r>
      <w:r w:rsidR="009330CA">
        <w:t>ł</w:t>
      </w:r>
      <w:r w:rsidR="00D464C2">
        <w:t xml:space="preserve"> z funkcji </w:t>
      </w:r>
      <w:r w:rsidR="008E3BA7">
        <w:t>sprawowanej w kapitule</w:t>
      </w:r>
      <w:r w:rsidR="009330CA">
        <w:t>, przy czym już przy kanonikach urząd został pominięty i w źródle występuje tylko imię i nazwisko kanonika katedralnego</w:t>
      </w:r>
      <w:r w:rsidR="008E3BA7">
        <w:t>.</w:t>
      </w:r>
      <w:r w:rsidR="00FE5758">
        <w:t xml:space="preserve"> </w:t>
      </w:r>
      <w:r w:rsidR="00D07BED">
        <w:t xml:space="preserve">Sposób rejestracji kontrybucji sprawia, że każdy płatnik oraz tytuł płatności mógł wystąpić w źródle wielokrotnie.  </w:t>
      </w:r>
    </w:p>
    <w:p w14:paraId="3D1ECFCF" w14:textId="1FA707E0" w:rsidR="005C3203" w:rsidRDefault="00CE1EE0" w:rsidP="00846514">
      <w:r>
        <w:t xml:space="preserve">Struktura </w:t>
      </w:r>
      <w:r w:rsidR="008959F5">
        <w:t xml:space="preserve">relacyjnej </w:t>
      </w:r>
      <w:r>
        <w:t>bazy danych</w:t>
      </w:r>
      <w:r w:rsidR="008959F5">
        <w:t>, przetworzona następnie do modelu bazy grafowej</w:t>
      </w:r>
      <w:r w:rsidR="00997D53">
        <w:t>,</w:t>
      </w:r>
      <w:r>
        <w:t xml:space="preserve"> </w:t>
      </w:r>
      <w:r w:rsidR="00B0624C">
        <w:t xml:space="preserve">jest dość prosta i </w:t>
      </w:r>
      <w:r>
        <w:t>została opracowana w taki sposób</w:t>
      </w:r>
      <w:r w:rsidR="00322098">
        <w:t>,</w:t>
      </w:r>
      <w:r>
        <w:t xml:space="preserve"> aby zachować łączność między informacją źródłową (faktem źródłowym) a informacją krytyczną (faktem historycznym)</w:t>
      </w:r>
      <w:r w:rsidR="00322098">
        <w:rPr>
          <w:rStyle w:val="Odwoanieprzypisudolnego"/>
        </w:rPr>
        <w:footnoteReference w:id="88"/>
      </w:r>
      <w:r>
        <w:t>.</w:t>
      </w:r>
      <w:r w:rsidR="00686C4E">
        <w:t xml:space="preserve"> W </w:t>
      </w:r>
      <w:r w:rsidR="00F0781A">
        <w:t>modelu</w:t>
      </w:r>
      <w:r w:rsidR="00686C4E">
        <w:t xml:space="preserve"> źródłowym zostały przygotowane jedynie dwie tabele, po jednej dla obu </w:t>
      </w:r>
      <w:r w:rsidR="00686C4E">
        <w:lastRenderedPageBreak/>
        <w:t xml:space="preserve">rękopisów. </w:t>
      </w:r>
      <w:r w:rsidR="00B0624C">
        <w:t xml:space="preserve">Związany z nim </w:t>
      </w:r>
      <w:r w:rsidR="00F0781A">
        <w:t>model</w:t>
      </w:r>
      <w:r w:rsidR="00686C4E">
        <w:t xml:space="preserve"> krytyczny </w:t>
      </w:r>
      <w:r w:rsidR="00DE7BBA">
        <w:t xml:space="preserve">– o którym będzie mowa </w:t>
      </w:r>
      <w:r w:rsidR="007C684B">
        <w:t xml:space="preserve">dalej </w:t>
      </w:r>
      <w:r w:rsidR="00DE7BBA">
        <w:t xml:space="preserve">- </w:t>
      </w:r>
      <w:r w:rsidR="00B0624C">
        <w:t xml:space="preserve">jest bardziej złożony. </w:t>
      </w:r>
      <w:r w:rsidR="00DE7BBA">
        <w:t>Całą s</w:t>
      </w:r>
      <w:r w:rsidR="00B0624C">
        <w:t>trukturę bazy danych prezentuje załączony diagram ERD</w:t>
      </w:r>
      <w:r w:rsidR="003D4693">
        <w:t xml:space="preserve"> (</w:t>
      </w:r>
      <w:proofErr w:type="spellStart"/>
      <w:r w:rsidR="003D4693">
        <w:t>Entity</w:t>
      </w:r>
      <w:proofErr w:type="spellEnd"/>
      <w:r w:rsidR="003D4693">
        <w:t xml:space="preserve"> </w:t>
      </w:r>
      <w:proofErr w:type="spellStart"/>
      <w:r w:rsidR="003D4693">
        <w:t>Relationship</w:t>
      </w:r>
      <w:proofErr w:type="spellEnd"/>
      <w:r w:rsidR="003D4693">
        <w:t xml:space="preserve"> Diagram)</w:t>
      </w:r>
      <w:r w:rsidR="00B0624C">
        <w:t xml:space="preserve">. </w:t>
      </w:r>
    </w:p>
    <w:p w14:paraId="1E99442D" w14:textId="402D22FD" w:rsidR="00E93CAA" w:rsidRDefault="00E93CAA" w:rsidP="00642A15">
      <w:pPr>
        <w:ind w:firstLine="0"/>
        <w:jc w:val="center"/>
        <w:rPr>
          <w:noProof/>
        </w:rPr>
      </w:pPr>
      <w:r>
        <w:rPr>
          <w:noProof/>
        </w:rPr>
        <w:drawing>
          <wp:inline distT="0" distB="0" distL="0" distR="0" wp14:anchorId="1EA41236" wp14:editId="64630021">
            <wp:extent cx="5731510" cy="4354830"/>
            <wp:effectExtent l="0" t="0" r="0" b="0"/>
            <wp:docPr id="1382961652" name="Obraz 1" descr="Obraz zawierający tekst, diagram, zrzut ekranu, Równolegle&#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961652" name="Obraz 1" descr="Obraz zawierający tekst, diagram, zrzut ekranu, Równolegle&#10;&#10;Opis wygenerowany automatycznie"/>
                    <pic:cNvPicPr/>
                  </pic:nvPicPr>
                  <pic:blipFill>
                    <a:blip r:embed="rId11"/>
                    <a:stretch>
                      <a:fillRect/>
                    </a:stretch>
                  </pic:blipFill>
                  <pic:spPr>
                    <a:xfrm>
                      <a:off x="0" y="0"/>
                      <a:ext cx="5731510" cy="4354830"/>
                    </a:xfrm>
                    <a:prstGeom prst="rect">
                      <a:avLst/>
                    </a:prstGeom>
                  </pic:spPr>
                </pic:pic>
              </a:graphicData>
            </a:graphic>
          </wp:inline>
        </w:drawing>
      </w:r>
    </w:p>
    <w:p w14:paraId="41445684" w14:textId="77777777" w:rsidR="00E93CAA" w:rsidRDefault="00E93CAA" w:rsidP="00642A15">
      <w:pPr>
        <w:ind w:firstLine="0"/>
        <w:jc w:val="center"/>
        <w:rPr>
          <w:noProof/>
        </w:rPr>
      </w:pPr>
    </w:p>
    <w:p w14:paraId="24DF4D57" w14:textId="78D93E9F" w:rsidR="001D63CC" w:rsidRDefault="00145EBF" w:rsidP="00642A15">
      <w:pPr>
        <w:ind w:firstLine="0"/>
        <w:jc w:val="center"/>
      </w:pPr>
      <w:r>
        <w:t>Ryc. 1. Diagram ER</w:t>
      </w:r>
      <w:r w:rsidR="003B1031">
        <w:t>D</w:t>
      </w:r>
      <w:r>
        <w:t xml:space="preserve"> modelu danych </w:t>
      </w:r>
      <w:r w:rsidR="003B1031">
        <w:t xml:space="preserve">dla </w:t>
      </w:r>
      <w:r w:rsidR="00642A15">
        <w:t xml:space="preserve">opracowania i publikacji rękopisów </w:t>
      </w:r>
      <w:r>
        <w:t>spisu kontrybucji</w:t>
      </w:r>
      <w:r w:rsidR="00642A15">
        <w:t xml:space="preserve"> z 1561 r.</w:t>
      </w:r>
    </w:p>
    <w:p w14:paraId="088FCA5B" w14:textId="77777777" w:rsidR="00642A15" w:rsidRDefault="00642A15" w:rsidP="00846514"/>
    <w:p w14:paraId="0F12F6B1" w14:textId="29DC6EB4" w:rsidR="005D267D" w:rsidRPr="00CB6FA4" w:rsidRDefault="005C3203" w:rsidP="00846514">
      <w:r w:rsidRPr="00CB6FA4">
        <w:t>Tabel</w:t>
      </w:r>
      <w:r w:rsidR="00AF1888" w:rsidRPr="00CB6FA4">
        <w:t>e</w:t>
      </w:r>
      <w:r w:rsidRPr="00CB6FA4">
        <w:t xml:space="preserve"> źródłow</w:t>
      </w:r>
      <w:r w:rsidR="00AF1888" w:rsidRPr="00CB6FA4">
        <w:t>e</w:t>
      </w:r>
      <w:r w:rsidRPr="00CB6FA4">
        <w:t xml:space="preserve"> bazy danych</w:t>
      </w:r>
      <w:r w:rsidR="00AF1888" w:rsidRPr="00CB6FA4">
        <w:t>, po jednej dla każdego z opracowanych rękopisów,</w:t>
      </w:r>
      <w:r w:rsidRPr="00CB6FA4">
        <w:t xml:space="preserve"> składają się </w:t>
      </w:r>
      <w:r w:rsidR="00E733E7" w:rsidRPr="00CB6FA4">
        <w:t xml:space="preserve">zasadniczo z dwóch kategorii </w:t>
      </w:r>
      <w:r w:rsidRPr="00CB6FA4">
        <w:t xml:space="preserve">pól: </w:t>
      </w:r>
    </w:p>
    <w:p w14:paraId="52867ADB" w14:textId="5C68E02D" w:rsidR="005D267D" w:rsidRPr="00CB6FA4" w:rsidRDefault="005D267D" w:rsidP="005D267D">
      <w:r w:rsidRPr="00CB6FA4">
        <w:t xml:space="preserve">- </w:t>
      </w:r>
      <w:r w:rsidR="00E733E7" w:rsidRPr="00CB6FA4">
        <w:t>podatek -</w:t>
      </w:r>
      <w:r w:rsidRPr="00CB6FA4">
        <w:t xml:space="preserve"> </w:t>
      </w:r>
      <w:r w:rsidR="00E733E7" w:rsidRPr="00CB6FA4">
        <w:t xml:space="preserve">informacje o </w:t>
      </w:r>
      <w:r w:rsidR="005C3203" w:rsidRPr="00CB6FA4">
        <w:t>wysokoś</w:t>
      </w:r>
      <w:r w:rsidR="00E733E7" w:rsidRPr="00CB6FA4">
        <w:t>ci</w:t>
      </w:r>
      <w:r w:rsidR="005C3203" w:rsidRPr="00CB6FA4">
        <w:t xml:space="preserve"> podatku i jego podstaw</w:t>
      </w:r>
      <w:r w:rsidR="00E733E7" w:rsidRPr="00CB6FA4">
        <w:t>ie</w:t>
      </w:r>
      <w:r w:rsidR="005C3203" w:rsidRPr="00CB6FA4">
        <w:t xml:space="preserve"> wyrażane w złotych, florenach, grzywnach, wiardunkach</w:t>
      </w:r>
      <w:r w:rsidRPr="00CB6FA4">
        <w:t xml:space="preserve"> oraz status</w:t>
      </w:r>
      <w:r w:rsidR="00E733E7" w:rsidRPr="00CB6FA4">
        <w:t>ie</w:t>
      </w:r>
      <w:r w:rsidRPr="00CB6FA4">
        <w:t xml:space="preserve"> – opłacony lub zaległy</w:t>
      </w:r>
      <w:r w:rsidR="004A5965">
        <w:rPr>
          <w:rStyle w:val="Odwoanieprzypisudolnego"/>
        </w:rPr>
        <w:footnoteReference w:id="89"/>
      </w:r>
      <w:r w:rsidR="00E733E7" w:rsidRPr="00CB6FA4">
        <w:t>,</w:t>
      </w:r>
    </w:p>
    <w:p w14:paraId="41DDFC6D" w14:textId="100D4EAA" w:rsidR="00AF1888" w:rsidRPr="00CB6FA4" w:rsidRDefault="005D267D" w:rsidP="00AF1888">
      <w:r w:rsidRPr="00CB6FA4">
        <w:lastRenderedPageBreak/>
        <w:t xml:space="preserve">- </w:t>
      </w:r>
      <w:r w:rsidR="00E733E7" w:rsidRPr="00CB6FA4">
        <w:t xml:space="preserve">płatnik - dane </w:t>
      </w:r>
      <w:r w:rsidR="00AF1888" w:rsidRPr="00CB6FA4">
        <w:t>d</w:t>
      </w:r>
      <w:r w:rsidR="00E733E7" w:rsidRPr="00CB6FA4">
        <w:t>otyczące osób</w:t>
      </w:r>
      <w:r w:rsidR="004A5965">
        <w:t xml:space="preserve">, ewentualnie </w:t>
      </w:r>
      <w:r w:rsidR="00E733E7" w:rsidRPr="00CB6FA4">
        <w:t xml:space="preserve">beneficjów </w:t>
      </w:r>
      <w:r w:rsidR="004A5965">
        <w:t xml:space="preserve">i </w:t>
      </w:r>
      <w:r w:rsidR="00E733E7" w:rsidRPr="00CB6FA4">
        <w:t>funkcji</w:t>
      </w:r>
      <w:r w:rsidR="004A5965">
        <w:t xml:space="preserve">, z których dochodów </w:t>
      </w:r>
      <w:r w:rsidR="00E733E7" w:rsidRPr="00CB6FA4">
        <w:t>opłaca</w:t>
      </w:r>
      <w:r w:rsidR="004A5965">
        <w:t>no podatek</w:t>
      </w:r>
      <w:r w:rsidR="00D935EB">
        <w:rPr>
          <w:rStyle w:val="Odwoanieprzypisudolnego"/>
        </w:rPr>
        <w:footnoteReference w:id="90"/>
      </w:r>
      <w:r w:rsidR="00AF1888" w:rsidRPr="00CB6FA4">
        <w:t>.</w:t>
      </w:r>
    </w:p>
    <w:p w14:paraId="11AB3A67" w14:textId="46C4247D" w:rsidR="00AF1888" w:rsidRDefault="00AF1888" w:rsidP="00D935EB">
      <w:r w:rsidRPr="00CB6FA4">
        <w:t>Zawierają one ponadto szereg pól technicznych ułatwiających analizę i weryfikację danych.</w:t>
      </w:r>
      <w:r w:rsidR="00FD278D">
        <w:t xml:space="preserve"> Najważniejsze kolumny techniczne odnoszą się do roli osób wymienionych w spisie (‘</w:t>
      </w:r>
      <w:proofErr w:type="spellStart"/>
      <w:r w:rsidR="00FD278D">
        <w:t>rola_osoba</w:t>
      </w:r>
      <w:proofErr w:type="spellEnd"/>
      <w:r w:rsidR="00FD278D">
        <w:t>’) oraz nagłówków (‘</w:t>
      </w:r>
      <w:proofErr w:type="spellStart"/>
      <w:r w:rsidR="00FD278D">
        <w:t>naglowek</w:t>
      </w:r>
      <w:proofErr w:type="spellEnd"/>
      <w:r w:rsidR="00FD278D">
        <w:t xml:space="preserve">’). Pierwsza z nich krótko charakteryzuje </w:t>
      </w:r>
      <w:r w:rsidR="00235411">
        <w:t xml:space="preserve">kontekst </w:t>
      </w:r>
      <w:r w:rsidR="00FD278D">
        <w:t>występowania poszczególnych osób w rejestrze. Zdecydowana większość z nich to płatnicy podatku, jednak pojawiają się także inne osoby</w:t>
      </w:r>
      <w:r w:rsidR="004A5965">
        <w:t xml:space="preserve">. </w:t>
      </w:r>
      <w:r w:rsidR="00D935EB">
        <w:t xml:space="preserve">Nagłówki stanowią odrębny rekord w bazie danych tylko w przypadku, jeżeli pod nagłówkiem znajdowała się więcej niż jedna pozycja spisowa. </w:t>
      </w:r>
    </w:p>
    <w:p w14:paraId="0FAB095D" w14:textId="33E2BB49" w:rsidR="00D935EB" w:rsidRDefault="00ED3414" w:rsidP="00D935EB">
      <w:r>
        <w:t>Ze względu na fakt, że baza danych stanowi jednocześnie podstawę przygotowania aplikacji internetow</w:t>
      </w:r>
      <w:r w:rsidR="004D1618">
        <w:t>ych</w:t>
      </w:r>
      <w:r>
        <w:t>, któr</w:t>
      </w:r>
      <w:r w:rsidR="004D1618">
        <w:t>e</w:t>
      </w:r>
      <w:r>
        <w:t xml:space="preserve"> prezentuj</w:t>
      </w:r>
      <w:r w:rsidR="004D1618">
        <w:t>ą</w:t>
      </w:r>
      <w:r>
        <w:t xml:space="preserve"> wydawane źródło jako obraz w całości</w:t>
      </w:r>
      <w:r w:rsidR="00491F1B">
        <w:t>,</w:t>
      </w:r>
      <w:r>
        <w:t xml:space="preserve"> w </w:t>
      </w:r>
      <w:r w:rsidR="00F0781A">
        <w:t>modelu</w:t>
      </w:r>
      <w:r>
        <w:t xml:space="preserve"> źródłowym nazwy własne</w:t>
      </w:r>
      <w:r w:rsidR="00491F1B">
        <w:t xml:space="preserve"> zostały oddane z zachowaniem oryginalnej ortografii</w:t>
      </w:r>
      <w:r>
        <w:t xml:space="preserve">. Jest to zgodne z założeniem instrukcji wydawniczej, która nakazuje zachować szczególną pieczołowitość w traktowaniu w wydawnictwach nazw osób i miejsc. </w:t>
      </w:r>
      <w:r w:rsidR="00D935EB">
        <w:t xml:space="preserve">Edycja rejestru w postaci </w:t>
      </w:r>
      <w:r w:rsidR="00BF5E30">
        <w:t>cyfrowej</w:t>
      </w:r>
      <w:r w:rsidR="00D935EB">
        <w:t xml:space="preserve"> ułatwia dokładną rejestrację wszelkich oboczności ortograficznych między rękopisami – nie trzeba się obawiać zbyt wielu przypisów. Stąd w edycji elektronicznej (ASK I 3) </w:t>
      </w:r>
      <w:r w:rsidR="00D935EB" w:rsidRPr="00B35280">
        <w:t xml:space="preserve">zapisano: </w:t>
      </w:r>
      <w:proofErr w:type="spellStart"/>
      <w:r w:rsidR="00D935EB" w:rsidRPr="00B35280">
        <w:t>Viissoczki</w:t>
      </w:r>
      <w:proofErr w:type="spellEnd"/>
      <w:r w:rsidR="00D935EB" w:rsidRPr="00B35280">
        <w:t xml:space="preserve">, </w:t>
      </w:r>
      <w:proofErr w:type="spellStart"/>
      <w:r w:rsidR="00D935EB" w:rsidRPr="00B35280">
        <w:t>Volsky</w:t>
      </w:r>
      <w:proofErr w:type="spellEnd"/>
      <w:r w:rsidR="00D935EB" w:rsidRPr="00B35280">
        <w:t xml:space="preserve"> etc.</w:t>
      </w:r>
      <w:r w:rsidR="00D935EB">
        <w:t xml:space="preserve"> </w:t>
      </w:r>
      <w:r>
        <w:t>Należy pamiętać, że właśnie te elementy są najczęściej przedmiotem wyszukiwania w Internecie. Z tego względu osoba korzystająca z aplikacji będzie miała dostęp do nazw własnych zarówno w postaci źródłowej jak też w postaci krytycznej - po identyfikacji osób i normalizacji zapisu imion</w:t>
      </w:r>
      <w:r w:rsidR="003C0BA0">
        <w:t>,</w:t>
      </w:r>
      <w:r>
        <w:t xml:space="preserve"> </w:t>
      </w:r>
      <w:r w:rsidR="003C0BA0">
        <w:t>n</w:t>
      </w:r>
      <w:r>
        <w:t>azwisk</w:t>
      </w:r>
      <w:r w:rsidR="003C0BA0">
        <w:t>, nazw własnych</w:t>
      </w:r>
      <w:r>
        <w:t>.</w:t>
      </w:r>
      <w:r w:rsidR="0014758D">
        <w:t xml:space="preserve"> U</w:t>
      </w:r>
      <w:r>
        <w:t xml:space="preserve">żytkownik aplikacji może </w:t>
      </w:r>
      <w:r w:rsidR="0014758D">
        <w:t xml:space="preserve">w każdej chwili </w:t>
      </w:r>
      <w:r>
        <w:t>zweryfikować oryginalny zapis przechodząc do obrazu źródła</w:t>
      </w:r>
      <w:r w:rsidR="0014758D">
        <w:t xml:space="preserve"> i porównując go z odczytem</w:t>
      </w:r>
      <w:r>
        <w:t xml:space="preserve">. </w:t>
      </w:r>
    </w:p>
    <w:p w14:paraId="58F110C5" w14:textId="1E34B145" w:rsidR="00A45FC9" w:rsidRDefault="00A45FC9" w:rsidP="00176D5D">
      <w:r>
        <w:t xml:space="preserve">Obowiązkowo </w:t>
      </w:r>
      <w:r w:rsidR="004E5401">
        <w:t xml:space="preserve">w bazie danych </w:t>
      </w:r>
      <w:r>
        <w:t xml:space="preserve">należało wypełnić </w:t>
      </w:r>
      <w:r w:rsidR="00CE0E3C">
        <w:t xml:space="preserve">tylko </w:t>
      </w:r>
      <w:r>
        <w:t xml:space="preserve">pola: funkcja </w:t>
      </w:r>
      <w:r w:rsidR="00CE0E3C">
        <w:t xml:space="preserve">oraz </w:t>
      </w:r>
      <w:r>
        <w:t xml:space="preserve">miejscowość. </w:t>
      </w:r>
      <w:r w:rsidR="003469A0">
        <w:t xml:space="preserve">Jeżeli funkcja nie została wskazana „expressis verbis” w źródle w postaci bezpośredniego zapisu, informację o funkcji </w:t>
      </w:r>
      <w:r w:rsidR="0081097E">
        <w:t xml:space="preserve">wynikającą z kontekstu </w:t>
      </w:r>
      <w:r w:rsidR="003469A0">
        <w:t>podano w nawiasach kwadratowych, podając wartość w sposób znormalizowany w języku polskim np. [kanonik katedralny, pleban</w:t>
      </w:r>
      <w:r w:rsidR="0075377C">
        <w:t>, właściciel wsi</w:t>
      </w:r>
      <w:r w:rsidR="003469A0">
        <w:t xml:space="preserve">]. </w:t>
      </w:r>
      <w:r>
        <w:t xml:space="preserve">Pozostałe kolumny mają charakter opcjonalny i były uzależnione </w:t>
      </w:r>
      <w:r w:rsidR="00E25563">
        <w:t>od</w:t>
      </w:r>
      <w:r>
        <w:t xml:space="preserve"> kompletności informacji w źródle.</w:t>
      </w:r>
      <w:r w:rsidR="00FA43A8">
        <w:t xml:space="preserve"> Ze względu na kilkukrotne wystąpienie informacji o zbiorowym podatku od wielu beneficjów konieczne było wprowadzenie kolumny dla oznaczenia informacji czy wpis dotyczy jednego czy większej liczby </w:t>
      </w:r>
      <w:r w:rsidR="00FA43A8">
        <w:lastRenderedPageBreak/>
        <w:t>duchownych.</w:t>
      </w:r>
      <w:r w:rsidR="003524B2">
        <w:t xml:space="preserve"> Analogicznie konieczne było wprowadzenie numeru identyfikacyjnego dla wpisu, gdyż zdarzały się sytuacje</w:t>
      </w:r>
      <w:r w:rsidR="007C0BB7">
        <w:t>,</w:t>
      </w:r>
      <w:r w:rsidR="003524B2">
        <w:t xml:space="preserve"> że wpis dotyczył więcej niż jednej osoby lub funkcji, np. uwzględniał zarówno osobę płatnika jak też pełnomocnika.</w:t>
      </w:r>
    </w:p>
    <w:p w14:paraId="1F340367" w14:textId="45A854C8" w:rsidR="00CC7466" w:rsidRDefault="00401EB8" w:rsidP="00176D5D">
      <w:r>
        <w:t xml:space="preserve">Kształt modelu źródłowego dla edycji spisu kontrybucji zdeterminowany został </w:t>
      </w:r>
      <w:r w:rsidR="00CF538B">
        <w:t>zasadniczo</w:t>
      </w:r>
      <w:r>
        <w:t xml:space="preserve"> przez strukturę zapisu informacji w obu rękopisach</w:t>
      </w:r>
      <w:r w:rsidR="00204BC8">
        <w:t xml:space="preserve"> (</w:t>
      </w:r>
      <w:proofErr w:type="spellStart"/>
      <w:r w:rsidR="00F72180">
        <w:t>source-driven</w:t>
      </w:r>
      <w:proofErr w:type="spellEnd"/>
      <w:r w:rsidR="00F72180">
        <w:t xml:space="preserve"> data model)</w:t>
      </w:r>
      <w:r w:rsidR="00F72180" w:rsidRPr="00F72180">
        <w:rPr>
          <w:vertAlign w:val="superscript"/>
          <w:lang w:val="en-US"/>
        </w:rPr>
        <w:footnoteReference w:id="91"/>
      </w:r>
      <w:r w:rsidR="00DE5CDC">
        <w:t xml:space="preserve">. </w:t>
      </w:r>
      <w:r>
        <w:t>Inaczej stało się w przypadku modelu krytycznego (analitycznego), który uwzględniał charakter informacji źródłowych, ale bra</w:t>
      </w:r>
      <w:r w:rsidR="00495873">
        <w:t>ł</w:t>
      </w:r>
      <w:r>
        <w:t xml:space="preserve"> także pod uwagę potrzeby badawcze. </w:t>
      </w:r>
      <w:r w:rsidR="00F04DB2">
        <w:t>Ze względu na brak zachowanych wizytacji kanonicznych diecezji poznańskiej z XVI wieku, właśnie księgi uposażeń (</w:t>
      </w:r>
      <w:proofErr w:type="spellStart"/>
      <w:r w:rsidR="00F04DB2">
        <w:t>libri</w:t>
      </w:r>
      <w:proofErr w:type="spellEnd"/>
      <w:r w:rsidR="00F04DB2">
        <w:t xml:space="preserve"> </w:t>
      </w:r>
      <w:proofErr w:type="spellStart"/>
      <w:r w:rsidR="00F04DB2">
        <w:t>beneficiorum</w:t>
      </w:r>
      <w:proofErr w:type="spellEnd"/>
      <w:r w:rsidR="00F04DB2">
        <w:t xml:space="preserve">), księgi </w:t>
      </w:r>
      <w:proofErr w:type="spellStart"/>
      <w:r w:rsidR="00F04DB2">
        <w:t>retaksacji</w:t>
      </w:r>
      <w:proofErr w:type="spellEnd"/>
      <w:r w:rsidR="00F04DB2">
        <w:t xml:space="preserve"> (</w:t>
      </w:r>
      <w:proofErr w:type="spellStart"/>
      <w:r w:rsidR="00F04DB2">
        <w:t>libri</w:t>
      </w:r>
      <w:proofErr w:type="spellEnd"/>
      <w:r w:rsidR="00F04DB2">
        <w:t xml:space="preserve"> </w:t>
      </w:r>
      <w:proofErr w:type="spellStart"/>
      <w:r w:rsidR="00F04DB2">
        <w:t>retaxationum</w:t>
      </w:r>
      <w:proofErr w:type="spellEnd"/>
      <w:r w:rsidR="00F04DB2">
        <w:t>) oraz spisy podatku nadzwyczajnego świeckie oraz kościelne (</w:t>
      </w:r>
      <w:proofErr w:type="spellStart"/>
      <w:r w:rsidR="00F04DB2">
        <w:t>libri</w:t>
      </w:r>
      <w:proofErr w:type="spellEnd"/>
      <w:r w:rsidR="00F04DB2">
        <w:t xml:space="preserve"> </w:t>
      </w:r>
      <w:proofErr w:type="spellStart"/>
      <w:r w:rsidR="00F04DB2">
        <w:t>contributionum</w:t>
      </w:r>
      <w:proofErr w:type="spellEnd"/>
      <w:r w:rsidR="00F04DB2">
        <w:t xml:space="preserve">) stanowią podstawowe źródło dla </w:t>
      </w:r>
      <w:r w:rsidR="005A7B0C">
        <w:t>odtworzenia obrazu</w:t>
      </w:r>
      <w:r w:rsidR="00F04DB2">
        <w:t xml:space="preserve"> struktury terytorialnej</w:t>
      </w:r>
      <w:r w:rsidR="005A7B0C">
        <w:t xml:space="preserve"> oraz</w:t>
      </w:r>
      <w:r w:rsidR="00F04DB2">
        <w:t xml:space="preserve"> sytuacji organizacyjnej</w:t>
      </w:r>
      <w:r w:rsidR="000107D6">
        <w:t xml:space="preserve"> i</w:t>
      </w:r>
      <w:r w:rsidR="00F04DB2">
        <w:t xml:space="preserve"> </w:t>
      </w:r>
      <w:r w:rsidR="000107D6">
        <w:t xml:space="preserve">materialnej </w:t>
      </w:r>
      <w:r w:rsidR="00F04DB2">
        <w:t xml:space="preserve">Kościoła łacińskiego w XVI wieku. </w:t>
      </w:r>
      <w:r w:rsidR="00E03630">
        <w:t>Dla diecezji poznańskiej historycy dysponują trzema takimi zestawieniami - księgą uposażeń z 1510 roku</w:t>
      </w:r>
      <w:r w:rsidR="00AB3F3A">
        <w:rPr>
          <w:rStyle w:val="Odwoanieprzypisudolnego"/>
        </w:rPr>
        <w:footnoteReference w:id="92"/>
      </w:r>
      <w:r w:rsidR="00E03630">
        <w:t xml:space="preserve"> oraz dwoma kontrybucj</w:t>
      </w:r>
      <w:r w:rsidR="00AB3F3A">
        <w:t>ami synodalnymi: z 1540 r.</w:t>
      </w:r>
      <w:r w:rsidR="00AB3F3A">
        <w:rPr>
          <w:rStyle w:val="Odwoanieprzypisudolnego"/>
        </w:rPr>
        <w:footnoteReference w:id="93"/>
      </w:r>
      <w:r w:rsidR="00AB3F3A">
        <w:t xml:space="preserve"> i 1561 r.</w:t>
      </w:r>
      <w:r w:rsidR="00AB3F3A">
        <w:rPr>
          <w:rStyle w:val="Odwoanieprzypisudolnego"/>
        </w:rPr>
        <w:footnoteReference w:id="94"/>
      </w:r>
      <w:r w:rsidR="000E5709">
        <w:t xml:space="preserve"> </w:t>
      </w:r>
      <w:r w:rsidR="00521B7E">
        <w:t>Ten ostatni jest szczególnie wartościowy, gdyż u</w:t>
      </w:r>
      <w:r w:rsidR="00521B7E" w:rsidRPr="00570258">
        <w:t>kazuje strukturę organizacyjną, majątkową i osobową diecezji poznańskiej w okresie reform</w:t>
      </w:r>
      <w:r w:rsidR="00521B7E">
        <w:t>y</w:t>
      </w:r>
      <w:r w:rsidR="00521B7E" w:rsidRPr="00570258">
        <w:t xml:space="preserve"> protestanck</w:t>
      </w:r>
      <w:r w:rsidR="00521B7E">
        <w:t>iej.</w:t>
      </w:r>
    </w:p>
    <w:p w14:paraId="50B4C8DD" w14:textId="600EA439" w:rsidR="00521B7E" w:rsidRDefault="00453DE7" w:rsidP="00176D5D">
      <w:r>
        <w:t xml:space="preserve">W analitycznym modelu danych </w:t>
      </w:r>
      <w:r w:rsidR="00100575">
        <w:t xml:space="preserve">dla spisów kontrybucji z 1561 r., potencjalnie także dla innych źródeł o podobnym charakterze, </w:t>
      </w:r>
      <w:r>
        <w:t xml:space="preserve">na plan pierwszy wysuwają </w:t>
      </w:r>
      <w:r w:rsidR="003823AC">
        <w:t xml:space="preserve">się </w:t>
      </w:r>
      <w:r>
        <w:t>płatnicy podatku - osoby fizyczne (duchowieństwo) oraz instytucje kościelne (beneficja, fundacje)</w:t>
      </w:r>
      <w:r w:rsidR="0022051B">
        <w:t xml:space="preserve">. </w:t>
      </w:r>
      <w:r w:rsidR="00100575">
        <w:t>W</w:t>
      </w:r>
      <w:r w:rsidR="00142BFA">
        <w:t xml:space="preserve"> modelu tym zostało stworzon</w:t>
      </w:r>
      <w:r w:rsidR="00100575">
        <w:t>e</w:t>
      </w:r>
      <w:r w:rsidR="00142BFA">
        <w:t xml:space="preserve"> połączenie między faktami źródłowymi, wyrażonymi przez rejestrację pozycji podatkowych w modelu źródłowym, z faktami historycznymi (osoby, </w:t>
      </w:r>
      <w:r w:rsidR="003823AC">
        <w:t>instytucje</w:t>
      </w:r>
      <w:r w:rsidR="00142BFA">
        <w:t>, miejsca), zapisanymi w modelu krytycznym. Stworzenie oraz utrzymanie tego typu połączeń jest ważn</w:t>
      </w:r>
      <w:r w:rsidR="0038149C">
        <w:t>e dla rozwoju badań oraz krytycznej oceny prowadzonych w ich trakcie interpretacji</w:t>
      </w:r>
      <w:r w:rsidR="0038149C">
        <w:rPr>
          <w:rStyle w:val="Odwoanieprzypisudolnego"/>
        </w:rPr>
        <w:footnoteReference w:id="95"/>
      </w:r>
      <w:r w:rsidR="0038149C">
        <w:t>.</w:t>
      </w:r>
      <w:r w:rsidR="00142BFA">
        <w:t xml:space="preserve"> </w:t>
      </w:r>
      <w:r w:rsidR="00100575">
        <w:t xml:space="preserve">Zaproponowany model analityczny ma charakter otwarty, tzn. może zostać rozszerzony lub wykorzystany jako moduł do budowy innych baz danych wykorzystujących </w:t>
      </w:r>
      <w:r w:rsidR="00100575">
        <w:lastRenderedPageBreak/>
        <w:t>informację z opracowanego spisu kontrybucji.</w:t>
      </w:r>
      <w:r w:rsidR="00E26DF5">
        <w:t xml:space="preserve"> Umożliwia ponadto </w:t>
      </w:r>
      <w:r w:rsidR="00495873">
        <w:t xml:space="preserve">tworzenie </w:t>
      </w:r>
      <w:proofErr w:type="spellStart"/>
      <w:r w:rsidR="00E26DF5">
        <w:t>odwoła</w:t>
      </w:r>
      <w:r w:rsidR="00495873">
        <w:t>ń</w:t>
      </w:r>
      <w:proofErr w:type="spellEnd"/>
      <w:r w:rsidR="00495873">
        <w:t xml:space="preserve"> </w:t>
      </w:r>
      <w:r w:rsidR="00E26DF5">
        <w:t>(link</w:t>
      </w:r>
      <w:r w:rsidR="00495873">
        <w:t>ów</w:t>
      </w:r>
      <w:r w:rsidR="00E26DF5">
        <w:t xml:space="preserve">) do zbiorów zewnętrznych, co </w:t>
      </w:r>
      <w:r w:rsidR="003823AC">
        <w:t xml:space="preserve">może zastąpić </w:t>
      </w:r>
      <w:r w:rsidR="00E26DF5">
        <w:t>w pewn</w:t>
      </w:r>
      <w:r w:rsidR="003823AC">
        <w:t xml:space="preserve">ej mierze </w:t>
      </w:r>
      <w:r w:rsidR="00E26DF5">
        <w:t>aparat naukowy – przypisy rzeczowe, których zada</w:t>
      </w:r>
      <w:r w:rsidR="00495873">
        <w:t>niem</w:t>
      </w:r>
      <w:r w:rsidR="00E26DF5">
        <w:t xml:space="preserve"> była identyfikacja osób, miejsc, faktów historycznych występujących w źródle.</w:t>
      </w:r>
      <w:r w:rsidR="00573AA0">
        <w:t xml:space="preserve"> </w:t>
      </w:r>
      <w:r w:rsidR="00F30813">
        <w:t>Będzie o tym szerzej mowa w następnym podrozdziale artykułu.</w:t>
      </w:r>
    </w:p>
    <w:p w14:paraId="0C17A736" w14:textId="77777777" w:rsidR="00D644D8" w:rsidRDefault="00D644D8" w:rsidP="00176D5D">
      <w:r>
        <w:t xml:space="preserve">W modelu krytycznym bazy danych stworzone zostały następujące powiązane ze sobą tabele odpowiadające po części tradycyjnym indeksom: </w:t>
      </w:r>
    </w:p>
    <w:p w14:paraId="48BA36F8" w14:textId="77777777" w:rsidR="00D644D8" w:rsidRDefault="00D644D8" w:rsidP="00176D5D">
      <w:r>
        <w:t xml:space="preserve">- miejsca (indeks geograficzny), </w:t>
      </w:r>
    </w:p>
    <w:p w14:paraId="37B16977" w14:textId="5A4D07DA" w:rsidR="00453DE7" w:rsidRDefault="00D644D8" w:rsidP="00176D5D">
      <w:r>
        <w:t>- osoby (indeks osobowy)</w:t>
      </w:r>
      <w:r w:rsidR="00E275D9">
        <w:t>,</w:t>
      </w:r>
    </w:p>
    <w:p w14:paraId="060C780B" w14:textId="771D54AE" w:rsidR="003823AC" w:rsidRDefault="00BA6BA2" w:rsidP="003823AC">
      <w:r>
        <w:t>- instytucje (beneficja, funkcje)</w:t>
      </w:r>
      <w:r w:rsidR="00573AA0">
        <w:t>.</w:t>
      </w:r>
    </w:p>
    <w:p w14:paraId="47CE64CB" w14:textId="77777777" w:rsidR="000D35CE" w:rsidRDefault="000D35CE" w:rsidP="001F01A9">
      <w:r>
        <w:t xml:space="preserve">Przekształcanie danych z modelu źródłowego do modelu krytycznego sprowokowało kilka problemów teoretycznych wynikających ze złożonego charakteru opisywanych zjawisk. Takim przykładem może być sposób ujęcia w bazie danych parafii, które mogą być traktowane jako miejsca (okręg parafialny, kościół parafialny) lub instytucje (beneficjum parafialne). Poza dyskusją pozostaje parafia jako zjawisko społeczne i grupa ludzka, gdyż spis kontrybucji odnosi się głównie do parafii jako beneficjum, posiadanie którego zobowiązywało do uiszczenia odpowiedniej sumy na rzecz skarbu koronnego. Ze względu na funkcjonowanie przy kościołach parafialnych więcej niż jednego duchownego lub więcej niż jednego beneficjum kościelnego (np. </w:t>
      </w:r>
      <w:proofErr w:type="spellStart"/>
      <w:r>
        <w:t>altarii</w:t>
      </w:r>
      <w:proofErr w:type="spellEnd"/>
      <w:r>
        <w:t xml:space="preserve">) odrębnie należałoby potraktować parafie jako beneficja (tabela: instytucje) od kościołów parafialnych, przy których te beneficja funkcjonowały (tabela: miejsca). Sposób rejestracji parafii w obu rejestrach przez oddanie tylko nazwy miejscowości nie pozwala stwierdzić, z jakiego czy jakich beneficjów przy kościele parafialnym był opłacany podatek. Można przyjąć generalne założenie, że jeżeli kolektor nie zaznaczył typu beneficjum, to miał na myśli podatek odprowadzony przez plebana. Z tego powodu pozycje podatkowe, w których kolektor ograniczył się do podania samej nazwy miejscowości traktowano jako beneficjum plebana i odniesiono do tabeli ‘instytucje’, a tym samym do odpowiedniego kościoła, przy którym to beneficjum funkcjonowało.  Podobnie postępowano przy kolegiach duchowieństwa – jeżeli źródło, podając członków kolegium, nie identyfikowało rodzaju prebendy wówczas w kapitułach katedralnych i kolegiackich przyjmowano, że chodzi o kanonie, a przypadku kolegiów wikariuszy i mansjonarzy – odpowiednie o wikariaty i </w:t>
      </w:r>
      <w:proofErr w:type="spellStart"/>
      <w:r>
        <w:t>mansjonarie</w:t>
      </w:r>
      <w:proofErr w:type="spellEnd"/>
      <w:r>
        <w:t xml:space="preserve">. Jeżeli rejestr nie wskazywał jednoznacznie na odrębność prebendy (wezwanie, typ prałatury, fundusz), były one traktowane w tabeli ‘instytucje’ jako jedna pozycja np. kanonia w Szamotułach, </w:t>
      </w:r>
      <w:proofErr w:type="spellStart"/>
      <w:r>
        <w:t>altaria</w:t>
      </w:r>
      <w:proofErr w:type="spellEnd"/>
      <w:r>
        <w:t xml:space="preserve"> w Obornikach. Z tego powodu listę prebend należy analizować w połączeniu z osobami je dzierżącymi.</w:t>
      </w:r>
    </w:p>
    <w:p w14:paraId="53FD9025" w14:textId="77777777" w:rsidR="000D35CE" w:rsidRDefault="000D35CE" w:rsidP="000D35CE">
      <w:pPr>
        <w:ind w:firstLine="0"/>
      </w:pPr>
      <w:r>
        <w:lastRenderedPageBreak/>
        <w:tab/>
        <w:t>Innym problemem była standaryzacja zapisu nazw własnych. W przypadku tabeli ‘miejsca’ ze względu na możliwość odwołania do zbiorów zewnętrznych nie odgrywało to tak bardzo istotnej roli. O wiele więcej problemów, ze względu na brak baz danych osób historycznych, przysparza określenie poprawnego brzmienia nazwiska osoby. Wystarczy przykład dwóch altarzystów w Pyzdrach zapisanych w rejestrze, jeden jako „</w:t>
      </w:r>
      <w:proofErr w:type="spellStart"/>
      <w:r>
        <w:t>Ioannes</w:t>
      </w:r>
      <w:proofErr w:type="spellEnd"/>
      <w:r>
        <w:t xml:space="preserve"> a Kleczko”, zaś drugi jako „</w:t>
      </w:r>
      <w:proofErr w:type="spellStart"/>
      <w:r>
        <w:t>Iacobus</w:t>
      </w:r>
      <w:proofErr w:type="spellEnd"/>
      <w:r>
        <w:t xml:space="preserve"> Kleczko”. Biorąc pod uwagę proces kształtowania nazwisk, zwłaszcza nazwisk topograficznych, na XVI wiek przypada okres równoległego funkcjonowania nazwisk z członem przyimkowym „de”, a” (a Kleczko, a Pobiedziska), nazwisk z opuszczonym członem (Kleczko, Września) oraz nazwisk, gdzie nazwa miejsca została przekształcona do postaci przymiotnikowej (Bniński, Pakosławski, Przecławski). W celu ujednolicenia nazwisk odwołałem się przede wszystkim do </w:t>
      </w:r>
      <w:r w:rsidRPr="009655A7">
        <w:rPr>
          <w:i/>
        </w:rPr>
        <w:t>Słownika etymologiczno-motywacyjnego  staropolskich nazw  osobowych</w:t>
      </w:r>
      <w:r>
        <w:rPr>
          <w:rStyle w:val="Odwoanieprzypisudolnego"/>
        </w:rPr>
        <w:footnoteReference w:id="96"/>
      </w:r>
      <w:r>
        <w:t xml:space="preserve">, przy czym zachowałem formy z przyimkami: </w:t>
      </w:r>
      <w:proofErr w:type="spellStart"/>
      <w:r>
        <w:t>Iacobus</w:t>
      </w:r>
      <w:proofErr w:type="spellEnd"/>
      <w:r>
        <w:t xml:space="preserve"> Kleczko -&gt; Jakub Kłecko, </w:t>
      </w:r>
      <w:proofErr w:type="spellStart"/>
      <w:r>
        <w:t>Ioannes</w:t>
      </w:r>
      <w:proofErr w:type="spellEnd"/>
      <w:r>
        <w:t xml:space="preserve"> a Kleczko -&gt; Jan z Kłecka.</w:t>
      </w:r>
    </w:p>
    <w:p w14:paraId="2DCC8E6F" w14:textId="14AE4B6C" w:rsidR="00D6208D" w:rsidRDefault="00573AA0" w:rsidP="008B74E3">
      <w:r>
        <w:t xml:space="preserve">Pojęcie ‘miejsca’ w proponowanej strukturze danych należy rozumieć dość szeroko. Miejscem będzie więc zarówno kościół, dekanat jak też miejscowość. Każdy typ miejsca pojawiający się w źródle </w:t>
      </w:r>
      <w:r w:rsidR="00E10F87">
        <w:t xml:space="preserve">ma </w:t>
      </w:r>
      <w:r>
        <w:t xml:space="preserve">odmienną charakterystykę uzależnioną od typu miejsca. </w:t>
      </w:r>
      <w:r w:rsidR="003823AC">
        <w:t xml:space="preserve">Ze względu na relacje mereologiczne między miejscami (np. kościół w miejscowości, parafia w dekanacie) tabela dotycząca miejsc </w:t>
      </w:r>
      <w:r w:rsidR="00904243">
        <w:t xml:space="preserve">powinna mieć schemat </w:t>
      </w:r>
      <w:r w:rsidR="003823AC">
        <w:t xml:space="preserve">rekurencyjny (rekursywny). </w:t>
      </w:r>
      <w:r w:rsidR="00904243">
        <w:t xml:space="preserve">Ze względów praktycznych zrezygnowałem jednak na tym etapie ze zbyt złożonej struktury danych. </w:t>
      </w:r>
      <w:r w:rsidR="00D6208D">
        <w:t xml:space="preserve">W sumie zostało zidentyfikowanych </w:t>
      </w:r>
      <w:r w:rsidR="00AF512C">
        <w:t>425 miejsc</w:t>
      </w:r>
      <w:r w:rsidR="00A27374">
        <w:t xml:space="preserve">, wśród których było </w:t>
      </w:r>
      <w:r w:rsidR="00D40743">
        <w:t>366 jednost</w:t>
      </w:r>
      <w:r w:rsidR="00355A5E">
        <w:t>ek</w:t>
      </w:r>
      <w:r w:rsidR="00D40743">
        <w:t xml:space="preserve"> administracyjn</w:t>
      </w:r>
      <w:r w:rsidR="00355A5E">
        <w:t>ych</w:t>
      </w:r>
      <w:r w:rsidR="00D40743">
        <w:t xml:space="preserve"> (</w:t>
      </w:r>
      <w:r w:rsidR="00501F1E">
        <w:t xml:space="preserve">355 parafii oraz 11 dekanatów), </w:t>
      </w:r>
      <w:r w:rsidR="00355A5E">
        <w:t>21 miejscowości (</w:t>
      </w:r>
      <w:r w:rsidR="00EE29F2">
        <w:t xml:space="preserve">14 wsi, 5 miast, 1 folwark i 1 osada młyńska) oraz </w:t>
      </w:r>
      <w:r w:rsidR="00DD5D00">
        <w:t>38 obiektów sakralny</w:t>
      </w:r>
      <w:r w:rsidR="006C7358">
        <w:t>ch</w:t>
      </w:r>
      <w:r w:rsidR="00DD5D00">
        <w:t xml:space="preserve"> różnego typu (15 kościołów szpitalnych</w:t>
      </w:r>
      <w:r w:rsidR="00792C7F">
        <w:t>, 13 kościołów filialnych, 5 klasztorów, 3 kościoły kolegiackie, 1 kościół katedralny</w:t>
      </w:r>
      <w:r w:rsidR="00EC309E">
        <w:t xml:space="preserve"> oraz</w:t>
      </w:r>
      <w:r w:rsidR="00792C7F">
        <w:t xml:space="preserve"> 1 kaplica</w:t>
      </w:r>
      <w:r w:rsidR="00EC309E">
        <w:t>).</w:t>
      </w:r>
      <w:r w:rsidR="008B74E3">
        <w:t xml:space="preserve"> Przedstawiony podział jest dość umowny, gdyż wymienione kategorie nie mają charakteru rozłącznego i np. kościoły szpitalne można traktować także jako kościoły filialne</w:t>
      </w:r>
      <w:r w:rsidR="00681508">
        <w:t>, natomiast parafia</w:t>
      </w:r>
      <w:r w:rsidR="004D672A">
        <w:t xml:space="preserve"> </w:t>
      </w:r>
      <w:r w:rsidR="00681508">
        <w:t xml:space="preserve">– poza nielicznymi wyjątkami – </w:t>
      </w:r>
      <w:r w:rsidR="009679AC">
        <w:t xml:space="preserve">oznacza </w:t>
      </w:r>
      <w:r w:rsidR="00681508">
        <w:t>także obecność kościoła parafialnego</w:t>
      </w:r>
      <w:r w:rsidR="008B74E3">
        <w:t>.</w:t>
      </w:r>
    </w:p>
    <w:p w14:paraId="11249CFA" w14:textId="528EF91B" w:rsidR="00573AA0" w:rsidRDefault="007F1D00" w:rsidP="00C160E8">
      <w:r>
        <w:t>Tabel</w:t>
      </w:r>
      <w:r w:rsidR="001A301F">
        <w:t>a</w:t>
      </w:r>
      <w:r>
        <w:t xml:space="preserve"> ‘instytucje’ </w:t>
      </w:r>
      <w:r w:rsidR="004D672A">
        <w:t xml:space="preserve">jest najbardziej skomplikowana i </w:t>
      </w:r>
      <w:r w:rsidR="001A301F">
        <w:t xml:space="preserve">ma także dość szeroki zakres rzeczowy, gdyż </w:t>
      </w:r>
      <w:r>
        <w:t xml:space="preserve">zawiera informacje dotyczące beneficjów, </w:t>
      </w:r>
      <w:r w:rsidR="00EF2503">
        <w:t xml:space="preserve">urzędów </w:t>
      </w:r>
      <w:r w:rsidR="009B347D">
        <w:t>oraz</w:t>
      </w:r>
      <w:r w:rsidR="001A301F">
        <w:t xml:space="preserve"> funkcji</w:t>
      </w:r>
      <w:r>
        <w:t xml:space="preserve"> związanych z miejscami. </w:t>
      </w:r>
      <w:r w:rsidR="007E26C5">
        <w:t xml:space="preserve">Wyraża tym samym rodzaj związku jaki występował między </w:t>
      </w:r>
      <w:r w:rsidR="00F178C6">
        <w:t>‘</w:t>
      </w:r>
      <w:r w:rsidR="007E26C5">
        <w:t>osobami</w:t>
      </w:r>
      <w:r w:rsidR="00F178C6">
        <w:t>’</w:t>
      </w:r>
      <w:r w:rsidR="007E26C5">
        <w:t xml:space="preserve"> a </w:t>
      </w:r>
      <w:r w:rsidR="004753E2">
        <w:lastRenderedPageBreak/>
        <w:t>‘</w:t>
      </w:r>
      <w:r w:rsidR="007E26C5">
        <w:t>miejscami</w:t>
      </w:r>
      <w:r w:rsidR="004753E2">
        <w:t>’</w:t>
      </w:r>
      <w:r w:rsidR="004267E6">
        <w:t xml:space="preserve">. Zawiera ona odpowiednie </w:t>
      </w:r>
      <w:r w:rsidR="00EA721C">
        <w:t>powiązanie instytucji z miejscem (np. kościołem)</w:t>
      </w:r>
      <w:r w:rsidR="009A0C08">
        <w:t>,</w:t>
      </w:r>
      <w:r w:rsidR="00EA721C">
        <w:t xml:space="preserve"> przy którym dana instytucja funkcjonowała.</w:t>
      </w:r>
      <w:r w:rsidR="00216BCC">
        <w:t xml:space="preserve"> Aby uniknąć dodatkowego komplikowana modelu danych przyjęto założenie, że beneficjum mogło funkcjonować tylko przy jednym kościele, co nie jest do końca zgodne z rzeczywistością historyczną, gdyż nie uwzględnia problem</w:t>
      </w:r>
      <w:r w:rsidR="004753E2">
        <w:t>u</w:t>
      </w:r>
      <w:r w:rsidR="00216BCC">
        <w:t xml:space="preserve"> przeniesienia beneficjum z jednego kościoła do innego oraz przypadków beneficjów połączonych („unita”) czy inkorporowanych („</w:t>
      </w:r>
      <w:proofErr w:type="spellStart"/>
      <w:r w:rsidR="00216BCC">
        <w:t>incorporata</w:t>
      </w:r>
      <w:proofErr w:type="spellEnd"/>
      <w:r w:rsidR="00216BCC">
        <w:t>”). W opracowanym modelu danych beneficja przeniesione lub połączone traktowano jako odrębne</w:t>
      </w:r>
      <w:r w:rsidR="004D4C35">
        <w:t>, powiązane z dwoma odrębnymi miejscami – zaś fakt powiązania z innym beneficjum odnotowano w polu komentarza</w:t>
      </w:r>
      <w:r w:rsidR="00F306BA">
        <w:t xml:space="preserve">. </w:t>
      </w:r>
      <w:r w:rsidR="00157C72">
        <w:t>Drugi</w:t>
      </w:r>
      <w:r w:rsidR="00FD3B5C">
        <w:t>e</w:t>
      </w:r>
      <w:r w:rsidR="00157C72">
        <w:t xml:space="preserve"> założenie</w:t>
      </w:r>
      <w:r w:rsidR="00FD3B5C">
        <w:t xml:space="preserve"> generalizujące polega na potraktowaniu wzmianek o </w:t>
      </w:r>
      <w:r w:rsidR="00B22143">
        <w:t xml:space="preserve">miejscowościach (w przypadku parafii) oraz </w:t>
      </w:r>
      <w:r w:rsidR="00FD3B5C">
        <w:t>duchownych</w:t>
      </w:r>
      <w:r w:rsidR="0081519A">
        <w:t xml:space="preserve">, a konkretnie imienia i nazwiska lub samego imienia, </w:t>
      </w:r>
      <w:r w:rsidR="00FD3B5C">
        <w:t>jako poświadczenie funkcjonowania określonego r</w:t>
      </w:r>
      <w:r w:rsidR="0081519A">
        <w:t xml:space="preserve">odzaju </w:t>
      </w:r>
      <w:r w:rsidR="00371C4E">
        <w:t>beneficjów</w:t>
      </w:r>
      <w:r w:rsidR="00C8391E">
        <w:t xml:space="preserve"> i </w:t>
      </w:r>
      <w:r w:rsidR="00371C4E">
        <w:t>urzędów, z których posiadaniem lub pełnieniem</w:t>
      </w:r>
      <w:r w:rsidR="00783F2B">
        <w:t xml:space="preserve"> była związana opłata kontrybucyjna</w:t>
      </w:r>
      <w:r w:rsidR="0081519A">
        <w:t>.</w:t>
      </w:r>
      <w:r w:rsidR="00BC5ADE">
        <w:t xml:space="preserve"> Ponieważ relacj</w:t>
      </w:r>
      <w:r w:rsidR="00615280">
        <w:t>e</w:t>
      </w:r>
      <w:r w:rsidR="00BC5ADE">
        <w:t xml:space="preserve"> między osobami a instytucjami nie był</w:t>
      </w:r>
      <w:r w:rsidR="00615280">
        <w:t>y</w:t>
      </w:r>
      <w:r w:rsidR="00BC5ADE">
        <w:t xml:space="preserve"> zbyt oczywist</w:t>
      </w:r>
      <w:r w:rsidR="00615280">
        <w:t>e</w:t>
      </w:r>
      <w:r w:rsidR="00BC5ADE">
        <w:t xml:space="preserve"> do bazy danych wprowadzono </w:t>
      </w:r>
      <w:r w:rsidR="00615280">
        <w:t>hasłowy opis tych relacji</w:t>
      </w:r>
      <w:r w:rsidR="001C66D1">
        <w:t>, przy czym najważniejszą z wprowadzonych kategorii był</w:t>
      </w:r>
      <w:r w:rsidR="00530CF9">
        <w:t>o określenie płatnika podatku</w:t>
      </w:r>
      <w:r w:rsidR="003576C2">
        <w:t>.</w:t>
      </w:r>
    </w:p>
    <w:p w14:paraId="506C6A03" w14:textId="15598E7D" w:rsidR="00F178C6" w:rsidRDefault="00F178C6" w:rsidP="00BE644E">
      <w:pPr>
        <w:ind w:firstLine="0"/>
      </w:pPr>
      <w:r>
        <w:tab/>
      </w:r>
      <w:r w:rsidR="00333B63">
        <w:t>Oprócz podstawowych pól określających atrybuty miejsca, osób czy instytucji, takich jak nazwa, imię i nazwisko czy typ do każdej z tabel zostały wprowadzone pola odwołujące się do systemu identyfikatorów zewnętrznych. Niestety, polska humanistyka, nie dysponuje zbyt wieloma zbiorami, które mają charakter referencyjny, analogicznymi chociażby z</w:t>
      </w:r>
      <w:r w:rsidR="0048102B">
        <w:t xml:space="preserve"> niemieckim  </w:t>
      </w:r>
      <w:r w:rsidR="0048102B" w:rsidRPr="0048102B">
        <w:t>GND</w:t>
      </w:r>
      <w:r w:rsidR="0048102B">
        <w:t xml:space="preserve"> (</w:t>
      </w:r>
      <w:proofErr w:type="spellStart"/>
      <w:r w:rsidR="0048102B" w:rsidRPr="0048102B">
        <w:t>Die</w:t>
      </w:r>
      <w:proofErr w:type="spellEnd"/>
      <w:r w:rsidR="0048102B" w:rsidRPr="0048102B">
        <w:t xml:space="preserve"> </w:t>
      </w:r>
      <w:proofErr w:type="spellStart"/>
      <w:r w:rsidR="0048102B" w:rsidRPr="0048102B">
        <w:t>Gemeinsame</w:t>
      </w:r>
      <w:proofErr w:type="spellEnd"/>
      <w:r w:rsidR="0048102B" w:rsidRPr="0048102B">
        <w:t xml:space="preserve"> </w:t>
      </w:r>
      <w:proofErr w:type="spellStart"/>
      <w:r w:rsidR="0048102B" w:rsidRPr="0048102B">
        <w:t>Normdatei</w:t>
      </w:r>
      <w:proofErr w:type="spellEnd"/>
      <w:r w:rsidR="0048102B">
        <w:t xml:space="preserve">). </w:t>
      </w:r>
      <w:r w:rsidR="00014D93">
        <w:t xml:space="preserve">Z tego powodu stworzone zostały połączenia do baz danych oraz słowników tematycznych. Jeżeli chodzi o tabelę </w:t>
      </w:r>
      <w:r w:rsidR="001049E4">
        <w:t>‘</w:t>
      </w:r>
      <w:r w:rsidR="00014D93">
        <w:t>miejsca</w:t>
      </w:r>
      <w:r w:rsidR="001049E4">
        <w:t>’</w:t>
      </w:r>
      <w:r w:rsidR="00014D93">
        <w:t xml:space="preserve">, </w:t>
      </w:r>
      <w:r w:rsidR="008D7627">
        <w:t>to identyfikacja miejscowości</w:t>
      </w:r>
      <w:r w:rsidR="009E725C">
        <w:t xml:space="preserve"> i jednostek administracyjnych </w:t>
      </w:r>
      <w:r w:rsidR="00014D93">
        <w:t>została dokonana głównie przez odwołania do zasobów Instytutu Historii PAN</w:t>
      </w:r>
      <w:r w:rsidR="00C02E2B">
        <w:t>:</w:t>
      </w:r>
      <w:r w:rsidR="00014D93">
        <w:t xml:space="preserve"> </w:t>
      </w:r>
      <w:r w:rsidR="00014D93" w:rsidRPr="00454FBE">
        <w:t xml:space="preserve">Słownik historyczno-geograficzny ziem polskich w średniowieczu oraz Atlas historyczny Polski. W przypadku </w:t>
      </w:r>
      <w:r w:rsidR="00DD38ED">
        <w:t xml:space="preserve">kościołów </w:t>
      </w:r>
      <w:r w:rsidR="001049E4">
        <w:t>dokonano powiązania z zasobami Ośrodka Badań nad Geografią Historyczną Kościoła w Polsce</w:t>
      </w:r>
      <w:r w:rsidR="009E725C">
        <w:t xml:space="preserve"> KUL</w:t>
      </w:r>
      <w:r w:rsidR="001049E4">
        <w:t xml:space="preserve">. </w:t>
      </w:r>
      <w:r w:rsidR="00F33236">
        <w:t xml:space="preserve">Dla </w:t>
      </w:r>
      <w:r w:rsidR="001049E4">
        <w:t>dan</w:t>
      </w:r>
      <w:r w:rsidR="00F33236">
        <w:t>ych</w:t>
      </w:r>
      <w:r w:rsidR="001049E4">
        <w:t xml:space="preserve"> osobow</w:t>
      </w:r>
      <w:r w:rsidR="00F33236">
        <w:t>ych</w:t>
      </w:r>
      <w:r w:rsidR="001049E4">
        <w:t xml:space="preserve"> </w:t>
      </w:r>
      <w:r w:rsidR="00F33236">
        <w:t xml:space="preserve">(tabela ‘osoby’) </w:t>
      </w:r>
      <w:r w:rsidR="00FA22D8" w:rsidRPr="00454FBE">
        <w:t xml:space="preserve">stworzono przykładowe odwołania </w:t>
      </w:r>
      <w:r w:rsidR="00454FBE">
        <w:t>do Internetowego Polskiego Słownika Biograficznego</w:t>
      </w:r>
      <w:r w:rsidR="00CC2182">
        <w:t xml:space="preserve"> oraz </w:t>
      </w:r>
      <w:proofErr w:type="spellStart"/>
      <w:r w:rsidR="00815C5F">
        <w:t>W</w:t>
      </w:r>
      <w:r w:rsidR="00CC2182">
        <w:t>ikidata</w:t>
      </w:r>
      <w:proofErr w:type="spellEnd"/>
      <w:r w:rsidR="009A0C08">
        <w:t>,</w:t>
      </w:r>
      <w:r w:rsidR="00441FB6" w:rsidRPr="00441FB6">
        <w:t xml:space="preserve"> </w:t>
      </w:r>
      <w:r w:rsidR="00441FB6">
        <w:t xml:space="preserve">który umożliwia </w:t>
      </w:r>
      <w:r w:rsidR="00ED2523">
        <w:t>„</w:t>
      </w:r>
      <w:r w:rsidR="00441FB6">
        <w:t>przejście</w:t>
      </w:r>
      <w:r w:rsidR="00ED2523">
        <w:t>”</w:t>
      </w:r>
      <w:r w:rsidR="00441FB6">
        <w:t xml:space="preserve"> do innych zbiorów danych referencyjnych (np. VIAF, GDN, NUKAT, </w:t>
      </w:r>
      <w:proofErr w:type="spellStart"/>
      <w:r w:rsidR="00441FB6">
        <w:t>Catholic</w:t>
      </w:r>
      <w:proofErr w:type="spellEnd"/>
      <w:r w:rsidR="00441FB6">
        <w:t xml:space="preserve"> Hierarchy).</w:t>
      </w:r>
      <w:r w:rsidR="00454FBE">
        <w:t xml:space="preserve"> </w:t>
      </w:r>
      <w:r w:rsidR="00F85D3B">
        <w:t xml:space="preserve">Było to możliwe w przypadku osób znaczniejszych lub posiadających swoje </w:t>
      </w:r>
      <w:r w:rsidR="005D554B">
        <w:t xml:space="preserve">opisy we wskazanych repozytoriach. </w:t>
      </w:r>
      <w:r w:rsidR="00CC2182">
        <w:t xml:space="preserve">Ponieważ nie ma dziedzinowego zasobu dla funkcji, instytucji i osób prawnych (np. beneficjów kościelnych) tabela ‘instytucje’ pozostanie zasadniczo bez </w:t>
      </w:r>
      <w:proofErr w:type="spellStart"/>
      <w:r w:rsidR="00CC2182">
        <w:t>odwołań</w:t>
      </w:r>
      <w:proofErr w:type="spellEnd"/>
      <w:r w:rsidR="00CC2182">
        <w:t xml:space="preserve">. Jedynie w przypadku najważniejszych z nich jak </w:t>
      </w:r>
      <w:r w:rsidR="00761C96">
        <w:t xml:space="preserve">np. funkcji w kapitule katedralnej poznańskiej </w:t>
      </w:r>
      <w:r w:rsidR="00CC2182">
        <w:t xml:space="preserve">wprowadzono </w:t>
      </w:r>
      <w:r w:rsidR="00761C96">
        <w:t xml:space="preserve">przykładowe </w:t>
      </w:r>
      <w:r w:rsidR="00CC2182">
        <w:t>odesłani</w:t>
      </w:r>
      <w:r w:rsidR="00761C96">
        <w:t>a</w:t>
      </w:r>
      <w:r w:rsidR="00CC2182">
        <w:t xml:space="preserve"> do identyfikatora</w:t>
      </w:r>
      <w:r w:rsidR="005D554B">
        <w:t xml:space="preserve"> </w:t>
      </w:r>
      <w:proofErr w:type="spellStart"/>
      <w:r w:rsidR="005D554B">
        <w:t>Wikidata</w:t>
      </w:r>
      <w:proofErr w:type="spellEnd"/>
      <w:r w:rsidR="00441FB6">
        <w:t xml:space="preserve">. </w:t>
      </w:r>
    </w:p>
    <w:p w14:paraId="672E798E" w14:textId="50D99FA5" w:rsidR="00160281" w:rsidRDefault="00454FBE" w:rsidP="000D35CE">
      <w:pPr>
        <w:ind w:firstLine="0"/>
      </w:pPr>
      <w:r>
        <w:tab/>
      </w:r>
    </w:p>
    <w:p w14:paraId="5AB6CFB1" w14:textId="1502B5AC" w:rsidR="0000274E" w:rsidRDefault="00ED6D04" w:rsidP="00710F85">
      <w:pPr>
        <w:pStyle w:val="Nagwek2"/>
      </w:pPr>
      <w:r>
        <w:lastRenderedPageBreak/>
        <w:t xml:space="preserve">5. </w:t>
      </w:r>
      <w:r w:rsidR="00710F85">
        <w:t>Podsumowanie</w:t>
      </w:r>
      <w:r w:rsidR="00584D72">
        <w:t xml:space="preserve"> – edycja cyfrowa jako źródło danych badawczych</w:t>
      </w:r>
    </w:p>
    <w:p w14:paraId="7F38F1E3" w14:textId="77777777" w:rsidR="0053467A" w:rsidRDefault="003A4D5B" w:rsidP="00AF3C3F">
      <w:r>
        <w:t xml:space="preserve">Wprowadzenie do warsztatu edytorskiego narzędzi cyfrowych </w:t>
      </w:r>
      <w:r w:rsidR="008E3C50">
        <w:t>poszerzyło k</w:t>
      </w:r>
      <w:r>
        <w:t>ryteri</w:t>
      </w:r>
      <w:r w:rsidR="008E3C50">
        <w:t>a</w:t>
      </w:r>
      <w:r>
        <w:t xml:space="preserve"> oceny wartości edycji źródłowej</w:t>
      </w:r>
      <w:r w:rsidR="008E3C50">
        <w:t xml:space="preserve">. </w:t>
      </w:r>
      <w:r w:rsidR="009019E1">
        <w:t xml:space="preserve">Z tego samego powodu, trudniej niż </w:t>
      </w:r>
      <w:r w:rsidR="00A87140">
        <w:t xml:space="preserve">wcześniej </w:t>
      </w:r>
      <w:r w:rsidR="009019E1">
        <w:t xml:space="preserve">jest </w:t>
      </w:r>
      <w:r w:rsidR="00AF3C3F" w:rsidRPr="00100575">
        <w:t xml:space="preserve">przewidzieć cel edycji, </w:t>
      </w:r>
      <w:r w:rsidR="00AF3C3F">
        <w:t xml:space="preserve">który </w:t>
      </w:r>
      <w:r w:rsidR="00AF3C3F" w:rsidRPr="00100575">
        <w:t>zależy od funkcji jaką wydawca dla niej przewiduje</w:t>
      </w:r>
      <w:r w:rsidR="00420FB3">
        <w:t xml:space="preserve"> (</w:t>
      </w:r>
      <w:r w:rsidR="00AF3C3F" w:rsidRPr="00100575">
        <w:t>„</w:t>
      </w:r>
      <w:bookmarkStart w:id="2" w:name="_CTVK002274173cadff84a4daa54d39cecade563"/>
      <w:r w:rsidR="00AF3C3F" w:rsidRPr="00100575">
        <w:t>Z uwag tych wynika, że kształt edycji naukowej zależy przede wszystkim od funkcji, jaką wydawca dla niej przewiduje. Sądzę, że im więcej praktykowanych rozwiązań, tym lepiej, niemniej nazbyt hermetyczne publikacje o charakterze źródłowym skazane są na wąskie grono odbiorców</w:t>
      </w:r>
      <w:bookmarkEnd w:id="2"/>
      <w:r w:rsidR="00AF3C3F" w:rsidRPr="00100575">
        <w:rPr>
          <w:vertAlign w:val="superscript"/>
        </w:rPr>
        <w:footnoteReference w:id="97"/>
      </w:r>
      <w:r w:rsidR="00143E2B">
        <w:t>)</w:t>
      </w:r>
      <w:r w:rsidR="00AF3C3F">
        <w:t>.</w:t>
      </w:r>
      <w:r w:rsidR="002B33BE">
        <w:t xml:space="preserve"> </w:t>
      </w:r>
      <w:r w:rsidR="002F40D8">
        <w:t xml:space="preserve">Ponieważ </w:t>
      </w:r>
      <w:r w:rsidR="00B93332">
        <w:t xml:space="preserve">zewnętrzna postać </w:t>
      </w:r>
      <w:r w:rsidR="00221525">
        <w:t xml:space="preserve">edycji cyfrowej może łączyć dziś </w:t>
      </w:r>
      <w:r w:rsidR="002F40D8">
        <w:t>wiele form uwarunkowanych charakterem źródła</w:t>
      </w:r>
      <w:r w:rsidR="00B93332">
        <w:t>, potrzebami i możliwościami wydawcy i odbiorcy</w:t>
      </w:r>
      <w:r w:rsidR="00221525">
        <w:rPr>
          <w:rStyle w:val="Odwoanieprzypisudolnego"/>
        </w:rPr>
        <w:footnoteReference w:id="98"/>
      </w:r>
      <w:r w:rsidR="00B93332">
        <w:t xml:space="preserve">, </w:t>
      </w:r>
      <w:r w:rsidR="006F710F">
        <w:t xml:space="preserve">większą uwagę </w:t>
      </w:r>
      <w:r w:rsidR="00752B11">
        <w:t xml:space="preserve"> należy przywiązywać </w:t>
      </w:r>
      <w:r w:rsidR="000154B6">
        <w:t xml:space="preserve">do </w:t>
      </w:r>
      <w:r w:rsidR="00752B11">
        <w:t xml:space="preserve">zawartości </w:t>
      </w:r>
      <w:r w:rsidR="000154B6">
        <w:t>edycji</w:t>
      </w:r>
      <w:r w:rsidR="00E446FB">
        <w:t xml:space="preserve"> </w:t>
      </w:r>
      <w:r w:rsidR="00EA293D">
        <w:t xml:space="preserve">cyfrowej oraz </w:t>
      </w:r>
      <w:r w:rsidR="009E7E16">
        <w:t xml:space="preserve">organizującego ją </w:t>
      </w:r>
      <w:r w:rsidR="00C96B8D">
        <w:t xml:space="preserve">modelu danych i </w:t>
      </w:r>
      <w:r w:rsidR="00EA293D">
        <w:t xml:space="preserve">aparatu krytycznego </w:t>
      </w:r>
      <w:r w:rsidR="00E446FB">
        <w:t>niż do form prezent</w:t>
      </w:r>
      <w:r w:rsidR="00041510">
        <w:t xml:space="preserve">acji </w:t>
      </w:r>
      <w:r w:rsidR="00C96B8D">
        <w:t>i publikacji</w:t>
      </w:r>
      <w:r w:rsidR="00E52351">
        <w:t>, któr</w:t>
      </w:r>
      <w:r w:rsidR="00D207F7">
        <w:t xml:space="preserve">e mogą być różne </w:t>
      </w:r>
      <w:r w:rsidR="003178A3">
        <w:t xml:space="preserve">zarówno pod względem </w:t>
      </w:r>
      <w:r w:rsidR="00F72F9F">
        <w:t>medium (druk</w:t>
      </w:r>
      <w:r w:rsidR="000337B4">
        <w:t>owane</w:t>
      </w:r>
      <w:r w:rsidR="00F72F9F">
        <w:t>,</w:t>
      </w:r>
      <w:r w:rsidR="000337B4">
        <w:t xml:space="preserve"> cyfrowe), formy (</w:t>
      </w:r>
      <w:r w:rsidR="00A60187">
        <w:t>tekst,</w:t>
      </w:r>
      <w:r w:rsidR="005A54FA">
        <w:t xml:space="preserve"> obraz</w:t>
      </w:r>
      <w:r w:rsidR="001A0B0D">
        <w:t xml:space="preserve"> źródła)</w:t>
      </w:r>
      <w:r w:rsidR="00CD2E0C">
        <w:t xml:space="preserve">, </w:t>
      </w:r>
      <w:r w:rsidR="001A0B0D">
        <w:t>jak i metody (</w:t>
      </w:r>
      <w:r w:rsidR="00BF5AD7">
        <w:t xml:space="preserve">pdf, </w:t>
      </w:r>
      <w:r w:rsidR="00F72F9F">
        <w:t xml:space="preserve">strona </w:t>
      </w:r>
      <w:r w:rsidR="00BF5AD7">
        <w:t xml:space="preserve">lub </w:t>
      </w:r>
      <w:r w:rsidR="00F72F9F">
        <w:t>aplikacja</w:t>
      </w:r>
      <w:r w:rsidR="00BF5AD7">
        <w:t xml:space="preserve"> internetowa</w:t>
      </w:r>
      <w:r w:rsidR="00F72F9F">
        <w:t>)</w:t>
      </w:r>
      <w:r w:rsidR="00E446FB">
        <w:t xml:space="preserve">. </w:t>
      </w:r>
      <w:r w:rsidR="00666262">
        <w:t>Czy</w:t>
      </w:r>
      <w:r w:rsidR="00A34EBA">
        <w:t>m</w:t>
      </w:r>
      <w:r w:rsidR="00666262">
        <w:t xml:space="preserve"> innym jest </w:t>
      </w:r>
      <w:r w:rsidR="003F1F91">
        <w:t xml:space="preserve">samo </w:t>
      </w:r>
      <w:r w:rsidR="00666262">
        <w:t xml:space="preserve">przygotowanie </w:t>
      </w:r>
      <w:r w:rsidR="004B7EB8">
        <w:t xml:space="preserve">edycji </w:t>
      </w:r>
      <w:r w:rsidR="003F1F91">
        <w:t xml:space="preserve">cyfrowej </w:t>
      </w:r>
      <w:r w:rsidR="004B7EB8">
        <w:t>i jej zawartoś</w:t>
      </w:r>
      <w:r w:rsidR="00A34EBA">
        <w:t>ci</w:t>
      </w:r>
      <w:r w:rsidR="00006350">
        <w:t xml:space="preserve"> </w:t>
      </w:r>
      <w:r w:rsidR="004B7EB8">
        <w:t>a czym inny</w:t>
      </w:r>
      <w:r w:rsidR="003F1F91">
        <w:t xml:space="preserve">m przygotowanie </w:t>
      </w:r>
      <w:r w:rsidR="009644C4">
        <w:t xml:space="preserve">do publikacji i </w:t>
      </w:r>
      <w:r w:rsidR="00410152">
        <w:t>udostępnienia zawartych w niej informacji</w:t>
      </w:r>
      <w:r w:rsidR="00171543" w:rsidRPr="00666262">
        <w:rPr>
          <w:vertAlign w:val="superscript"/>
        </w:rPr>
        <w:footnoteReference w:id="99"/>
      </w:r>
      <w:r w:rsidR="00941D96">
        <w:t xml:space="preserve">. </w:t>
      </w:r>
    </w:p>
    <w:p w14:paraId="2783915C" w14:textId="6D598D0C" w:rsidR="009B03E7" w:rsidRDefault="00D97CFB" w:rsidP="00AF3C3F">
      <w:r>
        <w:t xml:space="preserve">W dyskusjach prowadzonych wokół </w:t>
      </w:r>
      <w:r w:rsidR="00CA6C0F">
        <w:t>rozwoju technologii cyfrowych w edytorstwie</w:t>
      </w:r>
      <w:r w:rsidR="00742B3B">
        <w:t xml:space="preserve"> regularnie pojawia się problem trwałości </w:t>
      </w:r>
      <w:r w:rsidR="008B7EB7">
        <w:t>oraz</w:t>
      </w:r>
      <w:r w:rsidR="00517122">
        <w:t xml:space="preserve"> bezpieczeństwa </w:t>
      </w:r>
      <w:r w:rsidR="0088259F">
        <w:t xml:space="preserve">danych i aplikacji. </w:t>
      </w:r>
      <w:r w:rsidR="006470E5">
        <w:t>Eksperyment przeprowadzony z rejestrami kontrybucji z 1561 r. nakazuje bardzo mocno podkreślić odrębność danych</w:t>
      </w:r>
      <w:r w:rsidR="0039200D">
        <w:t xml:space="preserve"> od aplikacji, które służą do ich wizualizacji. </w:t>
      </w:r>
      <w:r w:rsidR="00F9135B">
        <w:t xml:space="preserve">W świecie rozwijających się możliwości technologicznych </w:t>
      </w:r>
      <w:r w:rsidR="004C12BD">
        <w:t xml:space="preserve">stabilność aplikacji jest o wiele niższa niż danych źródłowych, które są w nich prezentowane. </w:t>
      </w:r>
      <w:r w:rsidR="00E95980">
        <w:t>Z punktu widzenia trwałości prac cyfrowych kluczowe znaczenie ma</w:t>
      </w:r>
      <w:r w:rsidR="00084A93">
        <w:t xml:space="preserve">ją dane badawcze, gdyż koszt </w:t>
      </w:r>
      <w:r w:rsidR="00633F21">
        <w:t xml:space="preserve">i nakład pracy historyków </w:t>
      </w:r>
      <w:r w:rsidR="006E3CB0">
        <w:t xml:space="preserve">dla </w:t>
      </w:r>
      <w:r w:rsidR="00084A93">
        <w:t>ich wytworzenia</w:t>
      </w:r>
      <w:r w:rsidR="00E95980">
        <w:t xml:space="preserve"> </w:t>
      </w:r>
      <w:r w:rsidR="00084A93">
        <w:t xml:space="preserve">oraz </w:t>
      </w:r>
      <w:r w:rsidR="006E3CB0">
        <w:t xml:space="preserve">ich </w:t>
      </w:r>
      <w:r w:rsidR="00084A93">
        <w:t xml:space="preserve">znaczenie </w:t>
      </w:r>
      <w:r w:rsidR="009B03E7">
        <w:t xml:space="preserve">jako elementu </w:t>
      </w:r>
      <w:proofErr w:type="spellStart"/>
      <w:r w:rsidR="009B03E7" w:rsidRPr="00633F21">
        <w:rPr>
          <w:i/>
        </w:rPr>
        <w:t>linked</w:t>
      </w:r>
      <w:proofErr w:type="spellEnd"/>
      <w:r w:rsidR="009B03E7" w:rsidRPr="00633F21">
        <w:rPr>
          <w:i/>
        </w:rPr>
        <w:t xml:space="preserve"> data</w:t>
      </w:r>
      <w:r w:rsidR="009B03E7">
        <w:t xml:space="preserve"> jest wyższy niż aplikacji internetowych</w:t>
      </w:r>
      <w:r w:rsidR="006E3CB0">
        <w:t xml:space="preserve">. Te ostatnie </w:t>
      </w:r>
      <w:r w:rsidR="001A5854">
        <w:t xml:space="preserve">ulegają częstym modyfikacjom i </w:t>
      </w:r>
      <w:r w:rsidR="006E3CB0">
        <w:t>mogą być tworzone</w:t>
      </w:r>
      <w:r w:rsidR="00A86450">
        <w:t xml:space="preserve"> </w:t>
      </w:r>
      <w:r w:rsidR="003F59C2">
        <w:t>doraźnie w zależności od potrzeb użytkowników.</w:t>
      </w:r>
    </w:p>
    <w:p w14:paraId="04ABF8A3" w14:textId="3A174797" w:rsidR="00CF78A3" w:rsidRDefault="004C3E09" w:rsidP="00AF3C3F">
      <w:r>
        <w:t xml:space="preserve">Niniejszej publikacji towarzyszy dedykowana strona przygotowana w środowisku </w:t>
      </w:r>
      <w:proofErr w:type="spellStart"/>
      <w:r>
        <w:t>MediaWiki</w:t>
      </w:r>
      <w:proofErr w:type="spellEnd"/>
      <w:r w:rsidR="00C53483">
        <w:t xml:space="preserve"> (</w:t>
      </w:r>
      <w:hyperlink r:id="rId12" w:history="1">
        <w:r w:rsidR="00864216" w:rsidRPr="00864216">
          <w:rPr>
            <w:rStyle w:val="Hipercze"/>
          </w:rPr>
          <w:t>http://geo-ecclesiae.kul.pl/apps/regestra-1561</w:t>
        </w:r>
      </w:hyperlink>
      <w:r w:rsidR="00B66295">
        <w:t>)</w:t>
      </w:r>
      <w:r w:rsidR="002362F1">
        <w:t xml:space="preserve">, gdzie czytelnik znajdzie </w:t>
      </w:r>
      <w:r w:rsidR="008E79FC">
        <w:t>informację o wszystkich formach udostępnienia wyników badań prezentowanych w artykule</w:t>
      </w:r>
      <w:r w:rsidR="00B66295">
        <w:t xml:space="preserve">. </w:t>
      </w:r>
      <w:r w:rsidR="00287ECE">
        <w:lastRenderedPageBreak/>
        <w:t>Oprócz możliwości pobrania samego artykułu</w:t>
      </w:r>
      <w:r w:rsidR="0097286D">
        <w:t>,</w:t>
      </w:r>
      <w:r w:rsidR="00A8390A">
        <w:t xml:space="preserve"> edycji </w:t>
      </w:r>
      <w:proofErr w:type="spellStart"/>
      <w:r w:rsidR="00A8390A">
        <w:t>pełnotekstowej</w:t>
      </w:r>
      <w:proofErr w:type="spellEnd"/>
      <w:r w:rsidR="0097286D">
        <w:t xml:space="preserve"> oraz wszystkich danych</w:t>
      </w:r>
      <w:r w:rsidR="0098292F">
        <w:t xml:space="preserve"> do samodzielnej analizy</w:t>
      </w:r>
      <w:r w:rsidR="00F20C70">
        <w:t>, znajduje się tam link do edycji cyfrowej</w:t>
      </w:r>
      <w:r w:rsidR="000C071E">
        <w:t xml:space="preserve"> w formacie XML-TEI (</w:t>
      </w:r>
      <w:hyperlink r:id="rId13" w:history="1">
        <w:r w:rsidR="007B42E1" w:rsidRPr="00151C9E">
          <w:rPr>
            <w:rStyle w:val="Hipercze"/>
          </w:rPr>
          <w:t>https://geo-ecclesiae.kul.pl/apps/regestra-1561-tei</w:t>
        </w:r>
      </w:hyperlink>
      <w:r w:rsidR="007B42E1">
        <w:t>)</w:t>
      </w:r>
      <w:r w:rsidR="00F20C70">
        <w:t>.</w:t>
      </w:r>
      <w:r w:rsidR="007B42E1">
        <w:t xml:space="preserve"> </w:t>
      </w:r>
      <w:r w:rsidR="002705BC">
        <w:t>Umożliwia ona</w:t>
      </w:r>
      <w:r w:rsidR="0080769B">
        <w:t xml:space="preserve"> </w:t>
      </w:r>
      <w:r w:rsidR="003E2C29">
        <w:t xml:space="preserve">przeglądanie </w:t>
      </w:r>
      <w:r w:rsidR="00177EE6">
        <w:t xml:space="preserve">edycji </w:t>
      </w:r>
      <w:r w:rsidR="00EC6F9F">
        <w:t xml:space="preserve">i wyszukiwanie </w:t>
      </w:r>
      <w:proofErr w:type="spellStart"/>
      <w:r w:rsidR="00177EE6">
        <w:t>pełnotekstowe</w:t>
      </w:r>
      <w:proofErr w:type="spellEnd"/>
      <w:r w:rsidR="00177EE6">
        <w:t xml:space="preserve">, a w przypadku osób, miejsc i instytucji </w:t>
      </w:r>
      <w:r w:rsidR="00E52AA2">
        <w:t xml:space="preserve">połączenie z repozytorium cyfrowym przygotowanym w środowisku </w:t>
      </w:r>
      <w:proofErr w:type="spellStart"/>
      <w:r w:rsidR="00E52AA2">
        <w:t>wikibase</w:t>
      </w:r>
      <w:proofErr w:type="spellEnd"/>
      <w:r w:rsidR="004F2F34">
        <w:t xml:space="preserve"> (</w:t>
      </w:r>
      <w:hyperlink r:id="rId14" w:history="1">
        <w:r w:rsidR="00CA7B1E" w:rsidRPr="00CA7B1E">
          <w:rPr>
            <w:rStyle w:val="Hipercze"/>
          </w:rPr>
          <w:t>https://wiki.kul.pl</w:t>
        </w:r>
      </w:hyperlink>
      <w:r w:rsidR="00CA7B1E">
        <w:t>)</w:t>
      </w:r>
      <w:r w:rsidR="00E52AA2">
        <w:t>.</w:t>
      </w:r>
      <w:r w:rsidR="002A13C5">
        <w:t xml:space="preserve"> Zasób danych w tym repozytorium, w chwili obecnej, jest </w:t>
      </w:r>
      <w:r w:rsidR="00CA7B1E">
        <w:t xml:space="preserve">dość </w:t>
      </w:r>
      <w:r w:rsidR="002A13C5">
        <w:t xml:space="preserve">skąpy i wielu sytuacjach nie wykracza poza </w:t>
      </w:r>
      <w:r w:rsidR="00AC427A">
        <w:t>zakres prostego hasła indeksowego.</w:t>
      </w:r>
      <w:r w:rsidR="001C0010">
        <w:t xml:space="preserve"> Repozytorium posiada jednak charakter otwarty i wraz z postępem badań naukowych </w:t>
      </w:r>
      <w:r w:rsidR="00924FCA">
        <w:t xml:space="preserve">będzie poszerzane. Dla ilustracji możliwości </w:t>
      </w:r>
      <w:r w:rsidR="000B4BE1">
        <w:t>wzbogacania edycji poprzez rozwijanie repozytorium danych badawczych</w:t>
      </w:r>
      <w:r w:rsidR="00484487">
        <w:t xml:space="preserve"> zostało </w:t>
      </w:r>
      <w:r w:rsidR="006E1C0C">
        <w:t>stworzonych kilka</w:t>
      </w:r>
      <w:r w:rsidR="0058008F">
        <w:t>naście</w:t>
      </w:r>
      <w:r w:rsidR="006E1C0C">
        <w:t xml:space="preserve"> </w:t>
      </w:r>
      <w:r w:rsidR="00B50F87">
        <w:t xml:space="preserve">rekordów z większą ilością informacji i odnośników. </w:t>
      </w:r>
      <w:r w:rsidR="00842209">
        <w:t xml:space="preserve">W większości przypadków </w:t>
      </w:r>
      <w:r w:rsidR="00D1205C">
        <w:t xml:space="preserve">polegało to na podaniu identyfikatora repozytorium </w:t>
      </w:r>
      <w:proofErr w:type="spellStart"/>
      <w:r w:rsidR="00D1205C">
        <w:t>WikiHum</w:t>
      </w:r>
      <w:proofErr w:type="spellEnd"/>
      <w:r w:rsidR="00325A85">
        <w:t xml:space="preserve"> (</w:t>
      </w:r>
      <w:hyperlink r:id="rId15" w:history="1">
        <w:r w:rsidR="00325A85" w:rsidRPr="00325A85">
          <w:rPr>
            <w:rStyle w:val="Hipercze"/>
          </w:rPr>
          <w:t>https://wikihum.lab.dariah.pl</w:t>
        </w:r>
      </w:hyperlink>
      <w:r w:rsidR="00325A85" w:rsidRPr="00325A85">
        <w:t>)</w:t>
      </w:r>
      <w:r w:rsidR="008E0723">
        <w:t xml:space="preserve">, gdzie znajduje się bogaty zasób informacji </w:t>
      </w:r>
      <w:r w:rsidR="007140A7">
        <w:t xml:space="preserve">historycznych, m.in. z Polskiego Słownika Biograficznego oraz </w:t>
      </w:r>
      <w:proofErr w:type="spellStart"/>
      <w:r w:rsidR="007140A7">
        <w:t>Altasu</w:t>
      </w:r>
      <w:proofErr w:type="spellEnd"/>
      <w:r w:rsidR="007140A7">
        <w:t xml:space="preserve"> historycznego Polski. </w:t>
      </w:r>
      <w:r w:rsidR="00A8553B">
        <w:t xml:space="preserve">Repozytorium to zawiera także odniesienia do dużych zbiorów danych takich </w:t>
      </w:r>
      <w:r w:rsidR="00A8553B" w:rsidRPr="000F0082">
        <w:t xml:space="preserve">jak </w:t>
      </w:r>
      <w:proofErr w:type="spellStart"/>
      <w:r w:rsidR="00DC4732" w:rsidRPr="000F0082">
        <w:t>Wikidata</w:t>
      </w:r>
      <w:proofErr w:type="spellEnd"/>
      <w:r w:rsidR="00DC4732" w:rsidRPr="000F0082">
        <w:t xml:space="preserve">, </w:t>
      </w:r>
      <w:r w:rsidR="00A8553B" w:rsidRPr="000F0082">
        <w:t xml:space="preserve">VIAF, </w:t>
      </w:r>
      <w:r w:rsidR="00F8127D" w:rsidRPr="000F0082">
        <w:t>PLWABN</w:t>
      </w:r>
      <w:r w:rsidR="007D64D7" w:rsidRPr="000F0082">
        <w:t xml:space="preserve"> (</w:t>
      </w:r>
      <w:r w:rsidR="007D64D7">
        <w:t xml:space="preserve">osoby), PRNG, </w:t>
      </w:r>
      <w:r w:rsidR="008F0618">
        <w:t>SIMC</w:t>
      </w:r>
      <w:r w:rsidR="00ED03EF">
        <w:t>, IIP (miejsca)</w:t>
      </w:r>
      <w:r w:rsidR="00DD77E4">
        <w:t>.</w:t>
      </w:r>
      <w:r w:rsidR="00E87D27">
        <w:t xml:space="preserve"> </w:t>
      </w:r>
      <w:r w:rsidR="00BB1E0C">
        <w:t xml:space="preserve">Wspomniane uzupełnienie dotyczą np. </w:t>
      </w:r>
      <w:r w:rsidR="00A81580">
        <w:t xml:space="preserve">takich osób jak </w:t>
      </w:r>
      <w:r w:rsidR="00390BA8">
        <w:t>Andrzej Czarnkowski</w:t>
      </w:r>
      <w:r w:rsidR="00563C1A">
        <w:t xml:space="preserve">, </w:t>
      </w:r>
      <w:r w:rsidR="00390BA8">
        <w:t xml:space="preserve">Jakub </w:t>
      </w:r>
      <w:proofErr w:type="spellStart"/>
      <w:r w:rsidR="00390BA8">
        <w:t>Dziaduski</w:t>
      </w:r>
      <w:proofErr w:type="spellEnd"/>
      <w:r w:rsidR="00390BA8">
        <w:t>,</w:t>
      </w:r>
      <w:r w:rsidR="00C1286B">
        <w:t xml:space="preserve"> Paw</w:t>
      </w:r>
      <w:r w:rsidR="00A81580">
        <w:t>eł</w:t>
      </w:r>
      <w:r w:rsidR="00C1286B">
        <w:t xml:space="preserve"> Głogowski</w:t>
      </w:r>
      <w:r w:rsidR="00C1286B">
        <w:rPr>
          <w:rStyle w:val="Odwoanieprzypisudolnego"/>
        </w:rPr>
        <w:footnoteReference w:id="100"/>
      </w:r>
      <w:r w:rsidR="00063F4F">
        <w:t>, Łukasz Górk</w:t>
      </w:r>
      <w:r w:rsidR="00A81580">
        <w:t>a</w:t>
      </w:r>
      <w:r w:rsidR="0084356C">
        <w:t>, Adam Konarski</w:t>
      </w:r>
      <w:r w:rsidR="00853020">
        <w:t>, Andrzej Patryc</w:t>
      </w:r>
      <w:r w:rsidR="00A81580">
        <w:t>y</w:t>
      </w:r>
      <w:r w:rsidR="00853020">
        <w:t xml:space="preserve"> Nidecki, </w:t>
      </w:r>
      <w:r w:rsidR="004C4062">
        <w:t>Andrzej Przecławski</w:t>
      </w:r>
      <w:r w:rsidR="0071228D">
        <w:t xml:space="preserve">, Stanisław </w:t>
      </w:r>
      <w:proofErr w:type="spellStart"/>
      <w:r w:rsidR="0071228D">
        <w:t>Słomowski</w:t>
      </w:r>
      <w:proofErr w:type="spellEnd"/>
      <w:r w:rsidR="009F7C8A">
        <w:t>, Stanisław Warszewicki</w:t>
      </w:r>
      <w:r w:rsidR="00FD0B55">
        <w:t xml:space="preserve">. </w:t>
      </w:r>
      <w:r w:rsidR="00F30C3A">
        <w:t xml:space="preserve">W przypadku </w:t>
      </w:r>
      <w:r w:rsidR="00F30C3A" w:rsidRPr="00F30C3A">
        <w:t>Andrzej</w:t>
      </w:r>
      <w:r w:rsidR="00F30C3A">
        <w:t xml:space="preserve">a </w:t>
      </w:r>
      <w:proofErr w:type="spellStart"/>
      <w:r w:rsidR="00F30C3A" w:rsidRPr="00F30C3A">
        <w:t>Patryc</w:t>
      </w:r>
      <w:r w:rsidR="00F30C3A">
        <w:t>ego</w:t>
      </w:r>
      <w:proofErr w:type="spellEnd"/>
      <w:r w:rsidR="00F30C3A" w:rsidRPr="00F30C3A">
        <w:t xml:space="preserve"> Nidecki</w:t>
      </w:r>
      <w:r w:rsidR="00F30C3A">
        <w:t xml:space="preserve">ego, oprócz identyfikatora </w:t>
      </w:r>
      <w:proofErr w:type="spellStart"/>
      <w:r w:rsidR="00F30C3A">
        <w:t>WikiHum</w:t>
      </w:r>
      <w:proofErr w:type="spellEnd"/>
      <w:r w:rsidR="00F30C3A">
        <w:t xml:space="preserve"> po</w:t>
      </w:r>
      <w:r w:rsidR="005A5F88">
        <w:t>dano</w:t>
      </w:r>
      <w:r w:rsidR="00F30C3A">
        <w:t xml:space="preserve"> także identyfikator </w:t>
      </w:r>
      <w:proofErr w:type="spellStart"/>
      <w:r w:rsidR="00F30C3A">
        <w:t>Wikidata</w:t>
      </w:r>
      <w:proofErr w:type="spellEnd"/>
      <w:r w:rsidR="005A5F88">
        <w:t>, które</w:t>
      </w:r>
      <w:r w:rsidR="00EE581C">
        <w:t>go</w:t>
      </w:r>
      <w:r w:rsidR="005A5F88">
        <w:t xml:space="preserve"> brakowało w </w:t>
      </w:r>
      <w:proofErr w:type="spellStart"/>
      <w:r w:rsidR="005A5F88">
        <w:t>WikiHum</w:t>
      </w:r>
      <w:proofErr w:type="spellEnd"/>
      <w:r w:rsidR="005A5F88">
        <w:t xml:space="preserve">. </w:t>
      </w:r>
      <w:r w:rsidR="00B306C8">
        <w:t xml:space="preserve">W przypadku Stanisława Warszewickiego podano tylko </w:t>
      </w:r>
      <w:r w:rsidR="005676AF">
        <w:t xml:space="preserve">link do </w:t>
      </w:r>
      <w:proofErr w:type="spellStart"/>
      <w:r w:rsidR="005676AF">
        <w:t>Wikidata</w:t>
      </w:r>
      <w:proofErr w:type="spellEnd"/>
      <w:r w:rsidR="005676AF">
        <w:t xml:space="preserve">. Wynika to z tego, że podstawę danych o osobach </w:t>
      </w:r>
      <w:r w:rsidR="00E20F55">
        <w:t xml:space="preserve">w </w:t>
      </w:r>
      <w:proofErr w:type="spellStart"/>
      <w:r w:rsidR="005676AF">
        <w:t>WikiHum</w:t>
      </w:r>
      <w:proofErr w:type="spellEnd"/>
      <w:r w:rsidR="005676AF">
        <w:t xml:space="preserve"> stanowi Polski Słownik Biograficzny, któr</w:t>
      </w:r>
      <w:r w:rsidR="00064B97">
        <w:t xml:space="preserve">y został doprowadzony do litery T. </w:t>
      </w:r>
      <w:r w:rsidR="008424B9">
        <w:t>Analogicznie do osób</w:t>
      </w:r>
      <w:r w:rsidR="000A0D65">
        <w:t>, odpowiednie odnośniki zostały dodane do miejsc</w:t>
      </w:r>
      <w:r w:rsidR="000B3FA6">
        <w:t xml:space="preserve"> </w:t>
      </w:r>
      <w:r w:rsidR="00650226">
        <w:t xml:space="preserve">- </w:t>
      </w:r>
      <w:r w:rsidR="000B3FA6">
        <w:t xml:space="preserve">wsi, miast, </w:t>
      </w:r>
      <w:r w:rsidR="00E3649A">
        <w:t>parafi</w:t>
      </w:r>
      <w:r w:rsidR="00650226">
        <w:t>i i</w:t>
      </w:r>
      <w:r w:rsidR="000B3FA6">
        <w:t xml:space="preserve"> dekanat</w:t>
      </w:r>
      <w:r w:rsidR="00650226">
        <w:t>ów</w:t>
      </w:r>
      <w:r w:rsidR="00EF07B5">
        <w:t xml:space="preserve"> występujących w </w:t>
      </w:r>
      <w:r w:rsidR="002164E8">
        <w:t>rejestrach</w:t>
      </w:r>
      <w:r w:rsidR="00650226">
        <w:t xml:space="preserve">. </w:t>
      </w:r>
      <w:r w:rsidR="002164E8">
        <w:t xml:space="preserve">Brakuje natomiast w tej chwili danych referencyjnych dla </w:t>
      </w:r>
      <w:r w:rsidR="00E108FA">
        <w:t xml:space="preserve">kościołów pomocniczych, </w:t>
      </w:r>
      <w:r w:rsidR="002164E8">
        <w:t xml:space="preserve">instytucji i beneficjów kościelnych. Stworzenie takich </w:t>
      </w:r>
      <w:r w:rsidR="00190A20">
        <w:t>rejestrów staje się coraz pilniejszą potrzebą badawczą.</w:t>
      </w:r>
      <w:r w:rsidR="00B25E7B">
        <w:t xml:space="preserve"> </w:t>
      </w:r>
      <w:r w:rsidR="00BB1E0C">
        <w:t xml:space="preserve">W </w:t>
      </w:r>
      <w:r w:rsidR="005A5F88">
        <w:t xml:space="preserve">samej </w:t>
      </w:r>
      <w:r w:rsidR="00BB1E0C">
        <w:t>aplikacji</w:t>
      </w:r>
      <w:r w:rsidR="0029625B">
        <w:t xml:space="preserve"> (</w:t>
      </w:r>
      <w:r w:rsidR="00B167E1">
        <w:t>Ryc. 2</w:t>
      </w:r>
      <w:r w:rsidR="0029625B">
        <w:t>)</w:t>
      </w:r>
      <w:r w:rsidR="00BB1E0C">
        <w:t>, p</w:t>
      </w:r>
      <w:r w:rsidR="00FD0B55">
        <w:t xml:space="preserve">o wpisaniu do pola </w:t>
      </w:r>
      <w:r w:rsidR="00FA39CC">
        <w:t xml:space="preserve">‘wprowadź zapytanie’ </w:t>
      </w:r>
      <w:r w:rsidR="00B25E7B">
        <w:t xml:space="preserve">danych </w:t>
      </w:r>
      <w:r w:rsidR="00A81580">
        <w:t>osób</w:t>
      </w:r>
      <w:r w:rsidR="00C816DA">
        <w:t xml:space="preserve">, miejsc lub instytucji </w:t>
      </w:r>
      <w:r w:rsidR="0014389E">
        <w:t>otrzymamy listę wystąpień w obu rękopisach</w:t>
      </w:r>
      <w:r w:rsidR="00FF5707">
        <w:t xml:space="preserve">, która umożliwia </w:t>
      </w:r>
      <w:r w:rsidR="007351D7">
        <w:t xml:space="preserve">ich lokalizację </w:t>
      </w:r>
      <w:r w:rsidR="007D651F">
        <w:t xml:space="preserve">w </w:t>
      </w:r>
      <w:r w:rsidR="00C1519E">
        <w:t>edycji i na skanach</w:t>
      </w:r>
      <w:r w:rsidR="007D651F">
        <w:t>, a następnie przejście do rekordu w repozytorium wiki</w:t>
      </w:r>
      <w:r w:rsidR="003D33B9">
        <w:t>.kul.pl.</w:t>
      </w:r>
      <w:r w:rsidR="00FF5707">
        <w:t xml:space="preserve"> </w:t>
      </w:r>
      <w:r w:rsidR="00F43610">
        <w:t xml:space="preserve">Aplikacja umożliwia </w:t>
      </w:r>
      <w:r w:rsidR="00AC64E5">
        <w:t xml:space="preserve">także </w:t>
      </w:r>
      <w:r w:rsidR="00F43610">
        <w:t>swo</w:t>
      </w:r>
      <w:r w:rsidR="00612441">
        <w:t xml:space="preserve">bodne </w:t>
      </w:r>
      <w:r w:rsidR="00F43610">
        <w:t xml:space="preserve">dodawanie lub usuwanie paneli zawierających skany lub tekst </w:t>
      </w:r>
      <w:r w:rsidR="00F43610">
        <w:lastRenderedPageBreak/>
        <w:t>edycji</w:t>
      </w:r>
      <w:r w:rsidR="00612441">
        <w:t xml:space="preserve">, co pozwala na pracę z samym tekstem, tekstem </w:t>
      </w:r>
      <w:r w:rsidR="00DE63DA">
        <w:t>oraz</w:t>
      </w:r>
      <w:r w:rsidR="00612441">
        <w:t xml:space="preserve"> skanami</w:t>
      </w:r>
      <w:r w:rsidR="00DE63DA">
        <w:t>, jednego lub obu rękopisów</w:t>
      </w:r>
      <w:r w:rsidR="00612441">
        <w:t>.</w:t>
      </w:r>
    </w:p>
    <w:p w14:paraId="1823AC1A" w14:textId="77777777" w:rsidR="00C60303" w:rsidRDefault="00C60303" w:rsidP="00AF3C3F"/>
    <w:p w14:paraId="48A9F987" w14:textId="5162B823" w:rsidR="00380BE3" w:rsidRDefault="0046133C" w:rsidP="00C60303">
      <w:pPr>
        <w:ind w:firstLine="0"/>
      </w:pPr>
      <w:r>
        <w:rPr>
          <w:noProof/>
        </w:rPr>
        <w:drawing>
          <wp:inline distT="0" distB="0" distL="0" distR="0" wp14:anchorId="533EE89C" wp14:editId="4C587FE3">
            <wp:extent cx="5731510" cy="3092450"/>
            <wp:effectExtent l="0" t="0" r="0" b="0"/>
            <wp:docPr id="852798525" name="Obraz 1" descr="Obraz zawierający tekst, zrzut ekranu, oprogramowanie, numer&#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798525" name="Obraz 1" descr="Obraz zawierający tekst, zrzut ekranu, oprogramowanie, numer&#10;&#10;Opis wygenerowany automatycznie"/>
                    <pic:cNvPicPr/>
                  </pic:nvPicPr>
                  <pic:blipFill>
                    <a:blip r:embed="rId16"/>
                    <a:stretch>
                      <a:fillRect/>
                    </a:stretch>
                  </pic:blipFill>
                  <pic:spPr>
                    <a:xfrm>
                      <a:off x="0" y="0"/>
                      <a:ext cx="5731510" cy="3092450"/>
                    </a:xfrm>
                    <a:prstGeom prst="rect">
                      <a:avLst/>
                    </a:prstGeom>
                  </pic:spPr>
                </pic:pic>
              </a:graphicData>
            </a:graphic>
          </wp:inline>
        </w:drawing>
      </w:r>
    </w:p>
    <w:p w14:paraId="5A20F4F0" w14:textId="57D4FC66" w:rsidR="002939F3" w:rsidRDefault="00B167E1" w:rsidP="00C60303">
      <w:pPr>
        <w:ind w:firstLine="0"/>
      </w:pPr>
      <w:r>
        <w:t>Ryc. 2</w:t>
      </w:r>
      <w:r w:rsidR="00C60303">
        <w:t>. Widok początkowy edycji cyfrowej rejestrów kontrybucji diecezji poznańskiej z 1561 r. (</w:t>
      </w:r>
      <w:hyperlink r:id="rId17" w:history="1">
        <w:r w:rsidR="00C60303" w:rsidRPr="00864C7D">
          <w:rPr>
            <w:rStyle w:val="Hipercze"/>
          </w:rPr>
          <w:t>https://geo-ecclesiae.kul.pl/apps/regestra-1561-tei</w:t>
        </w:r>
      </w:hyperlink>
      <w:r w:rsidR="00C60303" w:rsidRPr="00C60303">
        <w:t>)</w:t>
      </w:r>
    </w:p>
    <w:p w14:paraId="3A590BA2" w14:textId="77777777" w:rsidR="002939F3" w:rsidRDefault="002939F3" w:rsidP="00AF3C3F"/>
    <w:p w14:paraId="5F4CB627" w14:textId="4336518C" w:rsidR="00750489" w:rsidRDefault="0094007F" w:rsidP="00AF3C3F">
      <w:r>
        <w:t xml:space="preserve">Oprócz edycji </w:t>
      </w:r>
      <w:proofErr w:type="spellStart"/>
      <w:r>
        <w:t>pełnotekstowej</w:t>
      </w:r>
      <w:proofErr w:type="spellEnd"/>
      <w:r w:rsidR="001573EE">
        <w:t xml:space="preserve"> zostały przygotowane </w:t>
      </w:r>
      <w:r w:rsidR="00F23828">
        <w:t xml:space="preserve">dwie </w:t>
      </w:r>
      <w:r w:rsidR="001573EE">
        <w:t>aplikacje prezentujące dane badawcze</w:t>
      </w:r>
      <w:r w:rsidR="009A5053">
        <w:t xml:space="preserve">, które powstały w trakcie prowadzonych prac. Pierwsza z nich opracowana została w </w:t>
      </w:r>
      <w:r w:rsidR="00574B89">
        <w:t xml:space="preserve">środowisku INDXR, </w:t>
      </w:r>
      <w:r w:rsidR="007B11D3">
        <w:t>które służy</w:t>
      </w:r>
      <w:r w:rsidR="00574B89">
        <w:t xml:space="preserve"> do </w:t>
      </w:r>
      <w:proofErr w:type="spellStart"/>
      <w:r w:rsidR="00574B89">
        <w:t>anotowania</w:t>
      </w:r>
      <w:proofErr w:type="spellEnd"/>
      <w:r w:rsidR="00574B89">
        <w:t xml:space="preserve"> źródeł historycznych w Instytucie Historii PAN. </w:t>
      </w:r>
      <w:r w:rsidR="003603B3">
        <w:t xml:space="preserve">Nie zawiera ona pełnego tekstu źródła, </w:t>
      </w:r>
      <w:r w:rsidR="00822526">
        <w:t xml:space="preserve">ale prezentuje uporządkowane i zgromadzone w tabelach informacje </w:t>
      </w:r>
      <w:r w:rsidR="00257667">
        <w:t xml:space="preserve">omówione wcześniej w tekście i </w:t>
      </w:r>
      <w:r w:rsidR="00B167E1">
        <w:t>ujęte</w:t>
      </w:r>
      <w:r w:rsidR="00257667">
        <w:t xml:space="preserve"> na schemacie</w:t>
      </w:r>
      <w:r w:rsidR="00B167E1">
        <w:t xml:space="preserve"> (Ryc. 1).</w:t>
      </w:r>
      <w:r w:rsidR="004C4395">
        <w:t xml:space="preserve"> </w:t>
      </w:r>
      <w:r w:rsidR="00077A7B">
        <w:t xml:space="preserve">Umożliwia ona przeglądanie, filtrowanie oraz </w:t>
      </w:r>
      <w:r w:rsidR="00C26F24">
        <w:t xml:space="preserve">wyszukiwanie </w:t>
      </w:r>
      <w:r w:rsidR="00077A7B">
        <w:t xml:space="preserve">danych </w:t>
      </w:r>
      <w:r w:rsidR="00C26F24">
        <w:t>zawartych w obu rejestrach</w:t>
      </w:r>
      <w:r w:rsidR="00AA77D5">
        <w:t xml:space="preserve"> oraz</w:t>
      </w:r>
      <w:r w:rsidR="00A1429B">
        <w:t xml:space="preserve"> ich wizualizację na skanie</w:t>
      </w:r>
      <w:r w:rsidR="00C26F24">
        <w:t xml:space="preserve">. </w:t>
      </w:r>
      <w:r w:rsidR="001761F5">
        <w:t xml:space="preserve">Po naciśnięciu wiersza w tabeli atrybutów aplikacja przekierowuje użytkownika </w:t>
      </w:r>
      <w:r w:rsidR="00933444">
        <w:t>do odpowiedniego miejsca w rękopisie, które</w:t>
      </w:r>
      <w:r w:rsidR="00B300C6">
        <w:t>go</w:t>
      </w:r>
      <w:r w:rsidR="00933444">
        <w:t xml:space="preserve"> dotyczy wybrany wpis. </w:t>
      </w:r>
      <w:r w:rsidR="00C26F24">
        <w:t>Podobnie jak w przypadku aplikacji TEI-Publisher użytko</w:t>
      </w:r>
      <w:r w:rsidR="002F3DCC">
        <w:t>wnik ma możliwość wyboru poszczególnych elementów</w:t>
      </w:r>
      <w:r w:rsidR="000720E1">
        <w:t xml:space="preserve"> aplikacji</w:t>
      </w:r>
      <w:r w:rsidR="00B27BA0">
        <w:t xml:space="preserve">, w tym </w:t>
      </w:r>
      <w:r w:rsidR="00557AD1">
        <w:t>kolumn</w:t>
      </w:r>
      <w:r w:rsidR="000E2080">
        <w:t xml:space="preserve"> zawierających dane z obu rejestrów.</w:t>
      </w:r>
      <w:r w:rsidR="00B27BA0">
        <w:t xml:space="preserve"> Elementem wyróżniającym ten </w:t>
      </w:r>
      <w:r w:rsidR="000E2080">
        <w:t xml:space="preserve">typ </w:t>
      </w:r>
      <w:r w:rsidR="00B300C6">
        <w:t>prezentacji</w:t>
      </w:r>
      <w:r w:rsidR="000E2080">
        <w:t xml:space="preserve"> jest mapa</w:t>
      </w:r>
      <w:r w:rsidR="0025758D">
        <w:t>, która</w:t>
      </w:r>
      <w:r w:rsidR="000E2080">
        <w:t xml:space="preserve"> pr</w:t>
      </w:r>
      <w:r w:rsidR="00171548">
        <w:t xml:space="preserve">zedstawia </w:t>
      </w:r>
      <w:r w:rsidR="000E2080">
        <w:t>dane przestrzenne</w:t>
      </w:r>
      <w:r w:rsidR="00FA0AA7">
        <w:t xml:space="preserve"> </w:t>
      </w:r>
      <w:r w:rsidR="00E22072">
        <w:t xml:space="preserve">na </w:t>
      </w:r>
      <w:r w:rsidR="00E22072" w:rsidRPr="00422CBD">
        <w:t xml:space="preserve">podkładzie map </w:t>
      </w:r>
      <w:r w:rsidR="00171548" w:rsidRPr="00422CBD">
        <w:t xml:space="preserve">współczesnych i </w:t>
      </w:r>
      <w:r w:rsidR="00E22072" w:rsidRPr="00422CBD">
        <w:t>dawnych</w:t>
      </w:r>
      <w:r w:rsidR="00E22072">
        <w:t xml:space="preserve"> </w:t>
      </w:r>
      <w:r w:rsidR="00A73206">
        <w:t xml:space="preserve">(dotyczy to haseł miejscowych oraz </w:t>
      </w:r>
      <w:r w:rsidR="007C0D54">
        <w:t xml:space="preserve">instytucjonalnych). </w:t>
      </w:r>
    </w:p>
    <w:p w14:paraId="1B1A7C38" w14:textId="2A5F01F4" w:rsidR="001573EE" w:rsidRDefault="00750489" w:rsidP="00750489">
      <w:pPr>
        <w:ind w:firstLine="0"/>
      </w:pPr>
      <w:r>
        <w:rPr>
          <w:noProof/>
        </w:rPr>
        <w:lastRenderedPageBreak/>
        <w:drawing>
          <wp:inline distT="0" distB="0" distL="0" distR="0" wp14:anchorId="19DAAAA3" wp14:editId="215FC14D">
            <wp:extent cx="5731510" cy="3448685"/>
            <wp:effectExtent l="0" t="0" r="0" b="0"/>
            <wp:docPr id="100034359" name="Obraz 1" descr="Obraz zawierający tekst, zrzut ekranu, numer&#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34359" name="Obraz 1" descr="Obraz zawierający tekst, zrzut ekranu, numer&#10;&#10;Opis wygenerowany automatycznie"/>
                    <pic:cNvPicPr/>
                  </pic:nvPicPr>
                  <pic:blipFill>
                    <a:blip r:embed="rId18"/>
                    <a:stretch>
                      <a:fillRect/>
                    </a:stretch>
                  </pic:blipFill>
                  <pic:spPr>
                    <a:xfrm>
                      <a:off x="0" y="0"/>
                      <a:ext cx="5731510" cy="3448685"/>
                    </a:xfrm>
                    <a:prstGeom prst="rect">
                      <a:avLst/>
                    </a:prstGeom>
                  </pic:spPr>
                </pic:pic>
              </a:graphicData>
            </a:graphic>
          </wp:inline>
        </w:drawing>
      </w:r>
    </w:p>
    <w:p w14:paraId="6F293076" w14:textId="6ABA0351" w:rsidR="00750489" w:rsidRDefault="00750489" w:rsidP="00750489">
      <w:pPr>
        <w:ind w:firstLine="0"/>
      </w:pPr>
      <w:r w:rsidRPr="00750489">
        <w:t xml:space="preserve">Ryc. </w:t>
      </w:r>
      <w:r>
        <w:t>3</w:t>
      </w:r>
      <w:r w:rsidRPr="00750489">
        <w:t xml:space="preserve">. Widok początkowy </w:t>
      </w:r>
      <w:r w:rsidR="00F73778">
        <w:t xml:space="preserve">aplikacji </w:t>
      </w:r>
      <w:r w:rsidR="00675CFD">
        <w:t xml:space="preserve">INDXR </w:t>
      </w:r>
      <w:r w:rsidR="00F73778">
        <w:t xml:space="preserve">prezentującej dane badawcze z </w:t>
      </w:r>
      <w:r w:rsidRPr="00750489">
        <w:t>rejestrów kontrybucji diecezji poznańskiej z 1561 r. (</w:t>
      </w:r>
      <w:hyperlink r:id="rId19" w:history="1">
        <w:r w:rsidRPr="00F73778">
          <w:rPr>
            <w:rStyle w:val="Hipercze"/>
          </w:rPr>
          <w:t>https://geo-ecclesiae.kul.pl/apps/regestra-1561-</w:t>
        </w:r>
        <w:r w:rsidR="00F73778" w:rsidRPr="00F73778">
          <w:rPr>
            <w:rStyle w:val="Hipercze"/>
          </w:rPr>
          <w:t>indxr</w:t>
        </w:r>
      </w:hyperlink>
      <w:r w:rsidRPr="00750489">
        <w:t>)</w:t>
      </w:r>
    </w:p>
    <w:p w14:paraId="6EA2296C" w14:textId="77777777" w:rsidR="001573EE" w:rsidRDefault="001573EE" w:rsidP="00AF3C3F"/>
    <w:p w14:paraId="48373A66" w14:textId="0B7FA974" w:rsidR="00F23828" w:rsidRDefault="00F23828" w:rsidP="00AF3C3F">
      <w:r>
        <w:t xml:space="preserve">Druga z aplikacji prezentująca dane badawcze zgromadzone w trakcie przygotowania edycji wykorzystuje środowisko </w:t>
      </w:r>
      <w:proofErr w:type="spellStart"/>
      <w:r>
        <w:t>nodegoat</w:t>
      </w:r>
      <w:proofErr w:type="spellEnd"/>
      <w:r>
        <w:t xml:space="preserve"> dedykowane prezentacji danych humanistycznych</w:t>
      </w:r>
      <w:r w:rsidR="0084545F">
        <w:t xml:space="preserve"> przechowywanych zarówno w modelach relacyjnych jak też nierelacyjnych</w:t>
      </w:r>
      <w:r w:rsidR="00293BDE">
        <w:t xml:space="preserve"> (</w:t>
      </w:r>
      <w:hyperlink r:id="rId20" w:history="1">
        <w:r w:rsidR="00293BDE" w:rsidRPr="00293BDE">
          <w:rPr>
            <w:rStyle w:val="Hipercze"/>
          </w:rPr>
          <w:t>https://geo-ecclesiae.kul.pl/apps/regestra-1561-nodegoat</w:t>
        </w:r>
      </w:hyperlink>
      <w:r w:rsidR="00293BDE">
        <w:t>)</w:t>
      </w:r>
      <w:r w:rsidR="0084545F">
        <w:t xml:space="preserve">. </w:t>
      </w:r>
      <w:r w:rsidR="005D29E0">
        <w:t xml:space="preserve">Umożliwia ona </w:t>
      </w:r>
      <w:r w:rsidR="006B2C95">
        <w:t xml:space="preserve">intuicyjne </w:t>
      </w:r>
      <w:r w:rsidR="004D488B">
        <w:t xml:space="preserve">i dość efektowe </w:t>
      </w:r>
      <w:r w:rsidR="006B2C95">
        <w:t>poruszanie się po zasobie powiązanych ze sobą danych o osobach, miejscach i instytucjach odnotowanych w obu rejestrac</w:t>
      </w:r>
      <w:r w:rsidR="00754C98">
        <w:t xml:space="preserve">h. Dodatkowo – podobnie jak w przypadku aplikacji TEI-Publisher </w:t>
      </w:r>
      <w:r w:rsidR="00C952C1">
        <w:t>–</w:t>
      </w:r>
      <w:r w:rsidR="00754C98">
        <w:t xml:space="preserve"> </w:t>
      </w:r>
      <w:r w:rsidR="00F96BA1">
        <w:t>zawiera odnośniki</w:t>
      </w:r>
      <w:r w:rsidR="00C952C1">
        <w:t xml:space="preserve"> do repozytorium </w:t>
      </w:r>
      <w:r w:rsidR="00C952C1" w:rsidRPr="00C952C1">
        <w:t>wiki.kul.pl</w:t>
      </w:r>
      <w:r w:rsidR="00C952C1">
        <w:t xml:space="preserve">. Dane </w:t>
      </w:r>
      <w:r w:rsidR="00F94B80">
        <w:t xml:space="preserve">są prezentowane </w:t>
      </w:r>
      <w:r w:rsidR="00C952C1">
        <w:t>zarówno w postaci grafów, tabel jak też map.</w:t>
      </w:r>
      <w:r w:rsidR="00325E38">
        <w:t xml:space="preserve"> Każdy z trzech utworzonych paneli </w:t>
      </w:r>
      <w:r w:rsidR="00F94B80">
        <w:t>dla</w:t>
      </w:r>
      <w:r w:rsidR="000B1FC7">
        <w:t>:</w:t>
      </w:r>
      <w:r w:rsidR="00F94B80">
        <w:t xml:space="preserve"> osób, miejsc i instytucji umożliwia </w:t>
      </w:r>
      <w:r w:rsidR="005B756B">
        <w:t xml:space="preserve">identyfikację </w:t>
      </w:r>
      <w:r w:rsidR="00067E05">
        <w:t xml:space="preserve">obiektów powiązanych. Na załączonej rycinie widać listę beneficjów </w:t>
      </w:r>
      <w:r w:rsidR="0087147A">
        <w:t>zarejestrowanych przy kościele kolegiackim św. Mikołaj w Poznaniu</w:t>
      </w:r>
      <w:r w:rsidR="00360AA3">
        <w:t>.</w:t>
      </w:r>
    </w:p>
    <w:p w14:paraId="638A855E" w14:textId="4978BAC7" w:rsidR="00F23828" w:rsidRDefault="00733562" w:rsidP="00733562">
      <w:pPr>
        <w:ind w:firstLine="0"/>
      </w:pPr>
      <w:r>
        <w:rPr>
          <w:noProof/>
        </w:rPr>
        <w:lastRenderedPageBreak/>
        <w:drawing>
          <wp:inline distT="0" distB="0" distL="0" distR="0" wp14:anchorId="7473074D" wp14:editId="512128AD">
            <wp:extent cx="5057775" cy="3014156"/>
            <wp:effectExtent l="0" t="0" r="0" b="0"/>
            <wp:docPr id="2093026984" name="Obraz 1" descr="Obraz zawierający tekst, diagram, oprogramowanie, numer&#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026984" name="Obraz 1" descr="Obraz zawierający tekst, diagram, oprogramowanie, numer&#10;&#10;Opis wygenerowany automatycznie"/>
                    <pic:cNvPicPr/>
                  </pic:nvPicPr>
                  <pic:blipFill>
                    <a:blip r:embed="rId21"/>
                    <a:stretch>
                      <a:fillRect/>
                    </a:stretch>
                  </pic:blipFill>
                  <pic:spPr>
                    <a:xfrm>
                      <a:off x="0" y="0"/>
                      <a:ext cx="5079089" cy="3026858"/>
                    </a:xfrm>
                    <a:prstGeom prst="rect">
                      <a:avLst/>
                    </a:prstGeom>
                  </pic:spPr>
                </pic:pic>
              </a:graphicData>
            </a:graphic>
          </wp:inline>
        </w:drawing>
      </w:r>
      <w:r w:rsidR="00E16D0F" w:rsidRPr="00E16D0F">
        <w:rPr>
          <w:noProof/>
        </w:rPr>
        <w:t xml:space="preserve"> </w:t>
      </w:r>
      <w:r w:rsidR="00E16D0F">
        <w:rPr>
          <w:noProof/>
        </w:rPr>
        <w:drawing>
          <wp:inline distT="0" distB="0" distL="0" distR="0" wp14:anchorId="4F60C18E" wp14:editId="59877DD0">
            <wp:extent cx="5731510" cy="3124200"/>
            <wp:effectExtent l="0" t="0" r="0" b="0"/>
            <wp:docPr id="1130292028" name="Obraz 1" descr="Obraz zawierający tekst, zrzut ekranu, oprogramowanie, Strona internetow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292028" name="Obraz 1" descr="Obraz zawierający tekst, zrzut ekranu, oprogramowanie, Strona internetowa&#10;&#10;Opis wygenerowany automatycznie"/>
                    <pic:cNvPicPr/>
                  </pic:nvPicPr>
                  <pic:blipFill>
                    <a:blip r:embed="rId22"/>
                    <a:stretch>
                      <a:fillRect/>
                    </a:stretch>
                  </pic:blipFill>
                  <pic:spPr>
                    <a:xfrm>
                      <a:off x="0" y="0"/>
                      <a:ext cx="5731510" cy="3124200"/>
                    </a:xfrm>
                    <a:prstGeom prst="rect">
                      <a:avLst/>
                    </a:prstGeom>
                  </pic:spPr>
                </pic:pic>
              </a:graphicData>
            </a:graphic>
          </wp:inline>
        </w:drawing>
      </w:r>
    </w:p>
    <w:p w14:paraId="4B787225" w14:textId="4416E6F7" w:rsidR="00360AA3" w:rsidRDefault="00E16D0F" w:rsidP="00E16D0F">
      <w:pPr>
        <w:ind w:firstLine="0"/>
      </w:pPr>
      <w:r w:rsidRPr="00E16D0F">
        <w:t xml:space="preserve">Ryc. </w:t>
      </w:r>
      <w:r w:rsidR="007F7030">
        <w:t>4</w:t>
      </w:r>
      <w:r w:rsidRPr="00E16D0F">
        <w:t xml:space="preserve">. Widok początkowy </w:t>
      </w:r>
      <w:r>
        <w:t xml:space="preserve">oraz panel dla </w:t>
      </w:r>
      <w:r w:rsidR="00675CFD">
        <w:t xml:space="preserve">miejsc w </w:t>
      </w:r>
      <w:r w:rsidRPr="00E16D0F">
        <w:t xml:space="preserve">aplikacji </w:t>
      </w:r>
      <w:proofErr w:type="spellStart"/>
      <w:r w:rsidR="00675CFD">
        <w:t>nodegoat</w:t>
      </w:r>
      <w:proofErr w:type="spellEnd"/>
      <w:r w:rsidR="00675CFD">
        <w:t xml:space="preserve"> </w:t>
      </w:r>
      <w:r w:rsidRPr="00E16D0F">
        <w:t>prezentującej dane badawcze z rejestrów kontrybucji diecezji poznańskiej z 1561 r. (</w:t>
      </w:r>
      <w:hyperlink r:id="rId23" w:history="1">
        <w:r w:rsidRPr="007F7030">
          <w:rPr>
            <w:rStyle w:val="Hipercze"/>
          </w:rPr>
          <w:t>https://geo-ecclesiae.kul.pl/apps/regestra-1561-</w:t>
        </w:r>
        <w:r w:rsidR="007F7030" w:rsidRPr="007F7030">
          <w:rPr>
            <w:rStyle w:val="Hipercze"/>
          </w:rPr>
          <w:t>nodegoat</w:t>
        </w:r>
      </w:hyperlink>
      <w:r w:rsidRPr="00E16D0F">
        <w:t>)</w:t>
      </w:r>
    </w:p>
    <w:p w14:paraId="674091AC" w14:textId="77777777" w:rsidR="00360AA3" w:rsidRDefault="00360AA3" w:rsidP="00AF3C3F"/>
    <w:p w14:paraId="21B9742D" w14:textId="051470AF" w:rsidR="009772A1" w:rsidRDefault="002939F3" w:rsidP="00AF3C3F">
      <w:r>
        <w:t xml:space="preserve">Na zakończenie </w:t>
      </w:r>
      <w:r w:rsidR="00AD7651">
        <w:t xml:space="preserve">chciałbym </w:t>
      </w:r>
      <w:r w:rsidR="0053467A">
        <w:t xml:space="preserve">jeszcze raz wskazać </w:t>
      </w:r>
      <w:r w:rsidR="00AD7651">
        <w:t>na dw</w:t>
      </w:r>
      <w:r w:rsidR="00B966A9">
        <w:t xml:space="preserve">ie </w:t>
      </w:r>
      <w:r w:rsidR="0053470B">
        <w:t xml:space="preserve">– istotne wg mnie - </w:t>
      </w:r>
      <w:r w:rsidR="00B966A9">
        <w:t>cechy edycji cyfrowej, których nie może zrealizować</w:t>
      </w:r>
      <w:r w:rsidR="009772A1">
        <w:t xml:space="preserve"> edycja tradycyjna (drukowana). </w:t>
      </w:r>
      <w:r w:rsidR="005E5CC0">
        <w:t>Obie zostały zaprezentowan</w:t>
      </w:r>
      <w:r w:rsidR="00CA05D6">
        <w:t>e</w:t>
      </w:r>
      <w:r w:rsidR="005E5CC0">
        <w:t xml:space="preserve"> w sposób doświadczalny w prezentowan</w:t>
      </w:r>
      <w:r w:rsidR="00D97783">
        <w:t>ych</w:t>
      </w:r>
      <w:r w:rsidR="005E5CC0">
        <w:t xml:space="preserve"> aplikacj</w:t>
      </w:r>
      <w:r w:rsidR="00D97783">
        <w:t>ach</w:t>
      </w:r>
      <w:r w:rsidR="005E5CC0">
        <w:t>.</w:t>
      </w:r>
      <w:r w:rsidR="00CA05D6">
        <w:t xml:space="preserve"> </w:t>
      </w:r>
      <w:r w:rsidR="005E5CC0">
        <w:t xml:space="preserve">W edycji tradycyjnej </w:t>
      </w:r>
      <w:r w:rsidR="00F34882">
        <w:t xml:space="preserve">nie można stworzyć dynamicznego i interaktywnego połączenia między jej poszczególnymi komponentami: </w:t>
      </w:r>
      <w:r w:rsidR="009D08C4">
        <w:t>obrazem źródła, tekstem oraz przekazem</w:t>
      </w:r>
      <w:r w:rsidR="00052B4E">
        <w:t xml:space="preserve">. </w:t>
      </w:r>
      <w:r w:rsidR="00FD2EB5">
        <w:t xml:space="preserve">Nie da się także stworzyć połączenia z innymi edycjami czy </w:t>
      </w:r>
      <w:r w:rsidR="002B4498">
        <w:t xml:space="preserve">bazami danych referencyjnych. </w:t>
      </w:r>
      <w:r w:rsidR="00052B4E">
        <w:t xml:space="preserve">W przypadku </w:t>
      </w:r>
      <w:r w:rsidR="00D6286A">
        <w:lastRenderedPageBreak/>
        <w:t>opracowanych sp</w:t>
      </w:r>
      <w:r w:rsidR="00066DF8">
        <w:t xml:space="preserve">isów </w:t>
      </w:r>
      <w:r w:rsidR="00D6286A">
        <w:t xml:space="preserve">kontrybucji to połączenie dotyczy </w:t>
      </w:r>
      <w:r w:rsidR="00A609D8">
        <w:t>także dwóch rękopisów</w:t>
      </w:r>
      <w:r w:rsidR="00CC7B6D">
        <w:t xml:space="preserve"> oraz dodatkowo wizualizacji kartograficznej </w:t>
      </w:r>
      <w:r w:rsidR="004819E2">
        <w:t>miejsc</w:t>
      </w:r>
      <w:r w:rsidR="00A609D8">
        <w:t>.</w:t>
      </w:r>
      <w:r w:rsidR="00F676C5">
        <w:t xml:space="preserve"> Dzięki temu odbiorca edycji </w:t>
      </w:r>
      <w:r w:rsidR="009D765C">
        <w:t xml:space="preserve">ma jednoczesny i </w:t>
      </w:r>
      <w:r w:rsidR="00251447">
        <w:t>łatwy</w:t>
      </w:r>
      <w:r w:rsidR="009D765C">
        <w:t xml:space="preserve"> dostęp </w:t>
      </w:r>
      <w:r w:rsidR="00546739">
        <w:t>do podstawy edycji, tekstu oraz ap</w:t>
      </w:r>
      <w:r w:rsidR="00417E70">
        <w:t xml:space="preserve">aratu naukowego, które są ze sobą zintegrowane i umożliwiają </w:t>
      </w:r>
      <w:r w:rsidR="00F51EDC">
        <w:t xml:space="preserve">szybkie przeglądanie informacji (wyszukiwanie, filtrowanie i sortowanie) </w:t>
      </w:r>
      <w:r w:rsidR="00417E70">
        <w:t xml:space="preserve">– </w:t>
      </w:r>
      <w:r w:rsidR="005862D6">
        <w:t xml:space="preserve">a </w:t>
      </w:r>
      <w:r w:rsidR="00417E70">
        <w:t xml:space="preserve">w przypadku sytuacji wątpliwych </w:t>
      </w:r>
      <w:r w:rsidR="005B4AF1">
        <w:t xml:space="preserve">i niejednoznacznych - </w:t>
      </w:r>
      <w:r w:rsidR="00417E70">
        <w:t>weryfikację poprawności pracy ed</w:t>
      </w:r>
      <w:r w:rsidR="005B4AF1">
        <w:t>ytora oraz jego ustaleń krytycznych.</w:t>
      </w:r>
      <w:r w:rsidR="000C7FCF">
        <w:t xml:space="preserve"> Warto podkreślić, że dane geograficzne prezentowane w obu aplikacjach</w:t>
      </w:r>
      <w:r w:rsidR="002B4498">
        <w:t xml:space="preserve"> nie zostały </w:t>
      </w:r>
      <w:r w:rsidR="00B826B7">
        <w:t>specjalnie opracowane, a jedynie  połączone</w:t>
      </w:r>
      <w:r w:rsidR="00E60FE2">
        <w:t xml:space="preserve"> </w:t>
      </w:r>
      <w:r w:rsidR="00B826B7">
        <w:t xml:space="preserve"> </w:t>
      </w:r>
      <w:r w:rsidR="00E60FE2">
        <w:t xml:space="preserve">przez system identyfikatorów. Aplikacja </w:t>
      </w:r>
      <w:r w:rsidR="006864AD">
        <w:t xml:space="preserve">w środowisku INDXR korzysta z danych przestrzennych zamieszczonych </w:t>
      </w:r>
      <w:r w:rsidR="001A31FC">
        <w:t>w repozytorium danych geograficzno-historycz</w:t>
      </w:r>
      <w:r w:rsidR="006864AD">
        <w:t>n</w:t>
      </w:r>
      <w:r w:rsidR="001A31FC">
        <w:t xml:space="preserve">ych </w:t>
      </w:r>
      <w:r w:rsidR="006864AD">
        <w:t xml:space="preserve">Atlas </w:t>
      </w:r>
      <w:proofErr w:type="spellStart"/>
      <w:r w:rsidR="006864AD">
        <w:t>Fontium</w:t>
      </w:r>
      <w:proofErr w:type="spellEnd"/>
      <w:r w:rsidR="001A31FC">
        <w:t xml:space="preserve"> (</w:t>
      </w:r>
      <w:hyperlink r:id="rId24" w:history="1">
        <w:r w:rsidR="001A31FC" w:rsidRPr="006335DE">
          <w:rPr>
            <w:rStyle w:val="Hipercze"/>
          </w:rPr>
          <w:t>https://atlasfontium.pl/</w:t>
        </w:r>
      </w:hyperlink>
      <w:r w:rsidR="001A31FC">
        <w:t>)</w:t>
      </w:r>
      <w:r w:rsidR="00E85B5B">
        <w:t xml:space="preserve"> oraz z danych badawczych Ośrodka Badań nad Geografią Historyczną Kościoła w Polsce (</w:t>
      </w:r>
      <w:hyperlink r:id="rId25" w:history="1">
        <w:r w:rsidR="00530B82" w:rsidRPr="00530B82">
          <w:rPr>
            <w:rStyle w:val="Hipercze"/>
          </w:rPr>
          <w:t>http://geo-ecclesiae.kul.pl/</w:t>
        </w:r>
      </w:hyperlink>
      <w:r w:rsidR="00530B82">
        <w:t>)</w:t>
      </w:r>
      <w:r w:rsidR="001A31FC">
        <w:t xml:space="preserve">,  </w:t>
      </w:r>
      <w:r w:rsidR="006F3ADE">
        <w:t xml:space="preserve">zaś aplikacja w środowisku </w:t>
      </w:r>
      <w:proofErr w:type="spellStart"/>
      <w:r w:rsidR="006F3ADE">
        <w:t>nodegoat</w:t>
      </w:r>
      <w:proofErr w:type="spellEnd"/>
      <w:r w:rsidR="006F3ADE">
        <w:t xml:space="preserve"> reprezentuje punkty pozyskane przez zapytanie SPARQL z bazy wiedzy </w:t>
      </w:r>
      <w:proofErr w:type="spellStart"/>
      <w:r w:rsidR="006F3ADE">
        <w:t>WikiHum</w:t>
      </w:r>
      <w:proofErr w:type="spellEnd"/>
      <w:r w:rsidR="006F3ADE">
        <w:t xml:space="preserve"> (</w:t>
      </w:r>
      <w:hyperlink r:id="rId26" w:history="1">
        <w:r w:rsidR="006F3ADE" w:rsidRPr="00CA44C6">
          <w:rPr>
            <w:rStyle w:val="Hipercze"/>
          </w:rPr>
          <w:t>https://wikihum.lab.dariah.pl</w:t>
        </w:r>
      </w:hyperlink>
      <w:r w:rsidR="006F3ADE">
        <w:t>).</w:t>
      </w:r>
    </w:p>
    <w:p w14:paraId="3F8E72D3" w14:textId="5AB70D03" w:rsidR="00094F87" w:rsidRDefault="005B4AF1" w:rsidP="003F37EF">
      <w:r>
        <w:t xml:space="preserve">Drugą cechą, która wydaje się </w:t>
      </w:r>
      <w:r w:rsidR="003D0B21">
        <w:t xml:space="preserve">nawet </w:t>
      </w:r>
      <w:r>
        <w:t>istotniejsza</w:t>
      </w:r>
      <w:r w:rsidR="003D0B21">
        <w:t>, jest odmienna</w:t>
      </w:r>
      <w:r w:rsidR="00A02F8D">
        <w:t xml:space="preserve">, poszerzona </w:t>
      </w:r>
      <w:r w:rsidR="003D0B21">
        <w:t>rola aparatu naukowego w edycji cyfrowej</w:t>
      </w:r>
      <w:r w:rsidR="001C39AA">
        <w:t>, zwłaszcza przypisów rzeczowych</w:t>
      </w:r>
      <w:r w:rsidR="00A02F8D">
        <w:t xml:space="preserve">. </w:t>
      </w:r>
      <w:r w:rsidR="000129CC">
        <w:t>Z</w:t>
      </w:r>
      <w:r w:rsidR="009F5353">
        <w:t>e względu na równoległą publikację obrazu źródła</w:t>
      </w:r>
      <w:r w:rsidR="00865081">
        <w:t xml:space="preserve"> oraz tekstu </w:t>
      </w:r>
      <w:r w:rsidR="00AA3924">
        <w:t>edycja cyfrowa zdejmuje z wydawcy obowiązek szczegółowej informacji na temat korektur</w:t>
      </w:r>
      <w:r w:rsidR="000F6AB8">
        <w:t xml:space="preserve"> </w:t>
      </w:r>
      <w:r w:rsidR="00AA3924">
        <w:t>czy</w:t>
      </w:r>
      <w:r w:rsidR="00687323">
        <w:t xml:space="preserve"> czasochłonnego opisywania różnych elementów wizualnych</w:t>
      </w:r>
      <w:r w:rsidR="00ED5CD5">
        <w:t xml:space="preserve"> występujących w źródle</w:t>
      </w:r>
      <w:r w:rsidR="00801A27">
        <w:t xml:space="preserve">. Ciężar edycji i pracy edytora przeniesiony jest bardziej na krytykę przekazu źródłowego. </w:t>
      </w:r>
      <w:r w:rsidR="003F37EF">
        <w:t xml:space="preserve">Aparat krytyczny w edycji tradycyjnej </w:t>
      </w:r>
      <w:r w:rsidR="00EC775A">
        <w:t xml:space="preserve">służy </w:t>
      </w:r>
      <w:r w:rsidR="00801A27">
        <w:t xml:space="preserve">głównie </w:t>
      </w:r>
      <w:r w:rsidR="00B24BBD">
        <w:t xml:space="preserve">do </w:t>
      </w:r>
      <w:r w:rsidR="00465277">
        <w:t xml:space="preserve">weryfikacji poprawności informacji o osobach, miejscach, pojęciach, wydarzeniach występujących w </w:t>
      </w:r>
      <w:r w:rsidR="00865081">
        <w:t xml:space="preserve">wydawanym </w:t>
      </w:r>
      <w:r w:rsidR="00465277">
        <w:t>źró</w:t>
      </w:r>
      <w:r w:rsidR="001C39AA">
        <w:t xml:space="preserve">dle. </w:t>
      </w:r>
      <w:r w:rsidR="00364520">
        <w:t>W przypadku edycji cyfrowej, aparat krytyczny staje się częścią poszerzające</w:t>
      </w:r>
      <w:r w:rsidR="0021643B">
        <w:t>go</w:t>
      </w:r>
      <w:r w:rsidR="00364520">
        <w:t xml:space="preserve"> </w:t>
      </w:r>
      <w:r w:rsidR="0021643B">
        <w:t xml:space="preserve">się z roku na rok swoistego ekosystemu informacji historycznych pochodzących z różnych przekazów źródłowych, które mogą być zestawiane, </w:t>
      </w:r>
      <w:r w:rsidR="00FD24E8">
        <w:t xml:space="preserve">analizowane i </w:t>
      </w:r>
      <w:r w:rsidR="0021643B">
        <w:t xml:space="preserve">porównywane </w:t>
      </w:r>
      <w:r w:rsidR="00FD24E8">
        <w:t xml:space="preserve">ze </w:t>
      </w:r>
      <w:r w:rsidR="00BF0550">
        <w:t>sobą. Innymi słowy: w edycji tradycyjnej</w:t>
      </w:r>
      <w:r w:rsidR="009C2D6C">
        <w:t xml:space="preserve"> (drukowanej) </w:t>
      </w:r>
      <w:r w:rsidR="00BF0550">
        <w:t xml:space="preserve">aparat naukowy </w:t>
      </w:r>
      <w:r w:rsidR="004E7E51">
        <w:t xml:space="preserve">(przypisy rzeczowe i indeksy) </w:t>
      </w:r>
      <w:r w:rsidR="006A7A3B">
        <w:t>służ</w:t>
      </w:r>
      <w:r w:rsidR="004E7E51">
        <w:t>ą</w:t>
      </w:r>
      <w:r w:rsidR="006A7A3B">
        <w:t xml:space="preserve"> najczęściej opracowaniu jednego źródła, zaś w edycji cyfrowej t</w:t>
      </w:r>
      <w:r w:rsidR="008D53C0">
        <w:t xml:space="preserve">en sam aparat naukowy </w:t>
      </w:r>
      <w:r w:rsidR="006A7A3B">
        <w:t xml:space="preserve">– o ile jest właściwie </w:t>
      </w:r>
      <w:r w:rsidR="008D53C0">
        <w:t>przygotowany –</w:t>
      </w:r>
      <w:r w:rsidR="006A7A3B">
        <w:t xml:space="preserve"> </w:t>
      </w:r>
      <w:r w:rsidR="008D53C0">
        <w:t xml:space="preserve">może </w:t>
      </w:r>
      <w:r w:rsidR="00932EE1">
        <w:t xml:space="preserve">zostać połączony z innymi edycjami za pośrednictwem baz referencyjnych oraz technologii </w:t>
      </w:r>
      <w:proofErr w:type="spellStart"/>
      <w:r w:rsidR="00932EE1" w:rsidRPr="007B5D68">
        <w:rPr>
          <w:i/>
        </w:rPr>
        <w:t>linked</w:t>
      </w:r>
      <w:proofErr w:type="spellEnd"/>
      <w:r w:rsidR="00932EE1" w:rsidRPr="007B5D68">
        <w:rPr>
          <w:i/>
        </w:rPr>
        <w:t xml:space="preserve"> data</w:t>
      </w:r>
      <w:r w:rsidR="00932EE1">
        <w:t>.</w:t>
      </w:r>
      <w:r w:rsidR="00EC7D14">
        <w:t xml:space="preserve"> </w:t>
      </w:r>
      <w:r w:rsidR="00887601">
        <w:t xml:space="preserve">Może to nadać nową dynamikę </w:t>
      </w:r>
      <w:r w:rsidR="00D72461">
        <w:t xml:space="preserve">wydawaniu źródeł historycznych, gdyż środowisko naukowe jest zainteresowane </w:t>
      </w:r>
      <w:r w:rsidR="00341D14">
        <w:t xml:space="preserve">zarówno </w:t>
      </w:r>
      <w:r w:rsidR="00D72461">
        <w:t>sam</w:t>
      </w:r>
      <w:r w:rsidR="0085290F">
        <w:t xml:space="preserve">ymi </w:t>
      </w:r>
      <w:r w:rsidR="00D72461">
        <w:t>edycj</w:t>
      </w:r>
      <w:r w:rsidR="0085290F">
        <w:t>ami</w:t>
      </w:r>
      <w:r w:rsidR="00341D14">
        <w:t xml:space="preserve"> jak też </w:t>
      </w:r>
      <w:r w:rsidR="00D72461">
        <w:t xml:space="preserve">zasobem informacyjnym, które </w:t>
      </w:r>
      <w:r w:rsidR="00796591">
        <w:t xml:space="preserve">wydawane źródła </w:t>
      </w:r>
      <w:r w:rsidR="00D72461">
        <w:t>przyn</w:t>
      </w:r>
      <w:r w:rsidR="00796591">
        <w:t xml:space="preserve">oszą dla </w:t>
      </w:r>
      <w:r w:rsidR="00CC434D">
        <w:t>prowadzony</w:t>
      </w:r>
      <w:r w:rsidR="00796591">
        <w:t>ch</w:t>
      </w:r>
      <w:r w:rsidR="00CC434D">
        <w:t xml:space="preserve"> poszukiwa</w:t>
      </w:r>
      <w:r w:rsidR="00796591">
        <w:t>ń</w:t>
      </w:r>
      <w:r w:rsidR="00CC434D">
        <w:t xml:space="preserve"> i analiz.</w:t>
      </w:r>
      <w:r w:rsidR="00D5039C">
        <w:t xml:space="preserve"> </w:t>
      </w:r>
      <w:r w:rsidR="00ED47B5">
        <w:t xml:space="preserve">Edycje cyfrowe oraz dane zamieszczane w Internecie </w:t>
      </w:r>
      <w:r w:rsidR="004429FB">
        <w:t xml:space="preserve">w otwartym dostępie </w:t>
      </w:r>
      <w:r w:rsidR="00ED47B5">
        <w:t>w opisany wyżej lub podobny sposób stanowią nat</w:t>
      </w:r>
      <w:r w:rsidR="004429FB">
        <w:t>uralną zachętę do podejmowania analiz problemowych</w:t>
      </w:r>
      <w:r w:rsidR="008529AC">
        <w:t xml:space="preserve">. </w:t>
      </w:r>
      <w:r w:rsidR="00EE3F81" w:rsidRPr="008E231D">
        <w:t>Zapytanie federacyjne oparte o SPARQL-</w:t>
      </w:r>
      <w:proofErr w:type="spellStart"/>
      <w:r w:rsidR="00EE3F81" w:rsidRPr="008E231D">
        <w:t>endpoint</w:t>
      </w:r>
      <w:proofErr w:type="spellEnd"/>
      <w:r w:rsidR="00EE3F81" w:rsidRPr="008E231D">
        <w:t xml:space="preserve"> skierowane do zasobu </w:t>
      </w:r>
      <w:proofErr w:type="spellStart"/>
      <w:r w:rsidR="00EE3F81" w:rsidRPr="008E231D">
        <w:t>WikiHum</w:t>
      </w:r>
      <w:proofErr w:type="spellEnd"/>
      <w:r w:rsidR="00EE3F81" w:rsidRPr="008E231D">
        <w:t xml:space="preserve"> oraz wiki.kul</w:t>
      </w:r>
      <w:r w:rsidR="00CB5B5D" w:rsidRPr="008E231D">
        <w:t xml:space="preserve">.pl pozwoliło szybko zidentyfikować różnice </w:t>
      </w:r>
      <w:r w:rsidR="003065E9" w:rsidRPr="008E231D">
        <w:lastRenderedPageBreak/>
        <w:t xml:space="preserve">dotyczące parafii i ich przynależności dekanalnej </w:t>
      </w:r>
      <w:r w:rsidR="00CB5B5D" w:rsidRPr="008E231D">
        <w:t xml:space="preserve">między </w:t>
      </w:r>
      <w:r w:rsidR="003065E9" w:rsidRPr="008E231D">
        <w:t>Atlas</w:t>
      </w:r>
      <w:r w:rsidR="006763DE" w:rsidRPr="008E231D">
        <w:t xml:space="preserve">em historycznym Polski oraz opracowanymi rejestrami. </w:t>
      </w:r>
      <w:r w:rsidR="00D23FAF" w:rsidRPr="008E231D">
        <w:t>Dobrym przykładem pracy z tego typu</w:t>
      </w:r>
      <w:r w:rsidR="00EF18CA" w:rsidRPr="008E231D">
        <w:t xml:space="preserve"> zasobami może być nagrodzony na XXI Powszechnym Zjeździe Historyków w Białymstoku poster autorstwa </w:t>
      </w:r>
      <w:r w:rsidR="00EC7084">
        <w:t>mgr</w:t>
      </w:r>
      <w:r w:rsidR="00C82257">
        <w:t>. Dawida Kowalika (</w:t>
      </w:r>
      <w:r w:rsidR="00C82257" w:rsidRPr="00C82257">
        <w:t>Nierówności majątkowe szlachty województw poznańskiego, podlaskiego i kaliskiego w drugiej połowie XVI w.</w:t>
      </w:r>
      <w:r w:rsidR="00E17D43">
        <w:t xml:space="preserve">, </w:t>
      </w:r>
      <w:hyperlink r:id="rId27" w:history="1">
        <w:r w:rsidR="00EA00B7" w:rsidRPr="00EA00B7">
          <w:rPr>
            <w:rStyle w:val="Hipercze"/>
          </w:rPr>
          <w:t>https://zjazdhistorykow.pl/postery/I-03_Kowalik.pdf</w:t>
        </w:r>
      </w:hyperlink>
      <w:r w:rsidR="00C82257">
        <w:t xml:space="preserve">) </w:t>
      </w:r>
      <w:r w:rsidR="00F310CB" w:rsidRPr="008E231D">
        <w:t xml:space="preserve">oparty o dane badawcze zamieszczone na portalu Atlas </w:t>
      </w:r>
      <w:proofErr w:type="spellStart"/>
      <w:r w:rsidR="00F310CB" w:rsidRPr="008E231D">
        <w:t>Fontium</w:t>
      </w:r>
      <w:proofErr w:type="spellEnd"/>
      <w:r w:rsidR="00F310CB" w:rsidRPr="008E231D">
        <w:t xml:space="preserve"> (</w:t>
      </w:r>
      <w:hyperlink r:id="rId28" w:history="1">
        <w:r w:rsidR="00E956ED" w:rsidRPr="008E231D">
          <w:rPr>
            <w:rStyle w:val="Hipercze"/>
          </w:rPr>
          <w:t>https://atlasfontium.pl</w:t>
        </w:r>
      </w:hyperlink>
      <w:r w:rsidR="00E956ED" w:rsidRPr="008E231D">
        <w:t xml:space="preserve">). </w:t>
      </w:r>
      <w:r w:rsidR="001D7B4B">
        <w:t xml:space="preserve">Z </w:t>
      </w:r>
      <w:r w:rsidR="004C3899">
        <w:t xml:space="preserve">danych wektorowych </w:t>
      </w:r>
      <w:r w:rsidR="001D7B4B">
        <w:t xml:space="preserve">tego samego zasobu korzystał także </w:t>
      </w:r>
      <w:r w:rsidR="004C3899">
        <w:t>mgr Patryk Kuc przygotowując poster „</w:t>
      </w:r>
      <w:r w:rsidR="008D0602" w:rsidRPr="008D0602">
        <w:t>Sandomierz jako ośrodek handlu lokalnego i regionalnego w XVI wieku</w:t>
      </w:r>
      <w:r w:rsidR="008D0602">
        <w:t xml:space="preserve">”, </w:t>
      </w:r>
      <w:hyperlink r:id="rId29" w:history="1">
        <w:r w:rsidR="008D0602" w:rsidRPr="00BF0F03">
          <w:rPr>
            <w:rStyle w:val="Hipercze"/>
          </w:rPr>
          <w:t>https://zjazdhistorykow.pl/postery/I-02_Kuc.pdf</w:t>
        </w:r>
      </w:hyperlink>
      <w:r w:rsidR="008D0602">
        <w:t xml:space="preserve">). </w:t>
      </w:r>
    </w:p>
    <w:p w14:paraId="50FED2D8" w14:textId="77777777" w:rsidR="003576C2" w:rsidRDefault="003576C2" w:rsidP="003576C2"/>
    <w:sdt>
      <w:sdtPr>
        <w:rPr>
          <w:rFonts w:eastAsia="Calibri"/>
          <w:color w:val="auto"/>
          <w:sz w:val="24"/>
          <w:szCs w:val="20"/>
        </w:rPr>
        <w:tag w:val="CitaviBibliography"/>
        <w:id w:val="712321716"/>
        <w:placeholder>
          <w:docPart w:val="DefaultPlaceholder_-1854013440"/>
        </w:placeholder>
      </w:sdtPr>
      <w:sdtEndPr/>
      <w:sdtContent>
        <w:p w14:paraId="51BCDF7F" w14:textId="77777777" w:rsidR="008C4BC0" w:rsidRPr="008C4BC0" w:rsidRDefault="00441E03" w:rsidP="008C4BC0">
          <w:pPr>
            <w:pStyle w:val="CitaviBibliographyHeading"/>
            <w:rPr>
              <w:lang w:val="en-US"/>
            </w:rPr>
          </w:pPr>
          <w:r>
            <w:fldChar w:fldCharType="begin"/>
          </w:r>
          <w:r w:rsidRPr="008C4BC0">
            <w:rPr>
              <w:lang w:val="en-US"/>
            </w:rPr>
            <w:instrText>ADDIN CitaviBibliography</w:instrText>
          </w:r>
          <w:r>
            <w:fldChar w:fldCharType="separate"/>
          </w:r>
          <w:r w:rsidR="008C4BC0" w:rsidRPr="008C4BC0">
            <w:rPr>
              <w:lang w:val="en-US"/>
            </w:rPr>
            <w:t>Lista literatury</w:t>
          </w:r>
        </w:p>
        <w:p w14:paraId="6B1746A7" w14:textId="77777777" w:rsidR="008C4BC0" w:rsidRPr="008C4BC0" w:rsidRDefault="008C4BC0" w:rsidP="008C4BC0">
          <w:pPr>
            <w:pStyle w:val="CitaviBibliographyEntry"/>
            <w:rPr>
              <w:lang w:val="en-US"/>
            </w:rPr>
          </w:pPr>
          <w:r w:rsidRPr="008C4BC0">
            <w:rPr>
              <w:lang w:val="en-US"/>
            </w:rPr>
            <w:t>•</w:t>
          </w:r>
          <w:r w:rsidRPr="008C4BC0">
            <w:rPr>
              <w:lang w:val="en-US"/>
            </w:rPr>
            <w:tab/>
          </w:r>
          <w:bookmarkStart w:id="3" w:name="_CTVL0019d77e69ed51d4f85ac61d4c2fbee4925"/>
          <w:r w:rsidRPr="008C4BC0">
            <w:rPr>
              <w:lang w:val="en-US"/>
            </w:rPr>
            <w:t>Vogeler G.,</w:t>
          </w:r>
          <w:bookmarkEnd w:id="3"/>
          <w:r w:rsidRPr="008C4BC0">
            <w:rPr>
              <w:lang w:val="en-US"/>
            </w:rPr>
            <w:t xml:space="preserve"> </w:t>
          </w:r>
          <w:r w:rsidRPr="008C4BC0">
            <w:rPr>
              <w:i/>
              <w:lang w:val="en-US"/>
            </w:rPr>
            <w:t>The Content of Accounts and Registers in their Digital Edition XML/TEI, Spreadsheets, and Semantic Web Technologies</w:t>
          </w:r>
          <w:r w:rsidRPr="008C4BC0">
            <w:rPr>
              <w:lang w:val="en-US"/>
            </w:rPr>
            <w:t xml:space="preserve">, w: </w:t>
          </w:r>
          <w:r w:rsidRPr="008C4BC0">
            <w:rPr>
              <w:i/>
              <w:lang w:val="en-US"/>
            </w:rPr>
            <w:t>Konzeptionelle uberlegungen zur edition von rechnungen und amtsbuchern des</w:t>
          </w:r>
          <w:r w:rsidRPr="008C4BC0">
            <w:rPr>
              <w:lang w:val="en-US"/>
            </w:rPr>
            <w:t>, red. J. Sarnowsky, N. Henkel, Göttingen 2016, s. 13–25.</w:t>
          </w:r>
        </w:p>
        <w:p w14:paraId="4E22DA79" w14:textId="77777777" w:rsidR="008C4BC0" w:rsidRPr="008C4BC0" w:rsidRDefault="008C4BC0" w:rsidP="008C4BC0">
          <w:pPr>
            <w:pStyle w:val="CitaviBibliographyEntry"/>
            <w:rPr>
              <w:lang w:val="en-US"/>
            </w:rPr>
          </w:pPr>
          <w:r w:rsidRPr="008C4BC0">
            <w:rPr>
              <w:lang w:val="en-US"/>
            </w:rPr>
            <w:t>•</w:t>
          </w:r>
          <w:r w:rsidRPr="008C4BC0">
            <w:rPr>
              <w:lang w:val="en-US"/>
            </w:rPr>
            <w:tab/>
          </w:r>
          <w:bookmarkStart w:id="4" w:name="_CTVL00178846da90f8f4b7b9385c4ef639f695b"/>
          <w:r w:rsidRPr="008C4BC0">
            <w:rPr>
              <w:lang w:val="en-US"/>
            </w:rPr>
            <w:t>O'Donnell D.P.,</w:t>
          </w:r>
          <w:bookmarkEnd w:id="4"/>
          <w:r w:rsidRPr="008C4BC0">
            <w:rPr>
              <w:lang w:val="en-US"/>
            </w:rPr>
            <w:t xml:space="preserve"> </w:t>
          </w:r>
          <w:r w:rsidRPr="008C4BC0">
            <w:rPr>
              <w:i/>
              <w:lang w:val="en-US"/>
            </w:rPr>
            <w:t>Back to the future: what digital editors can learn from print editorial practice</w:t>
          </w:r>
          <w:r w:rsidRPr="008C4BC0">
            <w:rPr>
              <w:lang w:val="en-US"/>
            </w:rPr>
            <w:t>, „Literary and Linguistic Computing“, 24 (1), 2009, s. 113–125.</w:t>
          </w:r>
        </w:p>
        <w:p w14:paraId="11159C0B" w14:textId="77777777" w:rsidR="008C4BC0" w:rsidRDefault="008C4BC0" w:rsidP="008C4BC0">
          <w:pPr>
            <w:pStyle w:val="CitaviBibliographyEntry"/>
          </w:pPr>
          <w:r>
            <w:t>•</w:t>
          </w:r>
          <w:r>
            <w:tab/>
          </w:r>
          <w:bookmarkStart w:id="5" w:name="_CTVL0017b765382a5184b359a1bb819e36b1e08"/>
          <w:r w:rsidRPr="008C4BC0">
            <w:rPr>
              <w:i/>
            </w:rPr>
            <w:t>Internetowa publikacja Korpusu Tekstów i Korespondencji Jana Dantyszka (1485-1548). Informacja o projekci</w:t>
          </w:r>
          <w:bookmarkEnd w:id="5"/>
          <w:r w:rsidRPr="008C4BC0">
            <w:rPr>
              <w:i/>
            </w:rPr>
            <w:t>e</w:t>
          </w:r>
          <w:r w:rsidRPr="008C4BC0">
            <w:t>, http://dantiscus.ibi.uw.edu.pl/?menu=aboutCorpus&amp;f=aboutCorpus&amp;lang=pl, 12.11.2019.</w:t>
          </w:r>
        </w:p>
        <w:p w14:paraId="6496399E" w14:textId="77777777" w:rsidR="008C4BC0" w:rsidRPr="008C4BC0" w:rsidRDefault="008C4BC0" w:rsidP="008C4BC0">
          <w:pPr>
            <w:pStyle w:val="CitaviBibliographyEntry"/>
            <w:rPr>
              <w:lang w:val="en-US"/>
            </w:rPr>
          </w:pPr>
          <w:r w:rsidRPr="008C4BC0">
            <w:rPr>
              <w:lang w:val="en-US"/>
            </w:rPr>
            <w:t>•</w:t>
          </w:r>
          <w:r w:rsidRPr="008C4BC0">
            <w:rPr>
              <w:lang w:val="en-US"/>
            </w:rPr>
            <w:tab/>
          </w:r>
          <w:bookmarkStart w:id="6" w:name="_CTVL00127f0c05e312845e6b32bc9e9d3d5d55e"/>
          <w:r w:rsidRPr="008C4BC0">
            <w:rPr>
              <w:lang w:val="en-US"/>
            </w:rPr>
            <w:t>Eide Ø.,</w:t>
          </w:r>
          <w:bookmarkEnd w:id="6"/>
          <w:r w:rsidRPr="008C4BC0">
            <w:rPr>
              <w:lang w:val="en-US"/>
            </w:rPr>
            <w:t xml:space="preserve"> </w:t>
          </w:r>
          <w:r w:rsidRPr="008C4BC0">
            <w:rPr>
              <w:i/>
              <w:lang w:val="en-US"/>
            </w:rPr>
            <w:t>Ontologies, Data Modeling, and TEI</w:t>
          </w:r>
          <w:r w:rsidRPr="008C4BC0">
            <w:rPr>
              <w:lang w:val="en-US"/>
            </w:rPr>
            <w:t>, „Journal of the Text Encoding Initiative“, 2014 (8), s. 1–22.</w:t>
          </w:r>
        </w:p>
        <w:p w14:paraId="58C56EC1" w14:textId="77777777" w:rsidR="008C4BC0" w:rsidRPr="008C4BC0" w:rsidRDefault="008C4BC0" w:rsidP="008C4BC0">
          <w:pPr>
            <w:pStyle w:val="CitaviBibliographyEntry"/>
            <w:rPr>
              <w:lang w:val="en-US"/>
            </w:rPr>
          </w:pPr>
          <w:r w:rsidRPr="008C4BC0">
            <w:rPr>
              <w:lang w:val="en-US"/>
            </w:rPr>
            <w:t>•</w:t>
          </w:r>
          <w:r w:rsidRPr="008C4BC0">
            <w:rPr>
              <w:lang w:val="en-US"/>
            </w:rPr>
            <w:tab/>
          </w:r>
          <w:bookmarkStart w:id="7" w:name="_CTVL0011f59ea4350ba42f4a13386292549ab38"/>
          <w:r w:rsidRPr="008C4BC0">
            <w:rPr>
              <w:lang w:val="en-US"/>
            </w:rPr>
            <w:t>Schmidt D.,</w:t>
          </w:r>
          <w:bookmarkEnd w:id="7"/>
          <w:r w:rsidRPr="008C4BC0">
            <w:rPr>
              <w:lang w:val="en-US"/>
            </w:rPr>
            <w:t xml:space="preserve"> </w:t>
          </w:r>
          <w:r w:rsidRPr="008C4BC0">
            <w:rPr>
              <w:i/>
              <w:lang w:val="en-US"/>
            </w:rPr>
            <w:t>Towards an Interoperable Digital Scholarly Edition</w:t>
          </w:r>
          <w:r w:rsidRPr="008C4BC0">
            <w:rPr>
              <w:lang w:val="en-US"/>
            </w:rPr>
            <w:t>, „Journal of the Text Encoding Initiative“, 7), 2014, s. 1–20.</w:t>
          </w:r>
        </w:p>
        <w:p w14:paraId="0B2EFCF2" w14:textId="77777777" w:rsidR="008C4BC0" w:rsidRDefault="008C4BC0" w:rsidP="008C4BC0">
          <w:pPr>
            <w:pStyle w:val="CitaviBibliographyEntry"/>
          </w:pPr>
          <w:r>
            <w:t>•</w:t>
          </w:r>
          <w:r>
            <w:tab/>
          </w:r>
          <w:bookmarkStart w:id="8" w:name="_CTVL001f3267bfd6a8548e1964914e2291666b4"/>
          <w:r>
            <w:t>Robótka H., Ryszewski B., Tomczak A.,</w:t>
          </w:r>
          <w:bookmarkEnd w:id="8"/>
          <w:r>
            <w:t xml:space="preserve"> </w:t>
          </w:r>
          <w:r w:rsidRPr="008C4BC0">
            <w:rPr>
              <w:i/>
            </w:rPr>
            <w:t>Archiwistyka</w:t>
          </w:r>
          <w:r w:rsidRPr="008C4BC0">
            <w:t>, Warszawa 1989.</w:t>
          </w:r>
        </w:p>
        <w:p w14:paraId="6179FC0E" w14:textId="77777777" w:rsidR="008C4BC0" w:rsidRDefault="008C4BC0" w:rsidP="008C4BC0">
          <w:pPr>
            <w:pStyle w:val="CitaviBibliographyEntry"/>
          </w:pPr>
          <w:r>
            <w:t>•</w:t>
          </w:r>
          <w:r>
            <w:tab/>
          </w:r>
          <w:bookmarkStart w:id="9" w:name="_CTVL001f47c99d2672c4a1ba8bc93127f95acc4"/>
          <w:r>
            <w:t>Kłodziński A.,</w:t>
          </w:r>
          <w:bookmarkEnd w:id="9"/>
          <w:r>
            <w:t xml:space="preserve"> </w:t>
          </w:r>
          <w:r w:rsidRPr="008C4BC0">
            <w:rPr>
              <w:i/>
            </w:rPr>
            <w:t>O Archiwum Skarbca Koronnego na Zamku Krakowskim</w:t>
          </w:r>
          <w:r w:rsidRPr="008C4BC0">
            <w:t>, „Archiwum Komisji Historycznej“, 1, s. 124–578.</w:t>
          </w:r>
        </w:p>
        <w:p w14:paraId="123D810E" w14:textId="77777777" w:rsidR="008C4BC0" w:rsidRDefault="008C4BC0" w:rsidP="008C4BC0">
          <w:pPr>
            <w:pStyle w:val="CitaviBibliographyEntry"/>
          </w:pPr>
          <w:r>
            <w:t>•</w:t>
          </w:r>
          <w:r>
            <w:tab/>
          </w:r>
          <w:bookmarkStart w:id="10" w:name="_CTVL0018bd7d05279f24700bf2c440045f6f5ae"/>
          <w:r>
            <w:t>Tandecki J., Kopiński K.,</w:t>
          </w:r>
          <w:bookmarkEnd w:id="10"/>
          <w:r>
            <w:t xml:space="preserve"> </w:t>
          </w:r>
          <w:r w:rsidRPr="008C4BC0">
            <w:rPr>
              <w:i/>
            </w:rPr>
            <w:t>Edytorstwo źródeł historycznych</w:t>
          </w:r>
          <w:r w:rsidRPr="008C4BC0">
            <w:t>, Warszawa 2014 (Nauki Pomocnicze Historii. Seria Nowa / Instytut Historii PAN).</w:t>
          </w:r>
        </w:p>
        <w:p w14:paraId="69D065C8" w14:textId="77777777" w:rsidR="008C4BC0" w:rsidRDefault="008C4BC0" w:rsidP="008C4BC0">
          <w:pPr>
            <w:pStyle w:val="CitaviBibliographyEntry"/>
          </w:pPr>
          <w:r>
            <w:t>•</w:t>
          </w:r>
          <w:r>
            <w:tab/>
          </w:r>
          <w:bookmarkStart w:id="11" w:name="_CTVL00178f12cd8ac084d0f94625197652939a5"/>
          <w:r w:rsidRPr="008C4BC0">
            <w:rPr>
              <w:i/>
            </w:rPr>
            <w:t>Jak wydawać teksty dawne,</w:t>
          </w:r>
          <w:bookmarkEnd w:id="11"/>
          <w:r w:rsidRPr="008C4BC0">
            <w:rPr>
              <w:i/>
            </w:rPr>
            <w:t xml:space="preserve"> </w:t>
          </w:r>
          <w:r w:rsidRPr="008C4BC0">
            <w:t>red. K. Borowiec, i in., Poznań 2017 (Staropolskie Spotkania Językoznawcze, 2).</w:t>
          </w:r>
        </w:p>
        <w:p w14:paraId="72112D0A" w14:textId="77777777" w:rsidR="008C4BC0" w:rsidRPr="008C4BC0" w:rsidRDefault="008C4BC0" w:rsidP="008C4BC0">
          <w:pPr>
            <w:pStyle w:val="CitaviBibliographyEntry"/>
            <w:rPr>
              <w:lang w:val="en-US"/>
            </w:rPr>
          </w:pPr>
          <w:r w:rsidRPr="008C4BC0">
            <w:rPr>
              <w:lang w:val="en-US"/>
            </w:rPr>
            <w:t>•</w:t>
          </w:r>
          <w:r w:rsidRPr="008C4BC0">
            <w:rPr>
              <w:lang w:val="en-US"/>
            </w:rPr>
            <w:tab/>
          </w:r>
          <w:bookmarkStart w:id="12" w:name="_CTVL00180e6709176d14917b19fc0ce5e68d011"/>
          <w:r w:rsidRPr="008C4BC0">
            <w:rPr>
              <w:lang w:val="en-US"/>
            </w:rPr>
            <w:t>Pierazzo E.,</w:t>
          </w:r>
          <w:bookmarkEnd w:id="12"/>
          <w:r w:rsidRPr="008C4BC0">
            <w:rPr>
              <w:lang w:val="en-US"/>
            </w:rPr>
            <w:t xml:space="preserve"> </w:t>
          </w:r>
          <w:r w:rsidRPr="008C4BC0">
            <w:rPr>
              <w:i/>
              <w:lang w:val="en-US"/>
            </w:rPr>
            <w:t>A rationale of digital documentary editions</w:t>
          </w:r>
          <w:r w:rsidRPr="008C4BC0">
            <w:rPr>
              <w:lang w:val="en-US"/>
            </w:rPr>
            <w:t>, „Literary and Linguistic Computing“, 26 (4), 2011, s. 463–477.</w:t>
          </w:r>
        </w:p>
        <w:p w14:paraId="0F6D1489" w14:textId="77777777" w:rsidR="008C4BC0" w:rsidRDefault="008C4BC0" w:rsidP="008C4BC0">
          <w:pPr>
            <w:pStyle w:val="CitaviBibliographyEntry"/>
          </w:pPr>
          <w:r>
            <w:lastRenderedPageBreak/>
            <w:t>•</w:t>
          </w:r>
          <w:r>
            <w:tab/>
          </w:r>
          <w:bookmarkStart w:id="13" w:name="_CTVL0011069d8fc5bda45f5974dc3cad738cd91"/>
          <w:r>
            <w:t>Bem P.,</w:t>
          </w:r>
          <w:bookmarkEnd w:id="13"/>
          <w:r>
            <w:t xml:space="preserve"> </w:t>
          </w:r>
          <w:r w:rsidRPr="008C4BC0">
            <w:rPr>
              <w:i/>
            </w:rPr>
            <w:t>Dlaczego polskie edytorstwo naukowe nie istnieje</w:t>
          </w:r>
          <w:r w:rsidRPr="008C4BC0">
            <w:t>, „Teksty Drugie“, 1, 2016, s. 151–168.</w:t>
          </w:r>
        </w:p>
        <w:p w14:paraId="1EE5FAD7" w14:textId="77777777" w:rsidR="008C4BC0" w:rsidRPr="008C4BC0" w:rsidRDefault="008C4BC0" w:rsidP="008C4BC0">
          <w:pPr>
            <w:pStyle w:val="CitaviBibliographyEntry"/>
            <w:rPr>
              <w:lang w:val="en-US"/>
            </w:rPr>
          </w:pPr>
          <w:r w:rsidRPr="008C4BC0">
            <w:rPr>
              <w:lang w:val="en-US"/>
            </w:rPr>
            <w:t>•</w:t>
          </w:r>
          <w:r w:rsidRPr="008C4BC0">
            <w:rPr>
              <w:lang w:val="en-US"/>
            </w:rPr>
            <w:tab/>
          </w:r>
          <w:bookmarkStart w:id="14" w:name="_CTVL00122f8004e0a8d4e4e811c361d93e24b84"/>
          <w:r w:rsidRPr="008C4BC0">
            <w:rPr>
              <w:lang w:val="en-US"/>
            </w:rPr>
            <w:t>Ciula A., Spence P., Vieira J.M.,</w:t>
          </w:r>
          <w:bookmarkEnd w:id="14"/>
          <w:r w:rsidRPr="008C4BC0">
            <w:rPr>
              <w:lang w:val="en-US"/>
            </w:rPr>
            <w:t xml:space="preserve"> </w:t>
          </w:r>
          <w:r w:rsidRPr="008C4BC0">
            <w:rPr>
              <w:i/>
              <w:lang w:val="en-US"/>
            </w:rPr>
            <w:t>Expressing complex associations in medieval historical documents: the Henry III Fine Rolls Project</w:t>
          </w:r>
          <w:r w:rsidRPr="008C4BC0">
            <w:rPr>
              <w:lang w:val="en-US"/>
            </w:rPr>
            <w:t>, „Literary and Linguistic Computing“, 23 (3), 2008, s. 311–325, https://academic.oup.com/dsh/article-pdf/23/3/311/2762083/fqn018.pdf.</w:t>
          </w:r>
        </w:p>
        <w:p w14:paraId="40E03352" w14:textId="77777777" w:rsidR="008C4BC0" w:rsidRDefault="008C4BC0" w:rsidP="008C4BC0">
          <w:pPr>
            <w:pStyle w:val="CitaviBibliographyEntry"/>
          </w:pPr>
          <w:r>
            <w:t>•</w:t>
          </w:r>
          <w:r>
            <w:tab/>
          </w:r>
          <w:bookmarkStart w:id="15" w:name="_CTVL0014041a223b9b64df399e1772268d366d0"/>
          <w:r>
            <w:t>Szady B.,</w:t>
          </w:r>
          <w:bookmarkEnd w:id="15"/>
          <w:r>
            <w:t xml:space="preserve"> </w:t>
          </w:r>
          <w:r w:rsidRPr="008C4BC0">
            <w:rPr>
              <w:i/>
            </w:rPr>
            <w:t>Czasowo-przestrzenne bazy danych jako narzędzie w geografii historycznej</w:t>
          </w:r>
          <w:r w:rsidRPr="008C4BC0">
            <w:t>, „Acta Universitatis Lodziensis. Folia Geographica Socio-Oeconomica“, 14, 2013, s. 17–32.</w:t>
          </w:r>
        </w:p>
        <w:p w14:paraId="3A8CF4D4" w14:textId="77777777" w:rsidR="008C4BC0" w:rsidRDefault="008C4BC0" w:rsidP="008C4BC0">
          <w:pPr>
            <w:pStyle w:val="CitaviBibliographyEntry"/>
          </w:pPr>
          <w:r>
            <w:t>•</w:t>
          </w:r>
          <w:r>
            <w:tab/>
          </w:r>
          <w:bookmarkStart w:id="16" w:name="_CTVL001fe29c316abb4459ca57d6c79dcc5644e"/>
          <w:r w:rsidRPr="008C4BC0">
            <w:rPr>
              <w:i/>
            </w:rPr>
            <w:t>Słownik etymologiczno-motywacyjny staropolskich nazw osobowych,</w:t>
          </w:r>
          <w:bookmarkEnd w:id="16"/>
          <w:r w:rsidRPr="008C4BC0">
            <w:rPr>
              <w:i/>
            </w:rPr>
            <w:t xml:space="preserve"> </w:t>
          </w:r>
          <w:r w:rsidRPr="008C4BC0">
            <w:t>red. A. Cieślikowa, K. Rymut, M. Malec, Kraków 1995-2002.</w:t>
          </w:r>
        </w:p>
        <w:p w14:paraId="1CD26E73" w14:textId="77777777" w:rsidR="008C4BC0" w:rsidRDefault="008C4BC0" w:rsidP="008C4BC0">
          <w:pPr>
            <w:pStyle w:val="CitaviBibliographyEntry"/>
          </w:pPr>
          <w:r>
            <w:t>•</w:t>
          </w:r>
          <w:r>
            <w:tab/>
          </w:r>
          <w:bookmarkStart w:id="17" w:name="_CTVL00122e870b3603f469ca164c0cebe995d06"/>
          <w:r>
            <w:t>Słoń M., Słomski M.,</w:t>
          </w:r>
          <w:bookmarkEnd w:id="17"/>
          <w:r>
            <w:t xml:space="preserve"> </w:t>
          </w:r>
          <w:r w:rsidRPr="008C4BC0">
            <w:rPr>
              <w:i/>
            </w:rPr>
            <w:t>Edycje cyfrowe źródeł historycznych</w:t>
          </w:r>
          <w:r w:rsidRPr="008C4BC0">
            <w:t xml:space="preserve">, w: </w:t>
          </w:r>
          <w:r w:rsidRPr="008C4BC0">
            <w:rPr>
              <w:i/>
            </w:rPr>
            <w:t>Jak wydawać teksty dawne</w:t>
          </w:r>
          <w:r w:rsidRPr="008C4BC0">
            <w:t>, red. K. Borowiec, i in., Poznań 2017, s. 65–84 (Staropolskie Spotkania Językoznawcze, 2).</w:t>
          </w:r>
        </w:p>
        <w:p w14:paraId="67C1791B" w14:textId="77777777" w:rsidR="008C4BC0" w:rsidRDefault="008C4BC0" w:rsidP="008C4BC0">
          <w:pPr>
            <w:pStyle w:val="CitaviBibliographyEntry"/>
          </w:pPr>
          <w:r>
            <w:t>•</w:t>
          </w:r>
          <w:r>
            <w:tab/>
          </w:r>
          <w:bookmarkStart w:id="18" w:name="_CTVL0015593e5874e5347199f92da1c39f260b4"/>
          <w:r>
            <w:t>Krzywy R.,</w:t>
          </w:r>
          <w:bookmarkEnd w:id="18"/>
          <w:r>
            <w:t xml:space="preserve"> </w:t>
          </w:r>
          <w:r w:rsidRPr="008C4BC0">
            <w:rPr>
              <w:i/>
            </w:rPr>
            <w:t>Projekt edycji hermeneutycznej</w:t>
          </w:r>
          <w:r w:rsidRPr="008C4BC0">
            <w:t xml:space="preserve">, w: </w:t>
          </w:r>
          <w:r w:rsidRPr="008C4BC0">
            <w:rPr>
              <w:i/>
            </w:rPr>
            <w:t>Jak wydawać teksty dawne</w:t>
          </w:r>
          <w:r w:rsidRPr="008C4BC0">
            <w:t>, red. K. Borowiec, i in., Poznań 2017, s. 45–64 (Staropolskie Spotkania Językoznawcze, 2).</w:t>
          </w:r>
        </w:p>
        <w:p w14:paraId="1EEB5487" w14:textId="77777777" w:rsidR="008C4BC0" w:rsidRDefault="008C4BC0" w:rsidP="008C4BC0">
          <w:pPr>
            <w:pStyle w:val="CitaviBibliographyEntry"/>
          </w:pPr>
          <w:r>
            <w:t>•</w:t>
          </w:r>
          <w:r>
            <w:tab/>
          </w:r>
          <w:bookmarkStart w:id="19" w:name="_CTVL001cfefdec225704d56a3f21bc71214d0ca"/>
          <w:r>
            <w:t>Lepszy K.,</w:t>
          </w:r>
          <w:bookmarkEnd w:id="19"/>
          <w:r>
            <w:t xml:space="preserve"> </w:t>
          </w:r>
          <w:r w:rsidRPr="008C4BC0">
            <w:rPr>
              <w:i/>
            </w:rPr>
            <w:t>Instrukcja wydawnicza dla źródeł historycznych od XVI w. do poł. XIX w.</w:t>
          </w:r>
          <w:r w:rsidRPr="008C4BC0">
            <w:t>, Warszawa 1953.</w:t>
          </w:r>
        </w:p>
        <w:p w14:paraId="4F6E85D8" w14:textId="77777777" w:rsidR="008C4BC0" w:rsidRDefault="008C4BC0" w:rsidP="008C4BC0">
          <w:pPr>
            <w:pStyle w:val="CitaviBibliographyEntry"/>
          </w:pPr>
          <w:r>
            <w:t>•</w:t>
          </w:r>
          <w:r>
            <w:tab/>
          </w:r>
          <w:bookmarkStart w:id="20" w:name="_CTVL001c00ff22465af476b992e4c5908b6d1bd"/>
          <w:r>
            <w:t>Wolff A.,</w:t>
          </w:r>
          <w:bookmarkEnd w:id="20"/>
          <w:r>
            <w:t xml:space="preserve"> </w:t>
          </w:r>
          <w:r w:rsidRPr="008C4BC0">
            <w:rPr>
              <w:i/>
            </w:rPr>
            <w:t>Projekt instrukcji wydawniczej dla pisanych źródeł historycznych do połowy XVI w.</w:t>
          </w:r>
          <w:r w:rsidRPr="008C4BC0">
            <w:t>, „Studia Źródłoznawcze“, 1, 1957, s. 155–184.</w:t>
          </w:r>
        </w:p>
        <w:p w14:paraId="15870B85" w14:textId="77777777" w:rsidR="008C4BC0" w:rsidRDefault="008C4BC0" w:rsidP="008C4BC0">
          <w:pPr>
            <w:pStyle w:val="CitaviBibliographyEntry"/>
          </w:pPr>
          <w:r>
            <w:t>•</w:t>
          </w:r>
          <w:r>
            <w:tab/>
          </w:r>
          <w:bookmarkStart w:id="21" w:name="_CTVL001815741c2c411461ea85102bee26b410f"/>
          <w:r w:rsidRPr="008C4BC0">
            <w:rPr>
              <w:i/>
            </w:rPr>
            <w:t>Instrukcja wydawnicza dla średniowiecznych źródeł historycznyc</w:t>
          </w:r>
          <w:bookmarkEnd w:id="21"/>
          <w:r w:rsidRPr="008C4BC0">
            <w:rPr>
              <w:i/>
            </w:rPr>
            <w:t>h</w:t>
          </w:r>
          <w:r w:rsidRPr="008C4BC0">
            <w:t>, Kraków 1925.</w:t>
          </w:r>
        </w:p>
        <w:p w14:paraId="4C175393" w14:textId="77777777" w:rsidR="008C4BC0" w:rsidRDefault="008C4BC0" w:rsidP="008C4BC0">
          <w:pPr>
            <w:pStyle w:val="CitaviBibliographyEntry"/>
          </w:pPr>
          <w:r>
            <w:t>•</w:t>
          </w:r>
          <w:r>
            <w:tab/>
          </w:r>
          <w:bookmarkStart w:id="22" w:name="_CTVL0018071ff39dca6499b9f0685234803d3e2"/>
          <w:r w:rsidRPr="008C4BC0">
            <w:rPr>
              <w:i/>
            </w:rPr>
            <w:t>Mazowsze w drugiej połowie XVI wieku,</w:t>
          </w:r>
          <w:bookmarkEnd w:id="22"/>
          <w:r w:rsidRPr="008C4BC0">
            <w:rPr>
              <w:i/>
            </w:rPr>
            <w:t xml:space="preserve"> </w:t>
          </w:r>
          <w:r w:rsidRPr="008C4BC0">
            <w:t>red. W. Pałucki, Warszawa 1973 (Atlas historyczny Polski. Mapy szczegółowe XVI wieku, 7).</w:t>
          </w:r>
        </w:p>
        <w:p w14:paraId="2D0A5FBC" w14:textId="77777777" w:rsidR="008C4BC0" w:rsidRDefault="008C4BC0" w:rsidP="008C4BC0">
          <w:pPr>
            <w:pStyle w:val="CitaviBibliographyEntry"/>
          </w:pPr>
          <w:r>
            <w:t>•</w:t>
          </w:r>
          <w:r>
            <w:tab/>
          </w:r>
          <w:bookmarkStart w:id="23" w:name="_CTVL001ce9cf85c667e448489b7327fad8feb07"/>
          <w:r>
            <w:t>Kowalski M.D.,</w:t>
          </w:r>
          <w:bookmarkEnd w:id="23"/>
          <w:r>
            <w:t xml:space="preserve"> </w:t>
          </w:r>
          <w:r w:rsidRPr="008C4BC0">
            <w:rPr>
              <w:i/>
            </w:rPr>
            <w:t>Transliteracja nazw osobowych i miejscowych w edycji późnośredniowiecznych źródeł proweniencji papieskiej</w:t>
          </w:r>
          <w:r w:rsidRPr="008C4BC0">
            <w:t xml:space="preserve">, w: </w:t>
          </w:r>
          <w:r w:rsidRPr="008C4BC0">
            <w:rPr>
              <w:i/>
            </w:rPr>
            <w:t>Jak wydawać teksty dawne</w:t>
          </w:r>
          <w:r w:rsidRPr="008C4BC0">
            <w:t>, red. K. Borowiec, i in., Poznań 2017, s. 127–144 (Staropolskie Spotkania Językoznawcze, 2).</w:t>
          </w:r>
        </w:p>
        <w:p w14:paraId="58B47DE4" w14:textId="77777777" w:rsidR="008C4BC0" w:rsidRDefault="008C4BC0" w:rsidP="008C4BC0">
          <w:pPr>
            <w:pStyle w:val="CitaviBibliographyEntry"/>
          </w:pPr>
          <w:r>
            <w:t>•</w:t>
          </w:r>
          <w:r>
            <w:tab/>
          </w:r>
          <w:bookmarkStart w:id="24" w:name="_CTVL0017f6e6a2d6650472c861edd822df231ce"/>
          <w:r w:rsidRPr="008C4BC0">
            <w:rPr>
              <w:i/>
            </w:rPr>
            <w:t>Uchańsciana czyli Zbiór dokumentów wyjaśniających życie i działalność Jakóba Uchańskiego arcybiskupa gnieźnieńskiego, legata urodzonego, Królestwa Polskiego Prymasa i Pierwszego Księcia, +158</w:t>
          </w:r>
          <w:bookmarkEnd w:id="24"/>
          <w:r w:rsidRPr="008C4BC0">
            <w:rPr>
              <w:i/>
            </w:rPr>
            <w:t>1</w:t>
          </w:r>
          <w:r w:rsidRPr="008C4BC0">
            <w:t>, wyd. T. Wierzbowski, Warszawa 1884-1895.</w:t>
          </w:r>
        </w:p>
        <w:p w14:paraId="501FD931" w14:textId="77777777" w:rsidR="008C4BC0" w:rsidRDefault="008C4BC0" w:rsidP="008C4BC0">
          <w:pPr>
            <w:pStyle w:val="CitaviBibliographyEntry"/>
          </w:pPr>
          <w:r>
            <w:t>•</w:t>
          </w:r>
          <w:r>
            <w:tab/>
          </w:r>
          <w:bookmarkStart w:id="25" w:name="_CTVL0010538c0bb66db46c293823c042241326a"/>
          <w:r>
            <w:t>Góralski W.,</w:t>
          </w:r>
          <w:bookmarkEnd w:id="25"/>
          <w:r>
            <w:t xml:space="preserve"> </w:t>
          </w:r>
          <w:r w:rsidRPr="008C4BC0">
            <w:rPr>
              <w:i/>
            </w:rPr>
            <w:t>Synod prowincjonalny warszawski z 1561 r.</w:t>
          </w:r>
          <w:r w:rsidRPr="008C4BC0">
            <w:t>, „Prawo Kanoniczne“, 28 (3-4), 1985, 207-222.</w:t>
          </w:r>
        </w:p>
        <w:p w14:paraId="27671D7A" w14:textId="77777777" w:rsidR="008C4BC0" w:rsidRDefault="008C4BC0" w:rsidP="008C4BC0">
          <w:pPr>
            <w:pStyle w:val="CitaviBibliographyEntry"/>
          </w:pPr>
          <w:r>
            <w:t>•</w:t>
          </w:r>
          <w:r>
            <w:tab/>
          </w:r>
          <w:bookmarkStart w:id="26" w:name="_CTVL0010aa56e702f8e49a199498a4706d95085"/>
          <w:r w:rsidRPr="008C4BC0">
            <w:rPr>
              <w:i/>
            </w:rPr>
            <w:t>Materyjały do historyi ustawodawstwa synodalnego w Polsce w w. XV</w:t>
          </w:r>
          <w:bookmarkEnd w:id="26"/>
          <w:r w:rsidRPr="008C4BC0">
            <w:rPr>
              <w:i/>
            </w:rPr>
            <w:t>I</w:t>
          </w:r>
          <w:r w:rsidRPr="008C4BC0">
            <w:t>, wyd. B. Ulanowski, Kraków 1895.</w:t>
          </w:r>
        </w:p>
        <w:p w14:paraId="3270FAB0" w14:textId="77777777" w:rsidR="008C4BC0" w:rsidRDefault="008C4BC0" w:rsidP="008C4BC0">
          <w:pPr>
            <w:pStyle w:val="CitaviBibliographyEntry"/>
          </w:pPr>
          <w:r>
            <w:lastRenderedPageBreak/>
            <w:t>•</w:t>
          </w:r>
          <w:r>
            <w:tab/>
          </w:r>
          <w:bookmarkStart w:id="27" w:name="_CTVL001f0b1e9b41f8a42e7b4d94eeb801a0e7c"/>
          <w:r w:rsidRPr="008C4BC0">
            <w:rPr>
              <w:i/>
            </w:rPr>
            <w:t>Diariusz Sejmu Walnego Warszawskiego z roku 1556/</w:t>
          </w:r>
          <w:bookmarkEnd w:id="27"/>
          <w:r w:rsidRPr="008C4BC0">
            <w:rPr>
              <w:i/>
            </w:rPr>
            <w:t>7</w:t>
          </w:r>
          <w:r w:rsidRPr="008C4BC0">
            <w:t>, wyd. S. Bodniak, Kórnik 1939.</w:t>
          </w:r>
        </w:p>
        <w:p w14:paraId="4B257DB9" w14:textId="77777777" w:rsidR="008C4BC0" w:rsidRDefault="008C4BC0" w:rsidP="008C4BC0">
          <w:pPr>
            <w:pStyle w:val="CitaviBibliographyEntry"/>
          </w:pPr>
          <w:r>
            <w:t>•</w:t>
          </w:r>
          <w:r>
            <w:tab/>
          </w:r>
          <w:bookmarkStart w:id="28" w:name="_CTVL001da1882a17deb41a09d93a8b99fe5fa36"/>
          <w:r>
            <w:t>Wierzbowski T.,</w:t>
          </w:r>
          <w:bookmarkEnd w:id="28"/>
          <w:r>
            <w:t xml:space="preserve"> </w:t>
          </w:r>
          <w:r w:rsidRPr="008C4BC0">
            <w:rPr>
              <w:i/>
            </w:rPr>
            <w:t>Jakób Uchański, arcybiskup gnieznieński (1502-1581) [T. 5], Monografia historyczna: Uchańsciana seu Collectio documentorum illustrantium vitam et res gestas Jacobi Uchański Archiepiscopi Gnesnensis, legati nati, Regni Poloniae primatis ac primi principis, 1581</w:t>
          </w:r>
          <w:r w:rsidRPr="008C4BC0">
            <w:t>, Warszawa 1895.</w:t>
          </w:r>
        </w:p>
        <w:p w14:paraId="75460DC3" w14:textId="77777777" w:rsidR="008C4BC0" w:rsidRDefault="008C4BC0" w:rsidP="008C4BC0">
          <w:pPr>
            <w:pStyle w:val="CitaviBibliographyEntry"/>
          </w:pPr>
          <w:r>
            <w:t>•</w:t>
          </w:r>
          <w:r>
            <w:tab/>
          </w:r>
          <w:bookmarkStart w:id="29" w:name="_CTVL001995e176e877e4240954450784668d5c4"/>
          <w:r>
            <w:t>Jaworska A.,</w:t>
          </w:r>
          <w:bookmarkEnd w:id="29"/>
          <w:r>
            <w:t xml:space="preserve"> </w:t>
          </w:r>
          <w:r w:rsidRPr="008C4BC0">
            <w:rPr>
              <w:i/>
            </w:rPr>
            <w:t>Podręcznik Józefa Szymańskiego na tle dyskusji nad metodyką kształcenia historyków w zakresie nauk pomocniczych historii</w:t>
          </w:r>
          <w:r w:rsidRPr="008C4BC0">
            <w:t>, „Wschodni Rocznik Humanistyczny“, 15 (2), 2018, 7-19.</w:t>
          </w:r>
        </w:p>
        <w:p w14:paraId="34A06102" w14:textId="77777777" w:rsidR="008C4BC0" w:rsidRDefault="008C4BC0" w:rsidP="008C4BC0">
          <w:pPr>
            <w:pStyle w:val="CitaviBibliographyEntry"/>
          </w:pPr>
          <w:r>
            <w:t>•</w:t>
          </w:r>
          <w:r>
            <w:tab/>
          </w:r>
          <w:bookmarkStart w:id="30" w:name="_CTVL0014608f3f15d6b483cb57d56ca3a8bf1a6"/>
          <w:r>
            <w:t>Szymański J.,</w:t>
          </w:r>
          <w:bookmarkEnd w:id="30"/>
          <w:r>
            <w:t xml:space="preserve"> </w:t>
          </w:r>
          <w:r w:rsidRPr="008C4BC0">
            <w:rPr>
              <w:i/>
            </w:rPr>
            <w:t>Nauki pomocnicze historii</w:t>
          </w:r>
          <w:r w:rsidRPr="008C4BC0">
            <w:t>, Warszawa 2006.</w:t>
          </w:r>
        </w:p>
        <w:p w14:paraId="5C92C5E1" w14:textId="77777777" w:rsidR="008C4BC0" w:rsidRDefault="008C4BC0" w:rsidP="008C4BC0">
          <w:pPr>
            <w:pStyle w:val="CitaviBibliographyEntry"/>
          </w:pPr>
          <w:r>
            <w:t>•</w:t>
          </w:r>
          <w:r>
            <w:tab/>
          </w:r>
          <w:bookmarkStart w:id="31" w:name="_CTVL001baf962e784f34783944473b6811c873a"/>
          <w:r>
            <w:t>Dunin-Wąsowicz A.,</w:t>
          </w:r>
          <w:bookmarkEnd w:id="31"/>
          <w:r>
            <w:t xml:space="preserve"> </w:t>
          </w:r>
          <w:r w:rsidRPr="008C4BC0">
            <w:rPr>
              <w:i/>
            </w:rPr>
            <w:t>Rejestr poboru od duchowieństwa archidiakonatu warszawskiego w 1561 r.</w:t>
          </w:r>
          <w:r w:rsidRPr="008C4BC0">
            <w:t>, „Studia Warszawskie“, 24, 1977, s. 103–132.</w:t>
          </w:r>
        </w:p>
        <w:p w14:paraId="05582602" w14:textId="77777777" w:rsidR="008C4BC0" w:rsidRDefault="008C4BC0" w:rsidP="008C4BC0">
          <w:pPr>
            <w:pStyle w:val="CitaviBibliographyEntry"/>
          </w:pPr>
          <w:r>
            <w:t>•</w:t>
          </w:r>
          <w:r>
            <w:tab/>
          </w:r>
          <w:bookmarkStart w:id="32" w:name="_CTVL00178df55ab71634ca983ba6162bde528cc"/>
          <w:r>
            <w:t>Karbownik H.,</w:t>
          </w:r>
          <w:bookmarkEnd w:id="32"/>
          <w:r>
            <w:t xml:space="preserve"> </w:t>
          </w:r>
          <w:r w:rsidRPr="008C4BC0">
            <w:rPr>
              <w:i/>
            </w:rPr>
            <w:t>Ciężary stanu duchownego w Polsce na rzecz państwa od roku 1381 do połowy XVII wieku</w:t>
          </w:r>
          <w:r w:rsidRPr="008C4BC0">
            <w:t>, Lublin 1980 (Rozprawy Wydziału Historyczno-Filologicznego / Towarzystwo Naukowe Katolickiego Uniwersytetu Lubelskiego).</w:t>
          </w:r>
        </w:p>
        <w:p w14:paraId="11FE2773" w14:textId="77777777" w:rsidR="008C4BC0" w:rsidRDefault="008C4BC0" w:rsidP="008C4BC0">
          <w:pPr>
            <w:pStyle w:val="CitaviBibliographyEntry"/>
          </w:pPr>
          <w:r>
            <w:t>•</w:t>
          </w:r>
          <w:r>
            <w:tab/>
          </w:r>
          <w:bookmarkStart w:id="33" w:name="_CTVL0014b1b321b705746ad96fa597ba7b96115"/>
          <w:r>
            <w:t>Szulc T.,</w:t>
          </w:r>
          <w:bookmarkEnd w:id="33"/>
          <w:r>
            <w:t xml:space="preserve"> </w:t>
          </w:r>
          <w:r w:rsidRPr="008C4BC0">
            <w:rPr>
              <w:i/>
            </w:rPr>
            <w:t>Skarbowość polska lat 1492-1587 w historiografii</w:t>
          </w:r>
          <w:r w:rsidRPr="008C4BC0">
            <w:t>, „Studia z Dziejów Państwa i Prawa Polskiego“, 8, 2003, 19-30.</w:t>
          </w:r>
        </w:p>
        <w:p w14:paraId="56F38B31" w14:textId="77777777" w:rsidR="008C4BC0" w:rsidRDefault="008C4BC0" w:rsidP="008C4BC0">
          <w:pPr>
            <w:pStyle w:val="CitaviBibliographyEntry"/>
          </w:pPr>
          <w:r>
            <w:t>•</w:t>
          </w:r>
          <w:r>
            <w:tab/>
          </w:r>
          <w:bookmarkStart w:id="34" w:name="_CTVL0019a82932b56304c4ab9d99368b1600b99"/>
          <w:r>
            <w:t>Januszek-Sieradzka A.,</w:t>
          </w:r>
          <w:bookmarkEnd w:id="34"/>
          <w:r>
            <w:t xml:space="preserve"> </w:t>
          </w:r>
          <w:r w:rsidRPr="008C4BC0">
            <w:rPr>
              <w:i/>
            </w:rPr>
            <w:t>„Potrzeba moskiewska” na sejmach koronnych w latach 60. XVI stulecia</w:t>
          </w:r>
          <w:r w:rsidRPr="008C4BC0">
            <w:t>, „Teka Komisji Historycznej. Oddział PAN w Lublinie“, 9, 2012, s. 7–31.</w:t>
          </w:r>
        </w:p>
        <w:p w14:paraId="59DFBFEE" w14:textId="77777777" w:rsidR="008C4BC0" w:rsidRPr="008C4BC0" w:rsidRDefault="008C4BC0" w:rsidP="008C4BC0">
          <w:pPr>
            <w:pStyle w:val="CitaviBibliographyEntry"/>
            <w:rPr>
              <w:lang w:val="en-US"/>
            </w:rPr>
          </w:pPr>
          <w:r w:rsidRPr="008C4BC0">
            <w:rPr>
              <w:lang w:val="en-US"/>
            </w:rPr>
            <w:t>•</w:t>
          </w:r>
          <w:r w:rsidRPr="008C4BC0">
            <w:rPr>
              <w:lang w:val="en-US"/>
            </w:rPr>
            <w:tab/>
          </w:r>
          <w:bookmarkStart w:id="35" w:name="_CTVL001eb3d4fba4e234f4390a7cb9cf7484a5d"/>
          <w:r w:rsidRPr="008C4BC0">
            <w:rPr>
              <w:lang w:val="en-US"/>
            </w:rPr>
            <w:t>CP 404,</w:t>
          </w:r>
          <w:bookmarkEnd w:id="35"/>
          <w:r w:rsidRPr="008C4BC0">
            <w:rPr>
              <w:lang w:val="en-US"/>
            </w:rPr>
            <w:t xml:space="preserve"> </w:t>
          </w:r>
          <w:r w:rsidRPr="008C4BC0">
            <w:rPr>
              <w:i/>
              <w:lang w:val="en-US"/>
            </w:rPr>
            <w:t>Regestrum contributionis dioecesis Posnaniensis in Maioris Poloniae parte a Gasparo Żegrowski et Andreae Przecławski canonicis Posnaniensibus collectae 1540</w:t>
          </w:r>
          <w:r w:rsidRPr="008C4BC0">
            <w:rPr>
              <w:lang w:val="en-US"/>
            </w:rPr>
            <w:t>.</w:t>
          </w:r>
        </w:p>
        <w:p w14:paraId="5901F260" w14:textId="77777777" w:rsidR="008C4BC0" w:rsidRDefault="008C4BC0" w:rsidP="008C4BC0">
          <w:pPr>
            <w:pStyle w:val="CitaviBibliographyEntry"/>
          </w:pPr>
          <w:r>
            <w:t>•</w:t>
          </w:r>
          <w:r>
            <w:tab/>
          </w:r>
          <w:bookmarkStart w:id="36" w:name="_CTVL00125d8f7aaaa0c42cdb49c43ac74063812"/>
          <w:r>
            <w:t>Nowacki J.,</w:t>
          </w:r>
          <w:bookmarkEnd w:id="36"/>
          <w:r>
            <w:t xml:space="preserve"> </w:t>
          </w:r>
          <w:r w:rsidRPr="008C4BC0">
            <w:rPr>
              <w:i/>
            </w:rPr>
            <w:t>Księga uposażenia diecezji poznańskiej z roku 1510</w:t>
          </w:r>
          <w:r w:rsidRPr="008C4BC0">
            <w:t>, Poznań 1950 (Wydawnictwa Źródłowe Komisji Historycznej / Poznańskie Towarzystwo Przyjaciół Nauk, t. 10).</w:t>
          </w:r>
        </w:p>
        <w:p w14:paraId="5E66D87F" w14:textId="77777777" w:rsidR="008C4BC0" w:rsidRDefault="008C4BC0" w:rsidP="008C4BC0">
          <w:pPr>
            <w:pStyle w:val="CitaviBibliographyEntry"/>
          </w:pPr>
          <w:r>
            <w:t>•</w:t>
          </w:r>
          <w:r>
            <w:tab/>
          </w:r>
          <w:bookmarkStart w:id="37" w:name="_CTVL001a668a4c53b2a4385bc5840a1507f360c"/>
          <w:r>
            <w:t>Główka D.,</w:t>
          </w:r>
          <w:bookmarkEnd w:id="37"/>
          <w:r>
            <w:t xml:space="preserve"> </w:t>
          </w:r>
          <w:r w:rsidRPr="008C4BC0">
            <w:rPr>
              <w:i/>
            </w:rPr>
            <w:t>Gospodarka w dobrach plebańskich na Mazowszu w XVI-XVIII wieku</w:t>
          </w:r>
          <w:r w:rsidRPr="008C4BC0">
            <w:t>, Warszawa 1991.</w:t>
          </w:r>
        </w:p>
        <w:p w14:paraId="24B15A53" w14:textId="77777777" w:rsidR="008C4BC0" w:rsidRDefault="008C4BC0" w:rsidP="008C4BC0">
          <w:pPr>
            <w:pStyle w:val="CitaviBibliographyEntry"/>
          </w:pPr>
          <w:r>
            <w:t>•</w:t>
          </w:r>
          <w:r>
            <w:tab/>
          </w:r>
          <w:bookmarkStart w:id="38" w:name="_CTVL001237384b965034fbd9b0d4f1f8934ccc0"/>
          <w:r>
            <w:t>Chorążyczewski W.,</w:t>
          </w:r>
          <w:bookmarkEnd w:id="38"/>
          <w:r>
            <w:t xml:space="preserve"> </w:t>
          </w:r>
          <w:r w:rsidRPr="008C4BC0">
            <w:rPr>
              <w:i/>
            </w:rPr>
            <w:t>Kancelarie centralne państwa w XIV-XVIII wieku</w:t>
          </w:r>
          <w:r w:rsidRPr="008C4BC0">
            <w:t xml:space="preserve">, w: </w:t>
          </w:r>
          <w:r w:rsidRPr="008C4BC0">
            <w:rPr>
              <w:i/>
            </w:rPr>
            <w:t>Dyplomatyka staropolska</w:t>
          </w:r>
          <w:r w:rsidRPr="008C4BC0">
            <w:t>, red. T. Jurek, Warszawa 2015, s. 145–188 (Nauki Pomocnicze Historii. Seria Nowa / Instytut Historii PAN).</w:t>
          </w:r>
        </w:p>
        <w:p w14:paraId="66E73F1B" w14:textId="77777777" w:rsidR="008C4BC0" w:rsidRPr="008C4BC0" w:rsidRDefault="008C4BC0" w:rsidP="008C4BC0">
          <w:pPr>
            <w:pStyle w:val="CitaviBibliographyEntry"/>
            <w:rPr>
              <w:i/>
              <w:lang w:val="en-US"/>
            </w:rPr>
          </w:pPr>
          <w:r w:rsidRPr="008C4BC0">
            <w:rPr>
              <w:lang w:val="en-US"/>
            </w:rPr>
            <w:t>•</w:t>
          </w:r>
          <w:r w:rsidRPr="008C4BC0">
            <w:rPr>
              <w:lang w:val="en-US"/>
            </w:rPr>
            <w:tab/>
          </w:r>
          <w:bookmarkStart w:id="39" w:name="_CTVL001274ae47b95b64ab494c9eb7aaedfac7d"/>
          <w:r w:rsidRPr="008C4BC0">
            <w:rPr>
              <w:lang w:val="en-US"/>
            </w:rPr>
            <w:t>Rps BOZ 822,</w:t>
          </w:r>
          <w:bookmarkEnd w:id="39"/>
          <w:r w:rsidRPr="008C4BC0">
            <w:rPr>
              <w:lang w:val="en-US"/>
            </w:rPr>
            <w:t xml:space="preserve"> </w:t>
          </w:r>
          <w:r w:rsidRPr="008C4BC0">
            <w:rPr>
              <w:i/>
              <w:lang w:val="en-US"/>
            </w:rPr>
            <w:t>Decreta synodi Piothrcoviensis pro festo Ascensionis Domini anno eiusdem 1539 celebrati.</w:t>
          </w:r>
        </w:p>
        <w:p w14:paraId="3B1CFA61" w14:textId="77777777" w:rsidR="008C4BC0" w:rsidRDefault="008C4BC0" w:rsidP="008C4BC0">
          <w:pPr>
            <w:pStyle w:val="CitaviBibliographyEntry"/>
          </w:pPr>
          <w:r>
            <w:t>•</w:t>
          </w:r>
          <w:r>
            <w:tab/>
          </w:r>
          <w:bookmarkStart w:id="40" w:name="_CTVL001557f4aaa7b1445bda39e522530f9dd59"/>
          <w:r>
            <w:t>Wojtyska H.D.,</w:t>
          </w:r>
          <w:bookmarkEnd w:id="40"/>
          <w:r>
            <w:t xml:space="preserve"> </w:t>
          </w:r>
          <w:r w:rsidRPr="008C4BC0">
            <w:rPr>
              <w:i/>
            </w:rPr>
            <w:t>Papiestwo - Polska 1548-1563: Dyplomacja</w:t>
          </w:r>
          <w:r w:rsidRPr="008C4BC0">
            <w:t>, Lublin 1977 (Rozprawy Wydziału Teologiczno-Kanonicznego / Towarzystwo Naukowe Katolickiego Uniwersytetu Lubelskiego, 43).</w:t>
          </w:r>
        </w:p>
        <w:p w14:paraId="4F3762CF" w14:textId="77777777" w:rsidR="008C4BC0" w:rsidRDefault="008C4BC0" w:rsidP="008C4BC0">
          <w:pPr>
            <w:pStyle w:val="CitaviBibliographyEntry"/>
          </w:pPr>
          <w:r>
            <w:lastRenderedPageBreak/>
            <w:t>•</w:t>
          </w:r>
          <w:r>
            <w:tab/>
          </w:r>
          <w:bookmarkStart w:id="41" w:name="_CTVL001867bf41d7644498c946abdb3e2e364b0"/>
          <w:r>
            <w:t>Kriegseisen W.,</w:t>
          </w:r>
          <w:bookmarkEnd w:id="41"/>
          <w:r>
            <w:t xml:space="preserve"> </w:t>
          </w:r>
          <w:r w:rsidRPr="008C4BC0">
            <w:rPr>
              <w:i/>
            </w:rPr>
            <w:t>Stosunki wyznaniowe w relacjach państwo-kościół mie̜dzy reformacja̜ a oświeceniem: (Rzesza Niemiecka, Niderlandy Północne, Rzeczpospolita polsko-litewska)</w:t>
          </w:r>
          <w:r w:rsidRPr="008C4BC0">
            <w:t>, Warszawa 2010.</w:t>
          </w:r>
        </w:p>
        <w:p w14:paraId="00DEDD99" w14:textId="77777777" w:rsidR="008C4BC0" w:rsidRDefault="008C4BC0" w:rsidP="008C4BC0">
          <w:pPr>
            <w:pStyle w:val="CitaviBibliographyEntry"/>
          </w:pPr>
          <w:r>
            <w:t>•</w:t>
          </w:r>
          <w:r>
            <w:tab/>
          </w:r>
          <w:bookmarkStart w:id="42" w:name="_CTVL0016df1007edb0a4a12ab4c74701762e8ec"/>
          <w:r>
            <w:t>Korytkowski J.,</w:t>
          </w:r>
          <w:bookmarkEnd w:id="42"/>
          <w:r>
            <w:t xml:space="preserve"> </w:t>
          </w:r>
          <w:r w:rsidRPr="008C4BC0">
            <w:rPr>
              <w:i/>
            </w:rPr>
            <w:t>Arcybiskupi gnieźnieńscy, prymasowie i metropolici polscy od roku 1000 aż do roku 1821, czyli do połączenia arcybiskupstwa gnieźnieńskiego z biskupstwem poznańskiém: Według źródeł archiwalnych</w:t>
          </w:r>
          <w:r w:rsidRPr="008C4BC0">
            <w:t>, Poznań 1889-1892.</w:t>
          </w:r>
        </w:p>
        <w:p w14:paraId="70CC9D3D" w14:textId="77777777" w:rsidR="008C4BC0" w:rsidRDefault="008C4BC0" w:rsidP="008C4BC0">
          <w:pPr>
            <w:pStyle w:val="CitaviBibliographyEntry"/>
          </w:pPr>
          <w:r>
            <w:t>•</w:t>
          </w:r>
          <w:r>
            <w:tab/>
          </w:r>
          <w:bookmarkStart w:id="43" w:name="_CTVL0018a9676d7d55a401b818522a94329afa0"/>
          <w:r>
            <w:t>Dudziak J.,</w:t>
          </w:r>
          <w:bookmarkEnd w:id="43"/>
          <w:r>
            <w:t xml:space="preserve"> </w:t>
          </w:r>
          <w:r w:rsidRPr="008C4BC0">
            <w:rPr>
              <w:i/>
            </w:rPr>
            <w:t>Dziesięcina papieska w Polsce średniowiecznej: Studium historyczno-prawne</w:t>
          </w:r>
          <w:r w:rsidRPr="008C4BC0">
            <w:t>, Lublin 1974 (Rozprawy Wydziału Teologiczno Kanonicznego / Katolicki Uniwersytet Lubelski, 31).</w:t>
          </w:r>
        </w:p>
        <w:p w14:paraId="157C7C98" w14:textId="31494417" w:rsidR="00441E03" w:rsidRPr="00570258" w:rsidRDefault="008C4BC0" w:rsidP="008C4BC0">
          <w:pPr>
            <w:pStyle w:val="CitaviBibliographyEntry"/>
          </w:pPr>
          <w:r>
            <w:t>•</w:t>
          </w:r>
          <w:r>
            <w:tab/>
          </w:r>
          <w:bookmarkStart w:id="44" w:name="_CTVL001d453668bf5664cec855e99e38467380e"/>
          <w:r w:rsidRPr="008C4BC0">
            <w:rPr>
              <w:i/>
            </w:rPr>
            <w:t>Akta kapituł z wieku XVI wybrane: t. 1 cz. 1: Akta kapituł poznańskiej i włocławskiej (1519-1578</w:t>
          </w:r>
          <w:bookmarkEnd w:id="44"/>
          <w:r w:rsidRPr="008C4BC0">
            <w:rPr>
              <w:i/>
            </w:rPr>
            <w:t>)</w:t>
          </w:r>
          <w:r w:rsidRPr="008C4BC0">
            <w:t>, wyd. B. Ulanowski, Kraków 1908.</w:t>
          </w:r>
          <w:r w:rsidR="00441E03">
            <w:fldChar w:fldCharType="end"/>
          </w:r>
        </w:p>
      </w:sdtContent>
    </w:sdt>
    <w:sectPr w:rsidR="00441E03" w:rsidRPr="00570258" w:rsidSect="0074712A">
      <w:headerReference w:type="even" r:id="rId30"/>
      <w:headerReference w:type="default" r:id="rId31"/>
      <w:footerReference w:type="even" r:id="rId32"/>
      <w:footerReference w:type="default" r:id="rId33"/>
      <w:headerReference w:type="first" r:id="rId34"/>
      <w:footerReference w:type="first" r:id="rId3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DE0F261" w14:textId="77777777" w:rsidR="006E5AC4" w:rsidRDefault="006E5AC4" w:rsidP="00176D5D">
      <w:r>
        <w:separator/>
      </w:r>
    </w:p>
    <w:p w14:paraId="79BF4CD0" w14:textId="77777777" w:rsidR="006E5AC4" w:rsidRDefault="006E5AC4" w:rsidP="00176D5D"/>
  </w:endnote>
  <w:endnote w:type="continuationSeparator" w:id="0">
    <w:p w14:paraId="0CE3F307" w14:textId="77777777" w:rsidR="006E5AC4" w:rsidRDefault="006E5AC4" w:rsidP="00176D5D">
      <w:r>
        <w:continuationSeparator/>
      </w:r>
    </w:p>
    <w:p w14:paraId="1FEF0F57" w14:textId="77777777" w:rsidR="006E5AC4" w:rsidRDefault="006E5AC4" w:rsidP="00176D5D"/>
  </w:endnote>
  <w:endnote w:type="continuationNotice" w:id="1">
    <w:p w14:paraId="06F2AAAB" w14:textId="77777777" w:rsidR="006E5AC4" w:rsidRDefault="006E5AC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Marat-Regular">
    <w:altName w:val="Cambria"/>
    <w:panose1 w:val="00000000000000000000"/>
    <w:charset w:val="EE"/>
    <w:family w:val="roman"/>
    <w:notTrueType/>
    <w:pitch w:val="default"/>
    <w:sig w:usb0="00000005" w:usb1="00000000" w:usb2="00000000" w:usb3="00000000" w:csb0="00000002"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B22516" w14:textId="77777777" w:rsidR="004E3610" w:rsidRDefault="004E3610">
    <w:pPr>
      <w:pStyle w:val="Stopk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50757055"/>
      <w:docPartObj>
        <w:docPartGallery w:val="Page Numbers (Bottom of Page)"/>
        <w:docPartUnique/>
      </w:docPartObj>
    </w:sdtPr>
    <w:sdtEndPr/>
    <w:sdtContent>
      <w:p w14:paraId="26792699" w14:textId="5EE73554" w:rsidR="00A40F5B" w:rsidRDefault="00A40F5B">
        <w:pPr>
          <w:pStyle w:val="Stopka"/>
          <w:jc w:val="center"/>
        </w:pPr>
        <w:r>
          <w:fldChar w:fldCharType="begin"/>
        </w:r>
        <w:r>
          <w:instrText>PAGE   \* MERGEFORMAT</w:instrText>
        </w:r>
        <w:r>
          <w:fldChar w:fldCharType="separate"/>
        </w:r>
        <w:r>
          <w:t>2</w:t>
        </w:r>
        <w:r>
          <w:fldChar w:fldCharType="end"/>
        </w:r>
      </w:p>
    </w:sdtContent>
  </w:sdt>
  <w:p w14:paraId="746D7E69" w14:textId="77777777" w:rsidR="004E3610" w:rsidRDefault="004E3610">
    <w:pPr>
      <w:pStyle w:val="Stopk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36A2AC" w14:textId="77777777" w:rsidR="004E3610" w:rsidRDefault="004E3610">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8252660" w14:textId="77777777" w:rsidR="006E5AC4" w:rsidRDefault="006E5AC4" w:rsidP="00176D5D">
      <w:r>
        <w:separator/>
      </w:r>
    </w:p>
    <w:p w14:paraId="743E24DC" w14:textId="77777777" w:rsidR="006E5AC4" w:rsidRDefault="006E5AC4" w:rsidP="00176D5D"/>
  </w:footnote>
  <w:footnote w:type="continuationSeparator" w:id="0">
    <w:p w14:paraId="4FFB6D79" w14:textId="77777777" w:rsidR="006E5AC4" w:rsidRDefault="006E5AC4" w:rsidP="00176D5D">
      <w:r>
        <w:continuationSeparator/>
      </w:r>
    </w:p>
    <w:p w14:paraId="7BA39FCF" w14:textId="77777777" w:rsidR="006E5AC4" w:rsidRDefault="006E5AC4" w:rsidP="00176D5D"/>
  </w:footnote>
  <w:footnote w:type="continuationNotice" w:id="1">
    <w:p w14:paraId="00C1CB0D" w14:textId="77777777" w:rsidR="006E5AC4" w:rsidRDefault="006E5AC4">
      <w:pPr>
        <w:spacing w:line="240" w:lineRule="auto"/>
      </w:pPr>
    </w:p>
  </w:footnote>
  <w:footnote w:id="2">
    <w:p w14:paraId="20B9E1A4" w14:textId="6DF6A13C" w:rsidR="004E3610" w:rsidRDefault="004E3610" w:rsidP="00176D5D">
      <w:pPr>
        <w:pStyle w:val="Tekstprzypisudolnego"/>
      </w:pPr>
      <w:r>
        <w:rPr>
          <w:rStyle w:val="Odwoanieprzypisudolnego"/>
        </w:rPr>
        <w:footnoteRef/>
      </w:r>
      <w:r>
        <w:t xml:space="preserve"> </w:t>
      </w:r>
      <w:sdt>
        <w:sdtPr>
          <w:alias w:val="Don't edit this field"/>
          <w:tag w:val="CitaviPlaceholder#6aa627c4-0c8e-427a-880c-a14cef90aaa3"/>
          <w:id w:val="-137501279"/>
          <w:placeholder>
            <w:docPart w:val="DefaultPlaceholder_-1854013440"/>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YzNWU1LWE3YzUtNDI5MC04N2NlLTY4N2I5M2ZlZTY1MiIsIlJhbmdlTGVuZ3RoIjo2MiwiUmVmZXJlbmNlSWQiOiI0NjA4ZjNmMS01ZDZiLTQ4M2MtYjU3ZC01NmNhM2E4YmYxY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iLCJTdGFydFBhZ2UiOnsiJGlkIjoiNSIsIiR0eXBlIjoiU3dpc3NBY2FkZW1pYy5QYWdlTnVtYmVyLCBTd2lzc0FjYWRlbWljIiwiSXNGdWxseU51bWVyaWMiOnRydWUsIk51bWJlciI6MTMsIk51bWJlcmluZ1R5cGUiOjAsIk51bWVyYWxTeXN0ZW0iOjAsIk9yaWdpbmFsU3RyaW5nIjoiMTMiLCJQcmV0dHlTdHJpbmciOiIx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BvbG9uYS5wbC9pdGVtLzQ1Njg0MTEiLCJVcmlTdHJpbmciOiJodHRwOi8vcG9sb25hLnBsL2l0ZW0vNDU2ODQx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T3JpZ2luYWxTdHJpbmciOiIxNiIsIlN0YXJ0UGFnZSI6eyIkaWQiOiIxNyIsIiR0eXBlIjoiU3dpc3NBY2FkZW1pYy5QYWdlTnVtYmVyLCBTd2lzc0FjYWRlbWljIiwiSXNGdWxseU51bWVyaWMiOnRydWUsIk51bWJlciI6MTYsIk51bWJlcmluZ1R5cGUiOjAsIk51bWVyYWxTeXN0ZW0iOjAsIk9yaWdpbmFsU3RyaW5nIjoiMTYiLCJQcmV0dHlTdHJpbmciOiIxNiJ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QWxla3NhbmRyYSIsIkxhc3ROYW1lIjoiSmF3b3Jza2EiLCJQcm90ZWN0ZWQiOmZhbHNlLCJTZXgiOjEsIkNyZWF0ZWRCeSI6Il9Cb2d1bWlsIiwiQ3JlYXRlZE9uIjoiMjAxOS0wOS0yMlQwOTowODo0MSIsIk1vZGlmaWVkQnkiOiJfQm9ndW1pbCIsIklkIjoiNzQ5ODc3YjQtY2FiNC00MGRlLTlkZjMtMWM3YmU3YjE2YjgyIiwiTW9kaWZpZWRPbiI6IjIwMTktMDktMjJUMDk6MDg6NDQiLCJQcm9qZWN0Ijp7IiRyZWYiOiI4In19XSwiQmliVGVYS2V5IjoiQWxla3NhbmRyYUphd29yc2thLjIwMTgiLCJDaXRhdGlvbktleSI6IlBvZHLEmWN6bmlrIi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}</w:instrText>
          </w:r>
          <w:r>
            <w:fldChar w:fldCharType="separate"/>
          </w:r>
          <w:r w:rsidR="00171543">
            <w:t xml:space="preserve">J. Szymański, </w:t>
          </w:r>
          <w:r w:rsidR="00171543" w:rsidRPr="00171543">
            <w:rPr>
              <w:i/>
            </w:rPr>
            <w:t>Nauki pomocnicze historii</w:t>
          </w:r>
          <w:r w:rsidR="00171543" w:rsidRPr="00171543">
            <w:t xml:space="preserve">, Warszawa 2006, s. 13; A. Jaworska, </w:t>
          </w:r>
          <w:r w:rsidR="00171543" w:rsidRPr="00171543">
            <w:rPr>
              <w:i/>
            </w:rPr>
            <w:t>Podręcznik Józefa Szymańskiego na tle dyskusji nad metodyką kształcenia historyków w zakresie nauk pomocniczych historii</w:t>
          </w:r>
          <w:r w:rsidR="00171543" w:rsidRPr="00171543">
            <w:t>, „Wschodni Rocznik Humanistyczny“, 15 (2), 2018, s. 16.</w:t>
          </w:r>
          <w:r>
            <w:fldChar w:fldCharType="end"/>
          </w:r>
        </w:sdtContent>
      </w:sdt>
    </w:p>
  </w:footnote>
  <w:footnote w:id="3">
    <w:p w14:paraId="095DA29D" w14:textId="1FFDCD06" w:rsidR="004E3610" w:rsidRDefault="004E3610" w:rsidP="00176D5D">
      <w:pPr>
        <w:pStyle w:val="Tekstprzypisudolnego"/>
      </w:pPr>
      <w:r>
        <w:rPr>
          <w:rStyle w:val="Odwoanieprzypisudolnego"/>
        </w:rPr>
        <w:footnoteRef/>
      </w:r>
      <w:r>
        <w:t xml:space="preserve"> </w:t>
      </w:r>
      <w:sdt>
        <w:sdtPr>
          <w:alias w:val="Don't edit this field"/>
          <w:tag w:val="CitaviPlaceholder#9f400ec8-77d9-4687-b8db-dd343618d7dc"/>
          <w:id w:val="-471214737"/>
          <w:placeholder>
            <w:docPart w:val="DefaultPlaceholder_-1854013440"/>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NjE1NGQyLTIwYjgtNDA2ZS04ODFmLTdhNWUwNjIyNTQxNSIsIlJhbmdlTGVuZ3RoIjo0OCwiUmVmZXJlbmNlSWQiOiI0NjA4ZjNmMS01ZDZiLTQ4M2MtYjU3ZC01NmNhM2E4YmYxY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kxIiwiU3RhcnRQYWdlIjp7IiRpZCI6IjUiLCIkdHlwZSI6IlN3aXNzQWNhZGVtaWMuUGFnZU51bWJlciwgU3dpc3NBY2FkZW1pYyIsIklzRnVsbHlOdW1lcmljIjp0cnVlLCJOdW1iZXIiOjY5MSwiTnVtYmVyaW5nVHlwZSI6MCwiTnVtZXJhbFN5c3RlbSI6MCwiT3JpZ2luYWxTdHJpbmciOiI2OTEiLCJQcmV0dHlTdHJpbmciOiI2OT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wb2xvbmEucGwvaXRlbS80NTY4NDExIiwiVXJpU3RyaW5nIjoiaHR0cDovL3BvbG9uYS5wbC9pdGVtLzQ1Njg0M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}</w:instrText>
          </w:r>
          <w:r>
            <w:fldChar w:fldCharType="separate"/>
          </w:r>
          <w:r w:rsidR="00171543">
            <w:t>J. Szymański</w:t>
          </w:r>
          <w:r w:rsidR="00171543" w:rsidRPr="00171543">
            <w:rPr>
              <w:i/>
            </w:rPr>
            <w:t>, Nauki pomocnicze historii</w:t>
          </w:r>
          <w:r w:rsidR="00171543" w:rsidRPr="00171543">
            <w:t>, s. 691.</w:t>
          </w:r>
          <w:r>
            <w:fldChar w:fldCharType="end"/>
          </w:r>
        </w:sdtContent>
      </w:sdt>
    </w:p>
  </w:footnote>
  <w:footnote w:id="4">
    <w:p w14:paraId="55BDD79B" w14:textId="63B13C39" w:rsidR="004E3610" w:rsidRDefault="004E3610" w:rsidP="00176D5D">
      <w:pPr>
        <w:pStyle w:val="Tekstprzypisudolnego"/>
      </w:pPr>
      <w:r>
        <w:rPr>
          <w:rStyle w:val="Odwoanieprzypisudolnego"/>
        </w:rPr>
        <w:footnoteRef/>
      </w:r>
      <w:r>
        <w:t xml:space="preserve"> </w:t>
      </w:r>
      <w:sdt>
        <w:sdtPr>
          <w:alias w:val="Don't edit this field"/>
          <w:tag w:val="CitaviPlaceholder#eccce1a6-dbdf-4f31-bce2-4b7113adc31b"/>
          <w:id w:val="2077246748"/>
          <w:placeholder>
            <w:docPart w:val="DefaultPlaceholder_-1854013440"/>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uYSIsIkxhc3ROYW1lIjoiRHVuaW4tV8SFc293aWN6IiwiUHJvdGVjdGVkIjpmYWxzZSwiU2V4IjoxLCJDcmVhdGVkQnkiOiJfU3phZHkiLCJDcmVhdGVkT24iOiIyMDE4LTA0LTI3VDIwOjI0OjQ4IiwiTW9kaWZpZWRCeSI6Il9TemFkeSIsIklkIjoiZTlkNjQ4YWEtYTc0Yy00YjViLTk2YjYtNjliN2EyODc5ZmQwIiwiTW9kaWZpZWRPbiI6IjIwMTgtMDQtMjdUMjA6MjQ6NDgiLCJQcm9qZWN0Ijp7IiRpZCI6IjgiLCIkdHlwZSI6IlN3aXNzQWNhZGVtaWMuQ2l0YXZpLlByb2plY3QsIFN3aXNzQWNhZGVtaWMuQ2l0YXZpIn19XSwiQmliVGVYS2V5IjoiRHVuaW5XYXNvd2ljei4xOTc3IiwiQ2l0YXRpb25LZXkiOiJSZWplc3Ry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}</w:instrText>
          </w:r>
          <w:r>
            <w:fldChar w:fldCharType="separate"/>
          </w:r>
          <w:r w:rsidR="00171543">
            <w:t xml:space="preserve">A. Dunin-Wąsowicz, </w:t>
          </w:r>
          <w:r w:rsidR="00171543" w:rsidRPr="00171543">
            <w:rPr>
              <w:i/>
            </w:rPr>
            <w:t>Rejestr poboru od duchowieństwa archidiakonatu warszawskiego w 1561 r.</w:t>
          </w:r>
          <w:r w:rsidR="00171543" w:rsidRPr="00171543">
            <w:t>, „Studia Warszawskie“, 24, 1977, s. 103–132.</w:t>
          </w:r>
          <w:r>
            <w:fldChar w:fldCharType="end"/>
          </w:r>
        </w:sdtContent>
      </w:sdt>
    </w:p>
  </w:footnote>
  <w:footnote w:id="5">
    <w:p w14:paraId="752D1F57" w14:textId="23B8FFA1" w:rsidR="004E3610" w:rsidRDefault="004E3610" w:rsidP="00176D5D">
      <w:pPr>
        <w:pStyle w:val="Tekstprzypisudolnego"/>
      </w:pPr>
      <w:r>
        <w:rPr>
          <w:rStyle w:val="Odwoanieprzypisudolnego"/>
        </w:rPr>
        <w:footnoteRef/>
      </w:r>
      <w:r>
        <w:t xml:space="preserve"> Stan badań na temat skarbowości polskiej w latach 1492-1587 omówił T. Szulc, </w:t>
      </w:r>
      <w:sdt>
        <w:sdtPr>
          <w:alias w:val="Don't edit this field"/>
          <w:tag w:val="CitaviPlaceholder#7c7ec424-e278-4555-941f-f5dc56156320"/>
          <w:id w:val="-812716443"/>
          <w:placeholder>
            <w:docPart w:val="DefaultPlaceholder_-1854013440"/>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hZGV1c3oiLCJMYXN0TmFtZSI6IlN6dWxjIiwiUHJvdGVjdGVkIjpmYWxzZSwiU2V4IjoyLCJDcmVhdGVkQnkiOiJfYiIsIkNyZWF0ZWRPbiI6IjIwMTYtMTEtMDNUMDg6NDI6MTkiLCJNb2RpZmllZEJ5IjoiX2IiLCJJZCI6IjU0MGZlYTBmLTcxYTYtNDQ0Zi1hNTM1LTZiMzY2MWMzY2YyNyIsIk1vZGlmaWVkT24iOiIyMDE2LTExLTAzVDA4OjQyOjE5IiwiUHJvamVjdCI6eyIkaWQiOiI4IiwiJHR5cGUiOiJTd2lzc0FjYWRlbWljLkNpdGF2aS5Qcm9qZWN0LCBTd2lzc0FjYWRlbWljLkNpdGF2aSJ9fV0sIkJpYlRlWEtleSI6IlN6dWxjLjIwMDMiLCJDaXRhdGlvbktleSI6IlNrYXJib3dvxZvEhyI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}</w:instrText>
          </w:r>
          <w:r>
            <w:fldChar w:fldCharType="separate"/>
          </w:r>
          <w:r w:rsidR="00171543">
            <w:t xml:space="preserve">T. Szulc, </w:t>
          </w:r>
          <w:r w:rsidR="00171543" w:rsidRPr="00171543">
            <w:rPr>
              <w:i/>
            </w:rPr>
            <w:t>Skarbowość polska lat 1492-1587 w historiografii</w:t>
          </w:r>
          <w:r w:rsidR="00171543" w:rsidRPr="00171543">
            <w:t>, „Studia z Dziejów Państwa i Prawa Polskiego“, 8, 2003, s. 19–30.</w:t>
          </w:r>
          <w:r>
            <w:fldChar w:fldCharType="end"/>
          </w:r>
        </w:sdtContent>
      </w:sdt>
    </w:p>
  </w:footnote>
  <w:footnote w:id="6">
    <w:p w14:paraId="273A4DFD" w14:textId="78F19E35" w:rsidR="004E3610" w:rsidRDefault="004E3610" w:rsidP="00176D5D">
      <w:pPr>
        <w:pStyle w:val="Tekstprzypisudolnego"/>
      </w:pPr>
      <w:r>
        <w:rPr>
          <w:rStyle w:val="Odwoanieprzypisudolnego"/>
        </w:rPr>
        <w:footnoteRef/>
      </w:r>
      <w:r>
        <w:t xml:space="preserve"> </w:t>
      </w:r>
      <w:sdt>
        <w:sdtPr>
          <w:alias w:val="Don't edit this field"/>
          <w:tag w:val="CitaviPlaceholder#d0595f4d-69df-404d-8bea-7d1d0e2d0017"/>
          <w:id w:val="-750735014"/>
          <w:placeholder>
            <w:docPart w:val="DefaultPlaceholder_-1854013440"/>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}</w:instrText>
          </w:r>
          <w:r>
            <w:fldChar w:fldCharType="separate"/>
          </w:r>
          <w:r w:rsidR="00171543">
            <w:t xml:space="preserve">H. Karbownik, </w:t>
          </w:r>
          <w:r w:rsidR="00171543" w:rsidRPr="00171543">
            <w:rPr>
              <w:i/>
            </w:rPr>
            <w:t>Ciężary stanu duchownego w Polsce na rzecz państwa od roku 1381 do połowy XVII wieku</w:t>
          </w:r>
          <w:r w:rsidR="00171543" w:rsidRPr="00171543">
            <w:t>, Lublin 1980 (Rozprawy Wydziału Historyczno-Filologicznego / Towarzystwo Naukowe Katolickiego Uniwersytetu Lubelskiego), s. 128–160.</w:t>
          </w:r>
          <w:r>
            <w:fldChar w:fldCharType="end"/>
          </w:r>
        </w:sdtContent>
      </w:sdt>
    </w:p>
  </w:footnote>
  <w:footnote w:id="7">
    <w:p w14:paraId="630C4047" w14:textId="3410471C" w:rsidR="004E3610" w:rsidRDefault="004E3610" w:rsidP="00176D5D">
      <w:pPr>
        <w:pStyle w:val="Tekstprzypisudolnego"/>
      </w:pPr>
      <w:r>
        <w:rPr>
          <w:rStyle w:val="Odwoanieprzypisudolnego"/>
        </w:rPr>
        <w:footnoteRef/>
      </w:r>
      <w:r>
        <w:t xml:space="preserve"> </w:t>
      </w:r>
      <w:sdt>
        <w:sdtPr>
          <w:alias w:val="Don't edit this field"/>
          <w:tag w:val="CitaviPlaceholder#fdfcf192-0a4b-42fe-837f-9ec67a58ffad"/>
          <w:id w:val="273296954"/>
          <w:placeholder>
            <w:docPart w:val="DefaultPlaceholder_-1854013440"/>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}</w:instrText>
          </w:r>
          <w:r>
            <w:fldChar w:fldCharType="separate"/>
          </w:r>
          <w:r w:rsidR="00D227BD">
            <w:t xml:space="preserve">W. Góralski, </w:t>
          </w:r>
          <w:r w:rsidR="00D227BD" w:rsidRPr="00D227BD">
            <w:rPr>
              <w:i/>
            </w:rPr>
            <w:t>Synod prowincjonalny warszawski z 1561 r.</w:t>
          </w:r>
          <w:r w:rsidR="00D227BD" w:rsidRPr="00D227BD">
            <w:t>, „Prawo Kanoniczne“, 28 (3-4), 1985, s. 207–222.</w:t>
          </w:r>
          <w:r>
            <w:fldChar w:fldCharType="end"/>
          </w:r>
        </w:sdtContent>
      </w:sdt>
    </w:p>
  </w:footnote>
  <w:footnote w:id="8">
    <w:p w14:paraId="5AE053B6" w14:textId="1B0D7C82" w:rsidR="004E3610" w:rsidRDefault="004E3610" w:rsidP="00176D5D">
      <w:pPr>
        <w:pStyle w:val="Tekstprzypisudolnego"/>
      </w:pPr>
      <w:r>
        <w:rPr>
          <w:rStyle w:val="Odwoanieprzypisudolnego"/>
        </w:rPr>
        <w:footnoteRef/>
      </w:r>
      <w:r>
        <w:t xml:space="preserve"> </w:t>
      </w:r>
      <w:sdt>
        <w:sdtPr>
          <w:alias w:val="Don't edit this field"/>
          <w:tag w:val="CitaviPlaceholder#ea9f9923-f386-4521-89ab-2437015f8b71"/>
          <w:id w:val="325411177"/>
          <w:placeholder>
            <w:docPart w:val="DefaultPlaceholder_-1854013440"/>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}</w:instrText>
          </w:r>
          <w:r>
            <w:fldChar w:fldCharType="separate"/>
          </w:r>
          <w:r w:rsidR="00171543">
            <w:rPr>
              <w:i/>
            </w:rPr>
            <w:t>Uchańsciana czyli Zbiór dokumentów wyjaśniających życie i działalność Jakóba Uchańskiego arcybiskupa gnieźnieńskiego, legata urodzonego, Królestwa Polskiego Prymasa i Pierwszego Księcia, +1581</w:t>
          </w:r>
          <w:r w:rsidR="00171543" w:rsidRPr="00171543">
            <w:t>, wyd. T. Wierzbowski, Warszawa 1884-1895, t. 4, s. 227-230.</w:t>
          </w:r>
          <w:r>
            <w:fldChar w:fldCharType="end"/>
          </w:r>
        </w:sdtContent>
      </w:sdt>
    </w:p>
  </w:footnote>
  <w:footnote w:id="9">
    <w:p w14:paraId="7C9A44E8" w14:textId="08023E1F" w:rsidR="004E3610" w:rsidRDefault="004E3610" w:rsidP="00176D5D">
      <w:pPr>
        <w:pStyle w:val="Tekstprzypisudolnego"/>
      </w:pPr>
      <w:r>
        <w:rPr>
          <w:rStyle w:val="Odwoanieprzypisudolnego"/>
        </w:rPr>
        <w:footnoteRef/>
      </w:r>
      <w:r>
        <w:t xml:space="preserve"> </w:t>
      </w:r>
      <w:sdt>
        <w:sdtPr>
          <w:alias w:val="Don't edit this field"/>
          <w:tag w:val="CitaviPlaceholder#ed6657c4-f27b-456b-aba7-ff0bc94063eb"/>
          <w:id w:val="-1079519305"/>
          <w:placeholder>
            <w:docPart w:val="DefaultPlaceholder_-1854013440"/>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OGI0NDdjLWM5ODMtNGUwOC05NjM4LTY4NzU3ODg4MDRhMiIsIlJhbmdlTGVuZ3RoIjoxMDcsIlJlZmVyZW5jZUlkIjoiMGFhNTZlNzAtMmY4ZS00OWExLTk5NDktOGE0NzA2ZDk1MDg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}</w:instrText>
          </w:r>
          <w:r>
            <w:fldChar w:fldCharType="separate"/>
          </w:r>
          <w:r w:rsidR="00171543">
            <w:rPr>
              <w:i/>
            </w:rPr>
            <w:t>Materyjały do historyi ustawodawstwa synodalnego w Polsce w w. XVI</w:t>
          </w:r>
          <w:r w:rsidR="00171543" w:rsidRPr="00171543">
            <w:t>, wyd. B. Ulanowski, Kraków 1895, s. 337.</w:t>
          </w:r>
          <w:r>
            <w:fldChar w:fldCharType="end"/>
          </w:r>
        </w:sdtContent>
      </w:sdt>
    </w:p>
  </w:footnote>
  <w:footnote w:id="10">
    <w:p w14:paraId="660706C2" w14:textId="389EA9F8" w:rsidR="004E3610" w:rsidRDefault="004E3610" w:rsidP="00176D5D">
      <w:pPr>
        <w:pStyle w:val="Tekstprzypisudolnego"/>
      </w:pPr>
      <w:r>
        <w:rPr>
          <w:rStyle w:val="Odwoanieprzypisudolnego"/>
        </w:rPr>
        <w:footnoteRef/>
      </w:r>
      <w:r>
        <w:t xml:space="preserve"> </w:t>
      </w:r>
      <w:sdt>
        <w:sdtPr>
          <w:alias w:val="Don't edit this field"/>
          <w:tag w:val="CitaviPlaceholder#8ec34c64-8ffb-4e3d-b465-4eaa43ca548d"/>
          <w:id w:val="-99107809"/>
          <w:placeholder>
            <w:docPart w:val="DefaultPlaceholder_-1854013440"/>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MGQ1M2IwLWU2Y2YtNDAyNC04NTVlLTRjMWI1YWEzZjg2NCIsIlJhbmdlTGVuZ3RoIjoxNCwiUmVmZXJlbmNlSWQiOiIwYWE1NmU3MC0yZjhlLTQ5YTEtOTk0OS04YTQ3MDZkOTUwO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}</w:instrText>
          </w:r>
          <w:r>
            <w:fldChar w:fldCharType="separate"/>
          </w:r>
          <w:r w:rsidR="00171543">
            <w:t>Tamże, s. 126.</w:t>
          </w:r>
          <w:r>
            <w:fldChar w:fldCharType="end"/>
          </w:r>
        </w:sdtContent>
      </w:sdt>
    </w:p>
  </w:footnote>
  <w:footnote w:id="11">
    <w:p w14:paraId="0D2042B6" w14:textId="671B29F2" w:rsidR="004E3610" w:rsidRDefault="004E3610" w:rsidP="00176D5D">
      <w:pPr>
        <w:pStyle w:val="Tekstprzypisudolnego"/>
      </w:pPr>
      <w:r>
        <w:rPr>
          <w:rStyle w:val="Odwoanieprzypisudolnego"/>
        </w:rPr>
        <w:footnoteRef/>
      </w:r>
      <w:r>
        <w:t xml:space="preserve"> </w:t>
      </w:r>
      <w:sdt>
        <w:sdtPr>
          <w:alias w:val="Don't edit this field"/>
          <w:tag w:val="CitaviPlaceholder#d31499f7-4bf2-43d6-8671-d217e6987579"/>
          <w:id w:val="2033069090"/>
          <w:placeholder>
            <w:docPart w:val="DefaultPlaceholder_-1854013440"/>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OTlhYzRjLTViY2EtNGQ5NC04YjFiLTk2Y2RiNzQ2NjRlYyIsIlJhbmdlTGVuZ3RoIjozMDAsIlJlZmVyZW5jZUlkIjoiZGExODgyYTEtN2RlYi00MWEwLTlkOTMtYThiOTlmZTVmYTM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5NSIsIlN0YXJ0UGFnZSI6eyIkaWQiOiI1IiwiJHR5cGUiOiJTd2lzc0FjYWRlbWljLlBhZ2VOdW1iZXIsIFN3aXNzQWNhZGVtaWMiLCJJc0Z1bGx5TnVtZXJpYyI6dHJ1ZSwiTnVtYmVyIjoxOTUsIk51bWJlcmluZ1R5cGUiOjAsIk51bWVyYWxTeXN0ZW0iOjAsIk9yaWdpbmFsU3RyaW5nIjoiMTk1IiwiUHJldHR5U3RyaW5nIjoiMTk1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VvZG9yIiwiTGFzdE5hbWUiOiJXaWVyemJvd3NraSIsIlByb3RlY3RlZCI6ZmFsc2UsIlNleCI6MiwiQ3JlYXRlZEJ5IjoiX0JvZ3VtaWwiLCJDcmVhdGVkT24iOiIyMDE5LTA5LTI0VDA2OjQ4OjAyIiwiTW9kaWZpZWRCeSI6Il9Cb2d1bWlsIiwiSWQiOiJmZTZjNTBkYS0wM2YzLTRmNTQtODMxNC1mYjQyNWE3MWZmOGEiLCJNb2RpZmllZE9uIjoiMjAxOS0wOS0yNFQwNjo0ODowNyIsIlByb2plY3QiOnsiJGlkIjoiOCIsIiR0eXBlIjoiU3dpc3NBY2FkZW1pYy5DaXRhdmkuUHJvamVjdCwgU3dpc3NBY2FkZW1pYy5DaXRhdmkifX1dLCJCaWJUZVhLZXkiOiJXaWVyemJvd3NraS4iLCJDaXRhdGlvbktleSI6Ikpha8OzYiI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}</w:instrText>
          </w:r>
          <w:r>
            <w:fldChar w:fldCharType="separate"/>
          </w:r>
          <w:r w:rsidR="00171543">
            <w:t xml:space="preserve">T. Wierzbowski, </w:t>
          </w:r>
          <w:r w:rsidR="00171543" w:rsidRPr="00171543">
            <w:rPr>
              <w:i/>
            </w:rPr>
            <w:t>Jakób Uchański, arcybiskup gnieznieński (1502-1581) [T. 5], Monografia historyczna: Uchańsciana seu Collectio documentorum illustrantium vitam et res gestas Jacobi Uchański Archiepiscopi Gnesnensis, legati nati, Regni Poloniae primatis ac primi principis, 1581</w:t>
          </w:r>
          <w:r w:rsidR="00171543" w:rsidRPr="00171543">
            <w:t>, Warszawa 1895, s. 195.</w:t>
          </w:r>
          <w:r>
            <w:fldChar w:fldCharType="end"/>
          </w:r>
        </w:sdtContent>
      </w:sdt>
    </w:p>
  </w:footnote>
  <w:footnote w:id="12">
    <w:p w14:paraId="207F11A2" w14:textId="60BC47A3" w:rsidR="004E3610" w:rsidRDefault="004E3610" w:rsidP="00176D5D">
      <w:pPr>
        <w:pStyle w:val="Tekstprzypisudolnego"/>
      </w:pPr>
      <w:r>
        <w:rPr>
          <w:rStyle w:val="Odwoanieprzypisudolnego"/>
        </w:rPr>
        <w:footnoteRef/>
      </w:r>
      <w:r>
        <w:t xml:space="preserve"> „O duchownych powiedzieli, że na się nic kłaść nie chcą ani </w:t>
      </w:r>
      <w:proofErr w:type="spellStart"/>
      <w:r>
        <w:t>rownać</w:t>
      </w:r>
      <w:proofErr w:type="spellEnd"/>
      <w:r>
        <w:t xml:space="preserve"> stanu swego z chłopy </w:t>
      </w:r>
      <w:proofErr w:type="spellStart"/>
      <w:r>
        <w:t>prostemi</w:t>
      </w:r>
      <w:proofErr w:type="spellEnd"/>
      <w:r>
        <w:t xml:space="preserve">, ale </w:t>
      </w:r>
      <w:proofErr w:type="spellStart"/>
      <w:r>
        <w:t>kontrybucyją</w:t>
      </w:r>
      <w:proofErr w:type="spellEnd"/>
      <w:r>
        <w:t xml:space="preserve"> dadzą na obronę, gdy się z duchowieństwem swym </w:t>
      </w:r>
      <w:proofErr w:type="spellStart"/>
      <w:r>
        <w:t>pirwej</w:t>
      </w:r>
      <w:proofErr w:type="spellEnd"/>
      <w:r>
        <w:t xml:space="preserve"> porozumieją, a wszakoż nie omieszkają jej złożyć i dać na ten czas, </w:t>
      </w:r>
      <w:proofErr w:type="spellStart"/>
      <w:r>
        <w:t>ktory</w:t>
      </w:r>
      <w:proofErr w:type="spellEnd"/>
      <w:r>
        <w:t xml:space="preserve"> i poborom będzie </w:t>
      </w:r>
      <w:proofErr w:type="spellStart"/>
      <w:r>
        <w:t>ustawion</w:t>
      </w:r>
      <w:proofErr w:type="spellEnd"/>
      <w:r>
        <w:t xml:space="preserve">. – Księża </w:t>
      </w:r>
      <w:proofErr w:type="spellStart"/>
      <w:r>
        <w:t>IchM</w:t>
      </w:r>
      <w:proofErr w:type="spellEnd"/>
      <w:r>
        <w:t xml:space="preserve"> </w:t>
      </w:r>
      <w:proofErr w:type="spellStart"/>
      <w:r>
        <w:t>kontrybucyją</w:t>
      </w:r>
      <w:proofErr w:type="spellEnd"/>
      <w:r>
        <w:t xml:space="preserve"> na obronę dać mają, jako już obiecali”, </w:t>
      </w:r>
      <w:sdt>
        <w:sdtPr>
          <w:alias w:val="Don't edit this field"/>
          <w:tag w:val="CitaviPlaceholder#48c3438f-4f66-40f4-a178-4e8b56cb5416"/>
          <w:id w:val="-1729990582"/>
          <w:placeholder>
            <w:docPart w:val="DefaultPlaceholder_-1854013440"/>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OGJkMjZiLTJhNzgtNDYwMC05NmJmLTkyZDQ5NjlkNDhkOSIsIlJhbmdlTGVuZ3RoIjo4OSwiUmVmZXJlbmNlSWQiOiJmMGIxZTliNC0xZjhhLTQyZTctYjRkOS00ZWViODAxYTBlN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}</w:instrText>
          </w:r>
          <w:r>
            <w:fldChar w:fldCharType="separate"/>
          </w:r>
          <w:r w:rsidR="00171543">
            <w:rPr>
              <w:i/>
            </w:rPr>
            <w:t>Diariusz Sejmu Walnego Warszawskiego z roku 1556/7</w:t>
          </w:r>
          <w:r w:rsidR="00171543" w:rsidRPr="00171543">
            <w:t>, wyd. S. Bodniak, Kórnik 1939, 78, 90.</w:t>
          </w:r>
          <w:r>
            <w:fldChar w:fldCharType="end"/>
          </w:r>
        </w:sdtContent>
      </w:sdt>
      <w:r>
        <w:t xml:space="preserve">  </w:t>
      </w:r>
    </w:p>
  </w:footnote>
  <w:footnote w:id="13">
    <w:p w14:paraId="07A32FDA" w14:textId="3E5DBD7C" w:rsidR="004E3610" w:rsidRDefault="004E3610" w:rsidP="00176D5D">
      <w:pPr>
        <w:pStyle w:val="Tekstprzypisudolnego"/>
      </w:pPr>
      <w:r>
        <w:rPr>
          <w:rStyle w:val="Odwoanieprzypisudolnego"/>
        </w:rPr>
        <w:footnoteRef/>
      </w:r>
      <w:r>
        <w:t xml:space="preserve"> „W </w:t>
      </w:r>
      <w:proofErr w:type="spellStart"/>
      <w:r>
        <w:t>uniersalech</w:t>
      </w:r>
      <w:proofErr w:type="spellEnd"/>
      <w:r>
        <w:t xml:space="preserve"> około obrony i podatku tego nieco nad tę zmowę odmieniono, nieco opuszczono pilnego, zwłaszcza o </w:t>
      </w:r>
      <w:proofErr w:type="spellStart"/>
      <w:r>
        <w:t>kontrybucyji</w:t>
      </w:r>
      <w:proofErr w:type="spellEnd"/>
      <w:r>
        <w:t xml:space="preserve"> księży </w:t>
      </w:r>
      <w:proofErr w:type="spellStart"/>
      <w:r>
        <w:t>zminki</w:t>
      </w:r>
      <w:proofErr w:type="spellEnd"/>
      <w:r>
        <w:t xml:space="preserve"> żadnej nie masz, aby miała być na obronę obrócona”, </w:t>
      </w:r>
      <w:sdt>
        <w:sdtPr>
          <w:alias w:val="Don't edit this field"/>
          <w:tag w:val="CitaviPlaceholder#94071359-7c35-4b13-ad86-a95c3ad31d6d"/>
          <w:id w:val="75478470"/>
          <w:placeholder>
            <w:docPart w:val="DefaultPlaceholder_-1854013440"/>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M2Q1NWNlLTNhZmMtNDBhNi1iZmQ2LTgxOThlMDVlMmVlOSIsIlJhbmdlTGVuZ3RoIjoxMywiUmVmZXJlbmNlSWQiOiJmMGIxZTliNC0xZjhhLTQyZTctYjRkOS00ZWViODAxYTBlN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}</w:instrText>
          </w:r>
          <w:r>
            <w:fldChar w:fldCharType="separate"/>
          </w:r>
          <w:r w:rsidR="00171543">
            <w:t>Tamże, s. 91.</w:t>
          </w:r>
          <w:r>
            <w:fldChar w:fldCharType="end"/>
          </w:r>
        </w:sdtContent>
      </w:sdt>
    </w:p>
  </w:footnote>
  <w:footnote w:id="14">
    <w:p w14:paraId="56BADD45" w14:textId="7A8C64FF" w:rsidR="004E3610" w:rsidRDefault="004E3610" w:rsidP="00176D5D">
      <w:pPr>
        <w:pStyle w:val="Tekstprzypisudolnego"/>
      </w:pPr>
      <w:r>
        <w:rPr>
          <w:rStyle w:val="Odwoanieprzypisudolnego"/>
        </w:rPr>
        <w:footnoteRef/>
      </w:r>
      <w:r>
        <w:t xml:space="preserve"> </w:t>
      </w:r>
      <w:sdt>
        <w:sdtPr>
          <w:alias w:val="Don't edit this field"/>
          <w:tag w:val="CitaviPlaceholder#c30c9ebc-3aca-42bc-938c-59297141d8be"/>
          <w:id w:val="247008080"/>
          <w:placeholder>
            <w:docPart w:val="DefaultPlaceholder_-1854013440"/>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ZW9kb3IiLCJMYXN0TmFtZSI6IldpZXJ6Ym93c2tpIiwiUHJvdGVjdGVkIjpmYWxzZSwiU2V4IjoyLCJDcmVhdGVkQnkiOiJfQm9ndW1pbCIsIkNyZWF0ZWRPbiI6IjIwMTktMDktMjRUMDY6NDg6MDIiLCJNb2RpZmllZEJ5IjoiX0JvZ3VtaWwiLCJJZCI6ImZlNmM1MGRhLTAzZjMtNGY1NC04MzE0LWZiNDI1YTcxZmY4YSIsIk1vZGlmaWVkT24iOiIyMDE5LTA5LTI0VDA2OjQ4OjA3IiwiUHJvamVjdCI6eyIkaWQiOiI4IiwiJHR5cGUiOiJTd2lzc0FjYWRlbWljLkNpdGF2aS5Qcm9qZWN0LCBTd2lzc0FjYWRlbWljLkNpdGF2aSJ9fV0sIkJpYlRlWEtleSI6IldpZXJ6Ym93c2tpLiIsIkNpdGF0aW9uS2V5IjoiSmFrw7Ni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}</w:instrText>
          </w:r>
          <w:r>
            <w:fldChar w:fldCharType="separate"/>
          </w:r>
          <w:r w:rsidR="00171543">
            <w:t>T. Wierzbowski</w:t>
          </w:r>
          <w:r w:rsidR="00171543" w:rsidRPr="00171543">
            <w:rPr>
              <w:i/>
            </w:rPr>
            <w:t>, Jakób Uchański</w:t>
          </w:r>
          <w:r w:rsidR="00171543" w:rsidRPr="00171543">
            <w:t xml:space="preserve">, s. 133–134; </w:t>
          </w:r>
          <w:r w:rsidR="00171543" w:rsidRPr="00171543">
            <w:rPr>
              <w:i/>
            </w:rPr>
            <w:t>Materyjały do historyi ustawodawstwa synodalnego</w:t>
          </w:r>
          <w:r w:rsidR="00171543" w:rsidRPr="00171543">
            <w:t>, s. 126–131.</w:t>
          </w:r>
          <w:r>
            <w:fldChar w:fldCharType="end"/>
          </w:r>
        </w:sdtContent>
      </w:sdt>
    </w:p>
  </w:footnote>
  <w:footnote w:id="15">
    <w:p w14:paraId="1A23498C" w14:textId="14DAC941" w:rsidR="004E3610" w:rsidRPr="00783AAA" w:rsidRDefault="004E3610" w:rsidP="00176D5D">
      <w:pPr>
        <w:pStyle w:val="Tekstprzypisudolnego"/>
        <w:rPr>
          <w:lang w:val="en-US"/>
        </w:rPr>
      </w:pPr>
      <w:r>
        <w:rPr>
          <w:rStyle w:val="Odwoanieprzypisudolnego"/>
        </w:rPr>
        <w:footnoteRef/>
      </w:r>
      <w:r>
        <w:t xml:space="preserve"> </w:t>
      </w:r>
      <w:proofErr w:type="spellStart"/>
      <w:r>
        <w:t>AKapMK</w:t>
      </w:r>
      <w:proofErr w:type="spellEnd"/>
      <w:r>
        <w:t xml:space="preserve">. sygn. </w:t>
      </w:r>
      <w:r w:rsidRPr="00815C99">
        <w:t xml:space="preserve">I-26 (dawniej sygn. </w:t>
      </w:r>
      <w:r w:rsidRPr="00783AAA">
        <w:rPr>
          <w:lang w:val="en-US"/>
        </w:rPr>
        <w:t xml:space="preserve">6), Liber </w:t>
      </w:r>
      <w:proofErr w:type="spellStart"/>
      <w:r w:rsidRPr="00783AAA">
        <w:rPr>
          <w:lang w:val="en-US"/>
        </w:rPr>
        <w:t>contributionis</w:t>
      </w:r>
      <w:proofErr w:type="spellEnd"/>
      <w:r>
        <w:rPr>
          <w:lang w:val="en-US"/>
        </w:rPr>
        <w:t xml:space="preserve"> (</w:t>
      </w:r>
      <w:r w:rsidRPr="00783AAA">
        <w:rPr>
          <w:lang w:val="en-US"/>
        </w:rPr>
        <w:t>1577</w:t>
      </w:r>
      <w:r>
        <w:rPr>
          <w:lang w:val="en-US"/>
        </w:rPr>
        <w:t>).</w:t>
      </w:r>
    </w:p>
  </w:footnote>
  <w:footnote w:id="16">
    <w:p w14:paraId="6225DEE6" w14:textId="4561D5E1" w:rsidR="004E3610" w:rsidRDefault="004E3610" w:rsidP="00176D5D">
      <w:pPr>
        <w:pStyle w:val="Tekstprzypisudolnego"/>
      </w:pPr>
      <w:r>
        <w:rPr>
          <w:rStyle w:val="Odwoanieprzypisudolnego"/>
        </w:rPr>
        <w:footnoteRef/>
      </w:r>
      <w:r>
        <w:t xml:space="preserve"> </w:t>
      </w:r>
      <w:sdt>
        <w:sdtPr>
          <w:alias w:val="Don't edit this field"/>
          <w:tag w:val="CitaviPlaceholder#284699f4-44be-4166-9cd7-d7bb8d357f9c"/>
          <w:id w:val="-1673871336"/>
          <w:placeholder>
            <w:docPart w:val="DefaultPlaceholder_-1854013440"/>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}</w:instrText>
          </w:r>
          <w:r>
            <w:fldChar w:fldCharType="separate"/>
          </w:r>
          <w:r w:rsidR="00171543">
            <w:t>H. Karbownik</w:t>
          </w:r>
          <w:r w:rsidR="00171543" w:rsidRPr="00171543">
            <w:rPr>
              <w:i/>
            </w:rPr>
            <w:t>, Ciężary stanu duchownego w Polsce</w:t>
          </w:r>
          <w:r w:rsidR="00171543" w:rsidRPr="00171543">
            <w:t>, s. 148–149.</w:t>
          </w:r>
          <w:r>
            <w:fldChar w:fldCharType="end"/>
          </w:r>
        </w:sdtContent>
      </w:sdt>
    </w:p>
  </w:footnote>
  <w:footnote w:id="17">
    <w:p w14:paraId="216AC44D" w14:textId="1A93C2F8" w:rsidR="004E3610" w:rsidRDefault="004E3610" w:rsidP="00176D5D">
      <w:pPr>
        <w:pStyle w:val="Tekstprzypisudolnego"/>
      </w:pPr>
      <w:r>
        <w:rPr>
          <w:rStyle w:val="Odwoanieprzypisudolnego"/>
        </w:rPr>
        <w:footnoteRef/>
      </w:r>
      <w:r>
        <w:t xml:space="preserve"> </w:t>
      </w:r>
      <w:sdt>
        <w:sdtPr>
          <w:alias w:val="Don't edit this field"/>
          <w:tag w:val="CitaviPlaceholder#1f79f629-698d-4fc5-888d-5f6f8e84c5c9"/>
          <w:id w:val="-1912452863"/>
          <w:placeholder>
            <w:docPart w:val="DefaultPlaceholder_-1854013440"/>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Z25pZXN6a2EiLCJMYXN0TmFtZSI6IkphbnVzemVrLVNpZXJhZHprYSIsIlByb3RlY3RlZCI6ZmFsc2UsIlNleCI6MSwiQ3JlYXRlZEJ5IjoiX0JvZ3VtaWwiLCJDcmVhdGVkT24iOiIyMDE5LTA5LTI1VDA2OjAyOjIxIiwiTW9kaWZpZWRCeSI6Il9Cb2d1bWlsIiwiSWQiOiI2MGFhYmJhMy0wODNiLTQzYzUtYTJkNy03MDhmODVmM2VkYTUiLCJNb2RpZmllZE9uIjoiMjAxOS0wOS0yNVQwNjowMjoyMyIsIlByb2plY3QiOnsiJGlkIjoiOCIsIiR0eXBlIjoiU3dpc3NBY2FkZW1pYy5DaXRhdmkuUHJvamVjdCwgU3dpc3NBY2FkZW1pYy5DaXRhdmkifX1dLCJCaWJUZVhLZXkiOiJKYW51c3pla1NpZXJhZHprYS4yMDEyIiwiQ2l0YXRpb25LZXkiOiJQb3RyemViYSI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}</w:instrText>
          </w:r>
          <w:r>
            <w:fldChar w:fldCharType="separate"/>
          </w:r>
          <w:r w:rsidR="00171543">
            <w:t xml:space="preserve">A. Januszek-Sieradzka, </w:t>
          </w:r>
          <w:r w:rsidR="00171543" w:rsidRPr="00171543">
            <w:rPr>
              <w:i/>
            </w:rPr>
            <w:t>„Potrzeba moskiewska” na sejmach koronnych w latach 60. XVI stulecia</w:t>
          </w:r>
          <w:r w:rsidR="00171543" w:rsidRPr="00171543">
            <w:t>, „Teka Komisji Historycznej. Oddział PAN w Lublinie“, 9, 2012, s. 11–12, 15, 25.</w:t>
          </w:r>
          <w:r>
            <w:fldChar w:fldCharType="end"/>
          </w:r>
        </w:sdtContent>
      </w:sdt>
    </w:p>
  </w:footnote>
  <w:footnote w:id="18">
    <w:p w14:paraId="40BC8DC1" w14:textId="68CCED8F" w:rsidR="004E3610" w:rsidRDefault="004E3610" w:rsidP="00176D5D">
      <w:pPr>
        <w:pStyle w:val="Tekstprzypisudolnego"/>
      </w:pPr>
      <w:r>
        <w:rPr>
          <w:rStyle w:val="Odwoanieprzypisudolnego"/>
        </w:rPr>
        <w:footnoteRef/>
      </w:r>
      <w:r>
        <w:t xml:space="preserve"> </w:t>
      </w:r>
      <w:sdt>
        <w:sdtPr>
          <w:alias w:val="Don't edit this field"/>
          <w:tag w:val="CitaviPlaceholder#3c96c33c-5386-4357-b571-e5ebbc039fff"/>
          <w:id w:val="1364021338"/>
          <w:placeholder>
            <w:docPart w:val="DefaultPlaceholder_-1854013440"/>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jYxYmMxLWFhZTEtNGU5NC1iYjkxLTI4MmY1ZjU0YzVlMSIsIlJhbmdlTGVuZ3RoIjozOSwiUmVmZXJlbmNlSWQiOiJkYTE4ODJhMS03ZGViLTQxYTAtOWQ5My1hOGI5OWZlNWZhM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4IiwiU3RhcnRQYWdlIjp7IiRpZCI6IjUiLCIkdHlwZSI6IlN3aXNzQWNhZGVtaWMuUGFnZU51bWJlciwgU3dpc3NBY2FkZW1pYyIsIklzRnVsbHlOdW1lcmljIjp0cnVlLCJOdW1iZXIiOjE4OCwiTnVtYmVyaW5nVHlwZSI6MCwiTnVtZXJhbFN5c3RlbSI6MCwiT3JpZ2luYWxTdHJpbmciOiIxODgiLCJQcmV0dHlTdHJpbmciOiIxOD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ZW9kb3IiLCJMYXN0TmFtZSI6IldpZXJ6Ym93c2tpIiwiUHJvdGVjdGVkIjpmYWxzZSwiU2V4IjoyLCJDcmVhdGVkQnkiOiJfQm9ndW1pbCIsIkNyZWF0ZWRPbiI6IjIwMTktMDktMjRUMDY6NDg6MDIiLCJNb2RpZmllZEJ5IjoiX0JvZ3VtaWwiLCJJZCI6ImZlNmM1MGRhLTAzZjMtNGY1NC04MzE0LWZiNDI1YTcxZmY4YSIsIk1vZGlmaWVkT24iOiIyMDE5LTA5LTI0VDA2OjQ4OjA3IiwiUHJvamVjdCI6eyIkaWQiOiI4IiwiJHR5cGUiOiJTd2lzc0FjYWRlbWljLkNpdGF2aS5Qcm9qZWN0LCBTd2lzc0FjYWRlbWljLkNpdGF2aSJ9fV0sIkJpYlRlWEtleSI6IldpZXJ6Ym93c2tpLiIsIkNpdGF0aW9uS2V5IjoiSmFrw7Ni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ndvcmxkY2F0Lm9yZy9vY2xjLzY5NDE2NjAzMyIsIlVyaVN0cmluZyI6Imh0dHA6Ly93d3cud29ybGRjYXQub3JnL29jbGMvNjk0MTY2MDM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}</w:instrText>
          </w:r>
          <w:r>
            <w:fldChar w:fldCharType="separate"/>
          </w:r>
          <w:r w:rsidR="00171543">
            <w:t>T. Wierzbowski</w:t>
          </w:r>
          <w:r w:rsidR="00171543" w:rsidRPr="00171543">
            <w:rPr>
              <w:i/>
            </w:rPr>
            <w:t>, Jakób Uchański</w:t>
          </w:r>
          <w:r w:rsidR="00171543" w:rsidRPr="00171543">
            <w:t xml:space="preserve">, s. 188; W. Kriegseisen, </w:t>
          </w:r>
          <w:r w:rsidR="00171543" w:rsidRPr="00171543">
            <w:rPr>
              <w:i/>
            </w:rPr>
            <w:t>Stosunki wyznaniowe w relacjach państwo-kościół mie̜dzy reformacja̜ a oświeceniem: (Rzesza Niemiecka, Niderlandy Północne, Rzeczpospolita polsko-litewska)</w:t>
          </w:r>
          <w:r w:rsidR="00171543" w:rsidRPr="00171543">
            <w:t>, Warszawa 2010, s. 475–476.</w:t>
          </w:r>
          <w:r>
            <w:fldChar w:fldCharType="end"/>
          </w:r>
        </w:sdtContent>
      </w:sdt>
    </w:p>
  </w:footnote>
  <w:footnote w:id="19">
    <w:p w14:paraId="39098803" w14:textId="1FEFE7F6" w:rsidR="004E3610" w:rsidRPr="004C2747" w:rsidRDefault="004E3610" w:rsidP="00176D5D">
      <w:pPr>
        <w:pStyle w:val="Tekstprzypisudolnego"/>
      </w:pPr>
      <w:r w:rsidRPr="004C2747">
        <w:rPr>
          <w:rStyle w:val="Odwoanieprzypisudolnego"/>
          <w:szCs w:val="22"/>
        </w:rPr>
        <w:footnoteRef/>
      </w:r>
      <w:r w:rsidRPr="004C2747">
        <w:t xml:space="preserve"> O jeszcze wcześniejszych planach zwołania synodu prowincjonalnego do Łęczycy na dzień 2 lutego 1560 r. pisze T. Wierzbowski opierając się na liście prymasa Przerębskiego do kapituły z końca 1559 r., </w:t>
      </w:r>
      <w:sdt>
        <w:sdtPr>
          <w:alias w:val="Don't edit this field"/>
          <w:tag w:val="CitaviPlaceholder#5b7671b0-778e-4da8-b2ec-941195082ce5"/>
          <w:id w:val="-871144197"/>
          <w:placeholder>
            <w:docPart w:val="1806DE0017D64EC19916C8E536C18D35"/>
          </w:placeholder>
        </w:sdtPr>
        <w:sdtEndPr/>
        <w:sdtContent>
          <w:r w:rsidRPr="004C2747">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NTdjZWJhLWNmODAtNGNiMS1iNzQyLWM0NTJmYTUzOGE1OCIsIlJhbmdlTGVuZ3RoIjozOSwiUmVmZXJlbmNlSWQiOiJkYTE4ODJhMS03ZGViLTQxYTAtOWQ5My1hOGI5OWZlNWZhM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zIiwiU3RhcnRQYWdlIjp7IiRpZCI6IjUiLCIkdHlwZSI6IlN3aXNzQWNhZGVtaWMuUGFnZU51bWJlciwgU3dpc3NBY2FkZW1pYyIsIklzRnVsbHlOdW1lcmljIjp0cnVlLCJOdW1iZXIiOjE5MywiTnVtYmVyaW5nVHlwZSI6MCwiTnVtZXJhbFN5c3RlbSI6MCwiT3JpZ2luYWxTdHJpbmciOiIxOTMiLCJQcmV0dHlTdHJpbmciOiIxO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ZW9kb3IiLCJMYXN0TmFtZSI6IldpZXJ6Ym93c2tpIiwiUHJvdGVjdGVkIjpmYWxzZSwiU2V4IjoyLCJDcmVhdGVkQnkiOiJfQm9ndW1pbCIsIkNyZWF0ZWRPbiI6IjIwMTktMDktMjRUMDY6NDg6MDIiLCJNb2RpZmllZEJ5IjoiX0JvZ3VtaWwiLCJJZCI6ImZlNmM1MGRhLTAzZjMtNGY1NC04MzE0LWZiNDI1YTcxZmY4YSIsIk1vZGlmaWVkT24iOiIyMDE5LTA5LTI0VDA2OjQ4OjA3IiwiUHJvamVjdCI6eyIkaWQiOiI4IiwiJHR5cGUiOiJTd2lzc0FjYWRlbWljLkNpdGF2aS5Qcm9qZWN0LCBTd2lzc0FjYWRlbWljLkNpdGF2aSJ9fV0sIkJpYlRlWEtleSI6IldpZXJ6Ym93c2tpLiIsIkNpdGF0aW9uS2V5IjoiSmFrw7Ni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}</w:instrText>
          </w:r>
          <w:r w:rsidRPr="004C2747">
            <w:fldChar w:fldCharType="separate"/>
          </w:r>
          <w:r w:rsidR="00171543">
            <w:t>T. Wierzbowski</w:t>
          </w:r>
          <w:r w:rsidR="00171543" w:rsidRPr="00171543">
            <w:rPr>
              <w:i/>
            </w:rPr>
            <w:t>, Jakób Uchański</w:t>
          </w:r>
          <w:r w:rsidR="00171543" w:rsidRPr="00171543">
            <w:t xml:space="preserve">, s. 193; </w:t>
          </w:r>
          <w:r w:rsidR="00171543" w:rsidRPr="00171543">
            <w:rPr>
              <w:i/>
            </w:rPr>
            <w:t>Uchańsciana czyli Zbiór dokumentów wyjaśniających</w:t>
          </w:r>
          <w:r w:rsidR="00171543" w:rsidRPr="00171543">
            <w:t>, t. 2, s. 435-436.</w:t>
          </w:r>
          <w:r w:rsidRPr="004C2747">
            <w:fldChar w:fldCharType="end"/>
          </w:r>
        </w:sdtContent>
      </w:sdt>
      <w:r w:rsidRPr="004C2747">
        <w:t xml:space="preserve">  </w:t>
      </w:r>
    </w:p>
  </w:footnote>
  <w:footnote w:id="20">
    <w:p w14:paraId="4A9BC30E" w14:textId="69C34800" w:rsidR="004E3610" w:rsidRDefault="004E3610" w:rsidP="00176D5D">
      <w:pPr>
        <w:pStyle w:val="Tekstprzypisudolnego"/>
      </w:pPr>
      <w:r>
        <w:rPr>
          <w:rStyle w:val="Odwoanieprzypisudolnego"/>
        </w:rPr>
        <w:footnoteRef/>
      </w:r>
      <w:r>
        <w:t xml:space="preserve"> </w:t>
      </w:r>
      <w:sdt>
        <w:sdtPr>
          <w:alias w:val="Don't edit this field"/>
          <w:tag w:val="CitaviPlaceholder#916e3b36-733b-4a16-8d6b-1944def6fb21"/>
          <w:id w:val="1501773950"/>
          <w:placeholder>
            <w:docPart w:val="DefaultPlaceholder_-1854013440"/>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NGY1ZDU2LTM1OWMtNGMwNS1hNjI4LTdiOTVhMzliOTQzNCIsIlJhbmdlTGVuZ3RoIjo1NiwiUmVmZXJlbmNlSWQiOiI3OGRmNTVhYi03MTYzLTRjYTktODNiYS02MTYyYmRlNTI4Y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zIiwiU3RhcnRQYWdlIjp7IiRpZCI6IjUiLCIkdHlwZSI6IlN3aXNzQWNhZGVtaWMuUGFnZU51bWJlciwgU3dpc3NBY2FkZW1pYyIsIklzRnVsbHlOdW1lcmljIjp0cnVlLCJOdW1iZXIiOjE0MywiTnVtYmVyaW5nVHlwZSI6MCwiTnVtZXJhbFN5c3RlbSI6MCwiT3JpZ2luYWxTdHJpbmciOiIxNDMiLCJQcmV0dHlTdHJpbmciOiIxND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}</w:instrText>
          </w:r>
          <w:r>
            <w:fldChar w:fldCharType="separate"/>
          </w:r>
          <w:r w:rsidR="00171543">
            <w:t>H. Karbownik</w:t>
          </w:r>
          <w:r w:rsidR="00171543" w:rsidRPr="00171543">
            <w:rPr>
              <w:i/>
            </w:rPr>
            <w:t>, Ciężary stanu duchownego w Polsce</w:t>
          </w:r>
          <w:r w:rsidR="00171543" w:rsidRPr="00171543">
            <w:t>, s. 143.</w:t>
          </w:r>
          <w:r>
            <w:fldChar w:fldCharType="end"/>
          </w:r>
        </w:sdtContent>
      </w:sdt>
    </w:p>
  </w:footnote>
  <w:footnote w:id="21">
    <w:p w14:paraId="23CC1ED4" w14:textId="542AC85C" w:rsidR="004E3610" w:rsidRDefault="004E3610" w:rsidP="00176D5D">
      <w:pPr>
        <w:pStyle w:val="Tekstprzypisudolnego"/>
      </w:pPr>
      <w:r>
        <w:rPr>
          <w:rStyle w:val="Odwoanieprzypisudolnego"/>
        </w:rPr>
        <w:footnoteRef/>
      </w:r>
      <w:r>
        <w:t xml:space="preserve"> </w:t>
      </w:r>
      <w:sdt>
        <w:sdtPr>
          <w:alias w:val="Don't edit this field"/>
          <w:tag w:val="CitaviPlaceholder#c3b621b0-202b-4875-8d04-0bb1cb68dcf3"/>
          <w:id w:val="-388966210"/>
          <w:placeholder>
            <w:docPart w:val="DefaultPlaceholder_-1854013440"/>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DNmNjgyLWI5YWQtNDJjMS04NDQzLWZmZWZkNTNkMWI4NSIsIlJhbmdlTGVuZ3RoIjoxODYsIlJlZmVyZW5jZUlkIjoiNTU3ZjRhYWEtN2IxNC00NWJkLWEzOWUtNTIyNTMwZjlkZDU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OSIsIlN0YXJ0UGFnZSI6eyIkaWQiOiI1IiwiJHR5cGUiOiJTd2lzc0FjYWRlbWljLlBhZ2VOdW1iZXIsIFN3aXNzQWNhZGVtaWMiLCJJc0Z1bGx5TnVtZXJpYyI6dHJ1ZSwiTnVtYmVyIjoxMzksIk51bWJlcmluZ1R5cGUiOjAsIk51bWVyYWxTeXN0ZW0iOjAsIk9yaWdpbmFsU3RyaW5nIjoiMTM5IiwiUHJldHR5U3RyaW5nIjoiMTM5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}</w:instrText>
          </w:r>
          <w:r>
            <w:fldChar w:fldCharType="separate"/>
          </w:r>
          <w:r w:rsidR="00171543">
            <w:t xml:space="preserve">H.D. Wojtyska, </w:t>
          </w:r>
          <w:r w:rsidR="00171543" w:rsidRPr="00171543">
            <w:rPr>
              <w:i/>
            </w:rPr>
            <w:t>Papiestwo - Polska 1548-1563: Dyplomacja</w:t>
          </w:r>
          <w:r w:rsidR="00171543" w:rsidRPr="00171543">
            <w:t>, Lublin 1977 (Rozprawy Wydziału Teologiczno-Kanonicznego / Towarzystwo Naukowe Katolickiego Uniwersytetu Lubelskiego, 43), s. 139.</w:t>
          </w:r>
          <w:r>
            <w:fldChar w:fldCharType="end"/>
          </w:r>
        </w:sdtContent>
      </w:sdt>
    </w:p>
  </w:footnote>
  <w:footnote w:id="22">
    <w:p w14:paraId="27A1C4CC" w14:textId="590F5B57" w:rsidR="004E3610" w:rsidRDefault="004E3610" w:rsidP="00176D5D">
      <w:pPr>
        <w:pStyle w:val="Tekstprzypisudolnego"/>
      </w:pPr>
      <w:r>
        <w:rPr>
          <w:rStyle w:val="Odwoanieprzypisudolnego"/>
        </w:rPr>
        <w:footnoteRef/>
      </w:r>
      <w:r>
        <w:t xml:space="preserve"> </w:t>
      </w:r>
      <w:sdt>
        <w:sdtPr>
          <w:alias w:val="Don't edit this field"/>
          <w:tag w:val="CitaviPlaceholder#9c6493ae-8fa3-4350-84fc-ced1e8ca0176"/>
          <w:id w:val="-1514527183"/>
          <w:placeholder>
            <w:docPart w:val="3ACEF3D7356A4BC798F8BF36AEEF70ED"/>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TRhYTk5LWE3OGUtNDgyYi1hM2MwLWU1NWRiZDZmNmY3YSIsIlJhbmdlTGVuZ3RoIjoyNDUsIlJlZmVyZW5jZUlkIjoiNmRmMTAwN2UtZGIwYS00YTEyLWFiNGMtNzQ3MDE3NjJlOGV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tMSwiT3JpZ2luYWxTdHJpbmciOiJ0LiAzLCBzLiAyNTAtMjUxIiwiU3RhcnRQYWdlIjp7IiRpZCI6IjUiLCIkdHlwZSI6IlN3aXNzQWNhZGVtaWMuUGFnZU51bWJlciwgU3dpc3NBY2FkZW1pYyIsIklzRnVsbHlOdW1lcmljIjpmYWxzZSwiTnVtYmVyIjozLCJOdW1iZXJpbmdUeXBlIjowLCJOdW1lcmFsU3lzdGVtIjotMSwiT3JpZ2luYWxTdHJpbmciOiJ0LiAzLCBzLiAyNTAtMjUxIiwiUHJldHR5U3RyaW5nIjoidC4gMywgcy4gMjUwLTI1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3d3cud2JjLnBvem5hbi5wbC9wdWJsaWNhdGlvbi80NDcwNSIsIlVyaVN0cmluZyI6Imh0dHA6Ly93d3cud2JjLnBvem5hbi5wbC9wdWJsaWNhdGlvbi80NDcw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m9ndW1pbCIsIkNyZWF0ZWRPbiI6IjIwMTktMDktMjVUMDg6MzE6MDIiLCJNb2RpZmllZEJ5IjoiX0JvZ3VtaWwiLCJJZCI6IjNhNDBjNmYyLTAxYTQtNGM1Yi04M2ViLTEwZDU3ZDVjNzIyMyIsIk1vZGlmaWVkT24iOiIyMDE5LTA5LTI1VDA4OjMxOjEy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Rpci5pY20uZWR1LnBsL3BsL0FyY3liaXNrdXBpX2duaWV6bmllbnNjeS8iLCJVcmlTdHJpbmciOiJodHRwOi8vZGlyLmljbS5lZHUucGwvcGwvQXJjeWJpc2t1cGlfZ25pZXpuaWVuc2N5L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}</w:instrText>
          </w:r>
          <w:r>
            <w:fldChar w:fldCharType="separate"/>
          </w:r>
          <w:r w:rsidR="00171543">
            <w:t xml:space="preserve">J. Korytkowski, </w:t>
          </w:r>
          <w:r w:rsidR="00171543" w:rsidRPr="00171543">
            <w:rPr>
              <w:i/>
            </w:rPr>
            <w:t>Arcybiskupi gnieźnieńscy, prymasowie i metropolici polscy od roku 1000 aż do roku 1821, czyli do połączenia arcybiskupstwa gnieźnieńskiego z biskupstwem poznańskiém: Według źródeł archiwalnych</w:t>
          </w:r>
          <w:r w:rsidR="00171543" w:rsidRPr="00171543">
            <w:t>, Poznań 1889-1892, t. 3, s. 250-251.</w:t>
          </w:r>
          <w:r>
            <w:fldChar w:fldCharType="end"/>
          </w:r>
        </w:sdtContent>
      </w:sdt>
    </w:p>
  </w:footnote>
  <w:footnote w:id="23">
    <w:p w14:paraId="6A4503FB" w14:textId="14AF8A49" w:rsidR="004E3610" w:rsidRDefault="004E3610" w:rsidP="00176D5D">
      <w:pPr>
        <w:pStyle w:val="Tekstprzypisudolnego"/>
      </w:pPr>
      <w:r>
        <w:rPr>
          <w:rStyle w:val="Odwoanieprzypisudolnego"/>
        </w:rPr>
        <w:footnoteRef/>
      </w:r>
      <w:r>
        <w:t xml:space="preserve"> </w:t>
      </w:r>
      <w:sdt>
        <w:sdtPr>
          <w:alias w:val="Don't edit this field"/>
          <w:tag w:val="CitaviPlaceholder#64ddfa8b-af9f-45d6-8144-028e08023421"/>
          <w:id w:val="-443549567"/>
          <w:placeholder>
            <w:docPart w:val="DefaultPlaceholder_-1854013440"/>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TM3YzlmLTRhZjAtNGRmMy05YzhkLTVmZDI5MzUzMDMyMyIsIlJhbmdlTGVuZ3RoIjoxMzgsIlJlZmVyZW5jZUlkIjoiZDQ1MzY2OGItZjU2Ni00Y2VjLTg1NWUtOTllMzg0NjczODB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}</w:instrText>
          </w:r>
          <w:r>
            <w:fldChar w:fldCharType="separate"/>
          </w:r>
          <w:r w:rsidR="00171543">
            <w:rPr>
              <w:i/>
            </w:rPr>
            <w:t>Akta kapituł z wieku XVI wybrane: t. 1 cz. 1: Akta kapituł poznańskiej i włocławskiej (1519-1578)</w:t>
          </w:r>
          <w:r w:rsidR="00171543" w:rsidRPr="00171543">
            <w:t>, wyd. B. Ulanowski, Kraków 1908, s. 174.</w:t>
          </w:r>
          <w:r>
            <w:fldChar w:fldCharType="end"/>
          </w:r>
        </w:sdtContent>
      </w:sdt>
    </w:p>
  </w:footnote>
  <w:footnote w:id="24">
    <w:p w14:paraId="71E51B71" w14:textId="62E58F5F" w:rsidR="004E3610" w:rsidRPr="00BF2324" w:rsidRDefault="004E3610" w:rsidP="00176D5D">
      <w:pPr>
        <w:pStyle w:val="Tekstprzypisudolnego"/>
      </w:pPr>
      <w:r>
        <w:rPr>
          <w:rStyle w:val="Odwoanieprzypisudolnego"/>
        </w:rPr>
        <w:footnoteRef/>
      </w:r>
      <w:r w:rsidRPr="00BF2324">
        <w:t xml:space="preserve"> </w:t>
      </w:r>
      <w:sdt>
        <w:sdtPr>
          <w:alias w:val="Don't edit this field"/>
          <w:tag w:val="CitaviPlaceholder#8f83007c-4350-4a35-b7d9-cc9e8491acdb"/>
          <w:id w:val="964616465"/>
          <w:placeholder>
            <w:docPart w:val="DefaultPlaceholder_-1854013440"/>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jlhNmZiLTI3NGUtNDdiOS1hYjY1LWI3ZjY3N2E4YTE3MSIsIlJhbmdlTGVuZ3RoIjoxNCwiUmVmZXJlbmNlSWQiOiJkNDUzNjY4Yi1mNTY2LTRjZWMtODU1ZS05OWUzODQ2NzM4M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}</w:instrText>
          </w:r>
          <w:r>
            <w:fldChar w:fldCharType="separate"/>
          </w:r>
          <w:r w:rsidR="00171543">
            <w:t>Tamże, s. 176.</w:t>
          </w:r>
          <w:r>
            <w:fldChar w:fldCharType="end"/>
          </w:r>
        </w:sdtContent>
      </w:sdt>
    </w:p>
  </w:footnote>
  <w:footnote w:id="25">
    <w:p w14:paraId="09083BAE" w14:textId="7117F2F1" w:rsidR="004E3610" w:rsidRDefault="004E3610" w:rsidP="00176D5D">
      <w:pPr>
        <w:pStyle w:val="Tekstprzypisudolnego"/>
      </w:pPr>
      <w:r>
        <w:rPr>
          <w:rStyle w:val="Odwoanieprzypisudolnego"/>
        </w:rPr>
        <w:footnoteRef/>
      </w:r>
      <w:r w:rsidRPr="00BF2324">
        <w:t xml:space="preserve"> „</w:t>
      </w:r>
      <w:proofErr w:type="spellStart"/>
      <w:r w:rsidRPr="00BF2324">
        <w:t>Petendi</w:t>
      </w:r>
      <w:proofErr w:type="spellEnd"/>
      <w:r w:rsidRPr="00BF2324">
        <w:t xml:space="preserve"> </w:t>
      </w:r>
      <w:proofErr w:type="spellStart"/>
      <w:r w:rsidRPr="00BF2324">
        <w:t>Rmi</w:t>
      </w:r>
      <w:proofErr w:type="spellEnd"/>
      <w:r w:rsidRPr="00BF2324">
        <w:t xml:space="preserve"> dni </w:t>
      </w:r>
      <w:proofErr w:type="spellStart"/>
      <w:r w:rsidRPr="00BF2324">
        <w:t>presules</w:t>
      </w:r>
      <w:proofErr w:type="spellEnd"/>
      <w:r w:rsidRPr="00BF2324">
        <w:t xml:space="preserve">, </w:t>
      </w:r>
      <w:proofErr w:type="spellStart"/>
      <w:r w:rsidRPr="00BF2324">
        <w:t>ne</w:t>
      </w:r>
      <w:proofErr w:type="spellEnd"/>
      <w:r w:rsidRPr="00BF2324">
        <w:t xml:space="preserve"> </w:t>
      </w:r>
      <w:proofErr w:type="spellStart"/>
      <w:r w:rsidRPr="00BF2324">
        <w:t>permittant</w:t>
      </w:r>
      <w:proofErr w:type="spellEnd"/>
      <w:r w:rsidRPr="00BF2324">
        <w:t xml:space="preserve"> </w:t>
      </w:r>
      <w:proofErr w:type="spellStart"/>
      <w:r w:rsidRPr="00BF2324">
        <w:t>vexari</w:t>
      </w:r>
      <w:proofErr w:type="spellEnd"/>
      <w:r w:rsidRPr="00BF2324">
        <w:t xml:space="preserve"> </w:t>
      </w:r>
      <w:proofErr w:type="spellStart"/>
      <w:r w:rsidRPr="00BF2324">
        <w:t>miserum</w:t>
      </w:r>
      <w:proofErr w:type="spellEnd"/>
      <w:r w:rsidRPr="00BF2324">
        <w:t xml:space="preserve"> </w:t>
      </w:r>
      <w:proofErr w:type="spellStart"/>
      <w:r w:rsidRPr="00BF2324">
        <w:t>clerum</w:t>
      </w:r>
      <w:proofErr w:type="spellEnd"/>
      <w:r w:rsidRPr="00BF2324">
        <w:t xml:space="preserve"> </w:t>
      </w:r>
      <w:proofErr w:type="spellStart"/>
      <w:r w:rsidRPr="00BF2324">
        <w:t>istis</w:t>
      </w:r>
      <w:proofErr w:type="spellEnd"/>
      <w:r w:rsidRPr="00BF2324">
        <w:t xml:space="preserve"> </w:t>
      </w:r>
      <w:proofErr w:type="spellStart"/>
      <w:r w:rsidRPr="00BF2324">
        <w:t>contributionis</w:t>
      </w:r>
      <w:proofErr w:type="spellEnd"/>
      <w:r w:rsidRPr="00BF2324">
        <w:t xml:space="preserve"> </w:t>
      </w:r>
      <w:proofErr w:type="spellStart"/>
      <w:r w:rsidRPr="00BF2324">
        <w:t>creberrimis</w:t>
      </w:r>
      <w:proofErr w:type="spellEnd"/>
      <w:r w:rsidRPr="00BF2324">
        <w:t xml:space="preserve">, </w:t>
      </w:r>
      <w:proofErr w:type="spellStart"/>
      <w:r w:rsidRPr="00BF2324">
        <w:t>satis</w:t>
      </w:r>
      <w:proofErr w:type="spellEnd"/>
      <w:r w:rsidRPr="00BF2324">
        <w:t xml:space="preserve"> sit </w:t>
      </w:r>
      <w:proofErr w:type="spellStart"/>
      <w:r w:rsidRPr="00BF2324">
        <w:t>illis</w:t>
      </w:r>
      <w:proofErr w:type="spellEnd"/>
      <w:r w:rsidRPr="00BF2324">
        <w:t xml:space="preserve"> </w:t>
      </w:r>
      <w:proofErr w:type="spellStart"/>
      <w:r w:rsidRPr="00BF2324">
        <w:t>pati</w:t>
      </w:r>
      <w:proofErr w:type="spellEnd"/>
      <w:r w:rsidRPr="00BF2324">
        <w:t xml:space="preserve"> ab </w:t>
      </w:r>
      <w:proofErr w:type="spellStart"/>
      <w:r w:rsidRPr="00BF2324">
        <w:t>hereticis</w:t>
      </w:r>
      <w:proofErr w:type="spellEnd"/>
      <w:r w:rsidRPr="00BF2324">
        <w:t xml:space="preserve"> et </w:t>
      </w:r>
      <w:proofErr w:type="spellStart"/>
      <w:r w:rsidRPr="00BF2324">
        <w:t>tyrannis</w:t>
      </w:r>
      <w:proofErr w:type="spellEnd"/>
      <w:r w:rsidRPr="00BF2324">
        <w:t xml:space="preserve"> </w:t>
      </w:r>
      <w:proofErr w:type="spellStart"/>
      <w:r w:rsidRPr="00BF2324">
        <w:t>tot</w:t>
      </w:r>
      <w:proofErr w:type="spellEnd"/>
      <w:r w:rsidRPr="00BF2324">
        <w:t xml:space="preserve"> </w:t>
      </w:r>
      <w:proofErr w:type="spellStart"/>
      <w:r w:rsidRPr="00BF2324">
        <w:t>persecutiones</w:t>
      </w:r>
      <w:proofErr w:type="spellEnd"/>
      <w:r w:rsidRPr="00BF2324">
        <w:t xml:space="preserve">, </w:t>
      </w:r>
      <w:proofErr w:type="spellStart"/>
      <w:r w:rsidRPr="00BF2324">
        <w:t>tot</w:t>
      </w:r>
      <w:proofErr w:type="spellEnd"/>
      <w:r w:rsidRPr="00BF2324">
        <w:t xml:space="preserve"> </w:t>
      </w:r>
      <w:proofErr w:type="spellStart"/>
      <w:r w:rsidRPr="00BF2324">
        <w:t>direptiones</w:t>
      </w:r>
      <w:proofErr w:type="spellEnd"/>
      <w:r w:rsidRPr="00BF2324">
        <w:t xml:space="preserve">, </w:t>
      </w:r>
      <w:proofErr w:type="spellStart"/>
      <w:r w:rsidRPr="00BF2324">
        <w:t>ac</w:t>
      </w:r>
      <w:proofErr w:type="spellEnd"/>
      <w:r w:rsidRPr="00BF2324">
        <w:t xml:space="preserve"> </w:t>
      </w:r>
      <w:proofErr w:type="spellStart"/>
      <w:r w:rsidRPr="00BF2324">
        <w:t>tamen</w:t>
      </w:r>
      <w:proofErr w:type="spellEnd"/>
      <w:r w:rsidRPr="00BF2324">
        <w:t xml:space="preserve"> domini </w:t>
      </w:r>
      <w:proofErr w:type="spellStart"/>
      <w:r w:rsidRPr="00BF2324">
        <w:t>nuntii</w:t>
      </w:r>
      <w:proofErr w:type="spellEnd"/>
      <w:r w:rsidRPr="00BF2324">
        <w:t xml:space="preserve"> </w:t>
      </w:r>
      <w:proofErr w:type="spellStart"/>
      <w:r w:rsidRPr="00BF2324">
        <w:t>huius</w:t>
      </w:r>
      <w:proofErr w:type="spellEnd"/>
      <w:r w:rsidRPr="00BF2324">
        <w:t xml:space="preserve"> </w:t>
      </w:r>
      <w:proofErr w:type="spellStart"/>
      <w:r w:rsidRPr="00BF2324">
        <w:t>ecclesiae</w:t>
      </w:r>
      <w:proofErr w:type="spellEnd"/>
      <w:r w:rsidRPr="00BF2324">
        <w:t xml:space="preserve"> </w:t>
      </w:r>
      <w:proofErr w:type="spellStart"/>
      <w:r w:rsidRPr="00BF2324">
        <w:t>habebunt</w:t>
      </w:r>
      <w:proofErr w:type="spellEnd"/>
      <w:r w:rsidRPr="00BF2324">
        <w:t xml:space="preserve"> </w:t>
      </w:r>
      <w:proofErr w:type="spellStart"/>
      <w:r w:rsidRPr="00BF2324">
        <w:t>mutuum</w:t>
      </w:r>
      <w:proofErr w:type="spellEnd"/>
      <w:r w:rsidRPr="00BF2324">
        <w:t xml:space="preserve"> </w:t>
      </w:r>
      <w:proofErr w:type="spellStart"/>
      <w:r w:rsidRPr="00BF2324">
        <w:t>consilium</w:t>
      </w:r>
      <w:proofErr w:type="spellEnd"/>
      <w:r w:rsidRPr="00BF2324">
        <w:t xml:space="preserve"> cum </w:t>
      </w:r>
      <w:proofErr w:type="spellStart"/>
      <w:r w:rsidRPr="00BF2324">
        <w:t>aliis</w:t>
      </w:r>
      <w:proofErr w:type="spellEnd"/>
      <w:r w:rsidRPr="00BF2324">
        <w:t xml:space="preserve"> </w:t>
      </w:r>
      <w:proofErr w:type="spellStart"/>
      <w:r w:rsidRPr="00BF2324">
        <w:t>nuntiis</w:t>
      </w:r>
      <w:proofErr w:type="spellEnd"/>
      <w:r w:rsidRPr="00BF2324">
        <w:t xml:space="preserve"> </w:t>
      </w:r>
      <w:proofErr w:type="spellStart"/>
      <w:r w:rsidRPr="00BF2324">
        <w:t>capitulorum</w:t>
      </w:r>
      <w:proofErr w:type="spellEnd"/>
      <w:r w:rsidRPr="00BF2324">
        <w:t xml:space="preserve">”, </w:t>
      </w:r>
      <w:sdt>
        <w:sdtPr>
          <w:alias w:val="Don't edit this field"/>
          <w:tag w:val="CitaviPlaceholder#25489942-3c49-4c59-95d1-6b0c9d59099e"/>
          <w:id w:val="-1570725249"/>
          <w:placeholder>
            <w:docPart w:val="DefaultPlaceholder_-1854013440"/>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}</w:instrText>
          </w:r>
          <w:r>
            <w:fldChar w:fldCharType="separate"/>
          </w:r>
          <w:r w:rsidR="00171543">
            <w:t>Tamże, s. 177–178.</w:t>
          </w:r>
          <w:r>
            <w:fldChar w:fldCharType="end"/>
          </w:r>
        </w:sdtContent>
      </w:sdt>
      <w:r>
        <w:t xml:space="preserve"> Na temat instrukcji bezwzględnie obowiązujących oraz obowiązujących względnie zob. </w:t>
      </w:r>
      <w:sdt>
        <w:sdtPr>
          <w:alias w:val="Don't edit this field"/>
          <w:tag w:val="CitaviPlaceholder#5af24f02-e269-41dd-8342-406b940577a6"/>
          <w:id w:val="-62414954"/>
          <w:placeholder>
            <w:docPart w:val="DefaultPlaceholder_-1854013440"/>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NzgwMzJkLTgxYzctNDRjNS1iZWVhLTg5MjA2NTY5MGIwZiIsIlJhbmdlTGVuZ3RoIjo1NiwiUmVmZXJlbmNlSWQiOiI3OGRmNTVhYi03MTYzLTRjYTktODNiYS02MTYyYmRlNTI4Y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1IiwiU3RhcnRQYWdlIjp7IiRpZCI6IjUiLCIkdHlwZSI6IlN3aXNzQWNhZGVtaWMuUGFnZU51bWJlciwgU3dpc3NBY2FkZW1pYyIsIklzRnVsbHlOdW1lcmljIjp0cnVlLCJOdW1iZXIiOjE0NSwiTnVtYmVyaW5nVHlwZSI6MCwiTnVtZXJhbFN5c3RlbSI6MCwiT3JpZ2luYWxTdHJpbmciOiIxNDUiLCJQcmV0dHlTdHJpbmciOiIxND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}</w:instrText>
          </w:r>
          <w:r>
            <w:fldChar w:fldCharType="separate"/>
          </w:r>
          <w:r w:rsidR="00171543">
            <w:t>H. Karbownik</w:t>
          </w:r>
          <w:r w:rsidR="00171543" w:rsidRPr="00171543">
            <w:rPr>
              <w:i/>
            </w:rPr>
            <w:t>, Ciężary stanu duchownego w Polsce</w:t>
          </w:r>
          <w:r w:rsidR="00171543" w:rsidRPr="00171543">
            <w:t>, s. 145.</w:t>
          </w:r>
          <w:r>
            <w:fldChar w:fldCharType="end"/>
          </w:r>
        </w:sdtContent>
      </w:sdt>
    </w:p>
  </w:footnote>
  <w:footnote w:id="26">
    <w:p w14:paraId="09C93DF1" w14:textId="4466BD71" w:rsidR="004E3610" w:rsidRDefault="004E3610" w:rsidP="00176D5D">
      <w:pPr>
        <w:pStyle w:val="Tekstprzypisudolnego"/>
      </w:pPr>
      <w:r>
        <w:rPr>
          <w:rStyle w:val="Odwoanieprzypisudolnego"/>
        </w:rPr>
        <w:footnoteRef/>
      </w:r>
      <w:r>
        <w:t xml:space="preserve"> </w:t>
      </w:r>
      <w:sdt>
        <w:sdtPr>
          <w:alias w:val="Don't edit this field"/>
          <w:tag w:val="CitaviPlaceholder#8e928d7d-ff03-473a-9b30-380837265b52"/>
          <w:id w:val="539254890"/>
          <w:placeholder>
            <w:docPart w:val="DefaultPlaceholder_-1854013440"/>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}</w:instrText>
          </w:r>
          <w:r>
            <w:fldChar w:fldCharType="separate"/>
          </w:r>
          <w:r w:rsidR="00171543">
            <w:rPr>
              <w:i/>
            </w:rPr>
            <w:t>Akta kapituł z wieku XVI</w:t>
          </w:r>
          <w:r w:rsidR="00171543" w:rsidRPr="00171543">
            <w:t>, s. 182–183.</w:t>
          </w:r>
          <w:r>
            <w:fldChar w:fldCharType="end"/>
          </w:r>
        </w:sdtContent>
      </w:sdt>
    </w:p>
  </w:footnote>
  <w:footnote w:id="27">
    <w:p w14:paraId="54C71BA3" w14:textId="1AAF21E6" w:rsidR="004E3610" w:rsidRDefault="004E3610" w:rsidP="00176D5D">
      <w:pPr>
        <w:pStyle w:val="Tekstprzypisudolnego"/>
      </w:pPr>
      <w:r>
        <w:rPr>
          <w:rStyle w:val="Odwoanieprzypisudolnego"/>
        </w:rPr>
        <w:footnoteRef/>
      </w:r>
      <w:r>
        <w:t xml:space="preserve"> </w:t>
      </w:r>
      <w:sdt>
        <w:sdtPr>
          <w:alias w:val="Don't edit this field"/>
          <w:tag w:val="CitaviPlaceholder#cc71821d-a85d-4e85-a453-35054abb2b71"/>
          <w:id w:val="-1838607712"/>
          <w:placeholder>
            <w:docPart w:val="DefaultPlaceholder_-1854013440"/>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OWQzMGNjLTFjY2MtNDNmYi05YTcwLWQ1YjIyNjQzZTk1YiIsIlJhbmdlTGVuZ3RoIjo1NiwiUmVmZXJlbmNlSWQiOiI3OGRmNTVhYi03MTYzLTRjYTktODNiYS02MTYyYmRlNTI4Y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2IiwiU3RhcnRQYWdlIjp7IiRpZCI6IjUiLCIkdHlwZSI6IlN3aXNzQWNhZGVtaWMuUGFnZU51bWJlciwgU3dpc3NBY2FkZW1pYyIsIklzRnVsbHlOdW1lcmljIjp0cnVlLCJOdW1iZXIiOjE0NiwiTnVtYmVyaW5nVHlwZSI6MCwiTnVtZXJhbFN5c3RlbSI6MCwiT3JpZ2luYWxTdHJpbmciOiIxNDYiLCJQcmV0dHlTdHJpbmciOiIxND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}</w:instrText>
          </w:r>
          <w:r>
            <w:fldChar w:fldCharType="separate"/>
          </w:r>
          <w:r w:rsidR="00171543">
            <w:t>H. Karbownik</w:t>
          </w:r>
          <w:r w:rsidR="00171543" w:rsidRPr="00171543">
            <w:rPr>
              <w:i/>
            </w:rPr>
            <w:t>, Ciężary stanu duchownego w Polsce</w:t>
          </w:r>
          <w:r w:rsidR="00171543" w:rsidRPr="00171543">
            <w:t>, s. 146.</w:t>
          </w:r>
          <w:r>
            <w:fldChar w:fldCharType="end"/>
          </w:r>
        </w:sdtContent>
      </w:sdt>
    </w:p>
  </w:footnote>
  <w:footnote w:id="28">
    <w:p w14:paraId="7ABAE5F9" w14:textId="52A9CCEE" w:rsidR="004E3610" w:rsidRPr="00BA3D26" w:rsidRDefault="004E3610" w:rsidP="00176D5D">
      <w:pPr>
        <w:pStyle w:val="Tekstprzypisudolnego"/>
      </w:pPr>
      <w:r>
        <w:rPr>
          <w:rStyle w:val="Odwoanieprzypisudolnego"/>
        </w:rPr>
        <w:footnoteRef/>
      </w:r>
      <w:r w:rsidRPr="00BA3D26">
        <w:t xml:space="preserve"> </w:t>
      </w:r>
      <w:sdt>
        <w:sdtPr>
          <w:rPr>
            <w:lang w:val="en-US"/>
          </w:rPr>
          <w:alias w:val="Don't edit this field"/>
          <w:tag w:val="CitaviPlaceholder#fe08ed0f-4a45-49a3-96d5-4f219ad6667b"/>
          <w:id w:val="-1795437177"/>
          <w:placeholder>
            <w:docPart w:val="40621E91453644EC9C43F84890781B88"/>
          </w:placeholder>
        </w:sdtPr>
        <w:sdtEndPr/>
        <w:sdtContent>
          <w:r>
            <w:rPr>
              <w:lang w:val="en-US"/>
            </w:rP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OGQzZTNiLTA5MzEtNDY4MS05ZDYxLTNlMWFlNzBhNWUyOSIsIlJhbmdlTGVuZ3RoIjo1NywiUmVmZXJlbmNlSWQiOiIwYWE1NmU3MC0yZjhlLTQ5YTEtOTk0OS04YTQ3MDZkOTUwO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}</w:instrText>
          </w:r>
          <w:r>
            <w:rPr>
              <w:lang w:val="en-US"/>
            </w:rPr>
            <w:fldChar w:fldCharType="separate"/>
          </w:r>
          <w:r w:rsidR="00171543">
            <w:rPr>
              <w:i/>
            </w:rPr>
            <w:t>Materyjały do historyi ustawodawstwa synodalnego</w:t>
          </w:r>
          <w:r w:rsidR="00171543" w:rsidRPr="00171543">
            <w:t>, s. 142.</w:t>
          </w:r>
          <w:r>
            <w:rPr>
              <w:lang w:val="en-US"/>
            </w:rPr>
            <w:fldChar w:fldCharType="end"/>
          </w:r>
        </w:sdtContent>
      </w:sdt>
    </w:p>
  </w:footnote>
  <w:footnote w:id="29">
    <w:p w14:paraId="4DDB0B25" w14:textId="1404EA37" w:rsidR="004E3610" w:rsidRDefault="004E3610" w:rsidP="00176D5D">
      <w:pPr>
        <w:pStyle w:val="Tekstprzypisudolnego"/>
      </w:pPr>
      <w:r>
        <w:rPr>
          <w:rStyle w:val="Odwoanieprzypisudolnego"/>
        </w:rPr>
        <w:footnoteRef/>
      </w:r>
      <w:r>
        <w:t xml:space="preserve"> </w:t>
      </w:r>
      <w:sdt>
        <w:sdtPr>
          <w:alias w:val="Don't edit this field"/>
          <w:tag w:val="CitaviPlaceholder#74975550-09d2-4a76-bf30-e539f881f36b"/>
          <w:id w:val="734818622"/>
          <w:placeholder>
            <w:docPart w:val="DefaultPlaceholder_-1854013440"/>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mRiYTAyLWE1OWItNDM4Ny05NDRkLTE4MmZjMzE5YzM3MCIsIlJhbmdlTGVuZ3RoIjo0MiwiUmVmZXJlbmNlSWQiOiJkYTE4ODJhMS03ZGViLTQxYTAtOWQ5My1hOGI5OWZlNWZhM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nMuIDI1LCAyOSIsIlN0YXJ0UGFnZSI6eyIkaWQiOiI1IiwiJHR5cGUiOiJTd2lzc0FjYWRlbWljLlBhZ2VOdW1iZXIsIFN3aXNzQWNhZGVtaWMiLCJJc0Z1bGx5TnVtZXJpYyI6ZmFsc2UsIk51bWJlciI6MjUsIk51bWJlcmluZ1R5cGUiOjAsIk51bWVyYWxTeXN0ZW0iOi0xLCJPcmlnaW5hbFN0cmluZyI6InMuIDI1LCAyOSIsIlByZXR0eVN0cmluZyI6InMuIDI1LCAy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lb2RvciIsIkxhc3ROYW1lIjoiV2llcnpib3dza2kiLCJQcm90ZWN0ZWQiOmZhbHNlLCJTZXgiOjIsIkNyZWF0ZWRCeSI6Il9Cb2d1bWlsIiwiQ3JlYXRlZE9uIjoiMjAxOS0wOS0yNFQwNjo0ODowMiIsIk1vZGlmaWVkQnkiOiJfQm9ndW1pbCIsIklkIjoiZmU2YzUwZGEtMDNmMy00ZjU0LTgzMTQtZmI0MjVhNzFmZjhhIiwiTW9kaWZpZWRPbiI6IjIwMTktMDktMjRUMDY6NDg6MDciLCJQcm9qZWN0Ijp7IiRpZCI6IjgiLCIkdHlwZSI6IlN3aXNzQWNhZGVtaWMuQ2l0YXZpLlByb2plY3QsIFN3aXNzQWNhZGVtaWMuQ2l0YXZpIn19XSwiQmliVGVYS2V5IjoiV2llcnpib3dza2kuIiwiQ2l0YXRpb25LZXkiOiJKYWvDs2I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}</w:instrText>
          </w:r>
          <w:r>
            <w:fldChar w:fldCharType="separate"/>
          </w:r>
          <w:r w:rsidR="00171543">
            <w:t>T. Wierzbowski</w:t>
          </w:r>
          <w:r w:rsidR="00171543" w:rsidRPr="00171543">
            <w:rPr>
              <w:i/>
            </w:rPr>
            <w:t>, Jakób Uchański</w:t>
          </w:r>
          <w:r w:rsidR="00171543" w:rsidRPr="00171543">
            <w:t>, s. 25, 29.</w:t>
          </w:r>
          <w:r>
            <w:fldChar w:fldCharType="end"/>
          </w:r>
        </w:sdtContent>
      </w:sdt>
    </w:p>
  </w:footnote>
  <w:footnote w:id="30">
    <w:p w14:paraId="7182D2D1" w14:textId="1ED6D756" w:rsidR="004E3610" w:rsidRDefault="004E3610" w:rsidP="00176D5D">
      <w:pPr>
        <w:pStyle w:val="Tekstprzypisudolnego"/>
      </w:pPr>
      <w:r>
        <w:rPr>
          <w:rStyle w:val="Odwoanieprzypisudolnego"/>
        </w:rPr>
        <w:footnoteRef/>
      </w:r>
      <w:r>
        <w:t xml:space="preserve"> </w:t>
      </w:r>
      <w:sdt>
        <w:sdtPr>
          <w:alias w:val="Don't edit this field"/>
          <w:tag w:val="CitaviPlaceholder#fa3aef49-c408-4e52-aeb8-00c30070c638"/>
          <w:id w:val="537330964"/>
          <w:placeholder>
            <w:docPart w:val="DefaultPlaceholder_-1854013440"/>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}</w:instrText>
          </w:r>
          <w:r>
            <w:fldChar w:fldCharType="separate"/>
          </w:r>
          <w:r w:rsidR="00171543">
            <w:t>W. Góralski</w:t>
          </w:r>
          <w:r w:rsidR="00171543" w:rsidRPr="00171543">
            <w:rPr>
              <w:i/>
            </w:rPr>
            <w:t>, Synod prowincjonalny warszawski z 1561 r.</w:t>
          </w:r>
          <w:r w:rsidR="00171543" w:rsidRPr="00171543">
            <w:t>, 219–221.</w:t>
          </w:r>
          <w:r>
            <w:fldChar w:fldCharType="end"/>
          </w:r>
        </w:sdtContent>
      </w:sdt>
    </w:p>
  </w:footnote>
  <w:footnote w:id="31">
    <w:p w14:paraId="73CDF8C9" w14:textId="77218AC5" w:rsidR="004E3610" w:rsidRDefault="004E3610" w:rsidP="00176D5D">
      <w:pPr>
        <w:pStyle w:val="Tekstprzypisudolnego"/>
      </w:pPr>
      <w:r>
        <w:rPr>
          <w:rStyle w:val="Odwoanieprzypisudolnego"/>
        </w:rPr>
        <w:footnoteRef/>
      </w:r>
      <w:r>
        <w:t xml:space="preserve"> </w:t>
      </w:r>
      <w:sdt>
        <w:sdtPr>
          <w:alias w:val="Don't edit this field"/>
          <w:tag w:val="CitaviPlaceholder#80f52369-22d3-46b9-ac82-4b01a8f51687"/>
          <w:id w:val="-1434977783"/>
          <w:placeholder>
            <w:docPart w:val="DefaultPlaceholder_-1854013440"/>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}</w:instrText>
          </w:r>
          <w:r>
            <w:fldChar w:fldCharType="separate"/>
          </w:r>
          <w:r w:rsidR="00171543">
            <w:t xml:space="preserve">J. Dudziak, </w:t>
          </w:r>
          <w:r w:rsidR="00171543" w:rsidRPr="00171543">
            <w:rPr>
              <w:i/>
            </w:rPr>
            <w:t>Dziesięcina papieska w Polsce średniowiecznej: Studium historyczno-prawne</w:t>
          </w:r>
          <w:r w:rsidR="00171543" w:rsidRPr="00171543">
            <w:t>, Lublin 1974 (Rozprawy Wydziału Teologiczno Kanonicznego / Katolicki Uniwersytet Lubelski, 31), s. 189–190.</w:t>
          </w:r>
          <w:r>
            <w:fldChar w:fldCharType="end"/>
          </w:r>
        </w:sdtContent>
      </w:sdt>
    </w:p>
  </w:footnote>
  <w:footnote w:id="32">
    <w:p w14:paraId="64BA477E" w14:textId="78EFC37B" w:rsidR="004E3610" w:rsidRDefault="004E3610" w:rsidP="00176D5D">
      <w:pPr>
        <w:pStyle w:val="Tekstprzypisudolnego"/>
      </w:pPr>
      <w:r>
        <w:rPr>
          <w:rStyle w:val="Odwoanieprzypisudolnego"/>
        </w:rPr>
        <w:footnoteRef/>
      </w:r>
      <w:r>
        <w:t xml:space="preserve"> </w:t>
      </w:r>
      <w:sdt>
        <w:sdtPr>
          <w:alias w:val="Don't edit this field"/>
          <w:tag w:val="CitaviPlaceholder#da1a126e-1714-4303-864f-e02ea51708c0"/>
          <w:id w:val="-1688201009"/>
          <w:placeholder>
            <w:docPart w:val="DefaultPlaceholder_-1854013440"/>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ODJiZjBkLTE2YmQtNGZlMy1iYmNiLWI4N2U1YTcyMTEzNiIsIlJhbmdlTGVuZ3RoIjoxNzQsIlJlZmVyZW5jZUlkIjoiMjVkOGY3YWEtYWEwYy00MmNkLWI0OWMtNDNhYzc0MDYzODE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giLCJTdGFydFBhZ2UiOnsiJGlkIjoiNSIsIiR0eXBlIjoiU3dpc3NBY2FkZW1pYy5QYWdlTnVtYmVyLCBTd2lzc0FjYWRlbWljIiwiSXNGdWxseU51bWVyaWMiOnRydWUsIk51bWJlciI6OCwiTnVtYmVyaW5nVHlwZSI6MCwiTnVtZXJhbFN5c3RlbSI6MCwiT3JpZ2luYWxTdHJpbmciOiI4IiwiUHJldHR5U3RyaW5nIjoiO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Ds3plZiIsIkxhc3ROYW1lIjoiTm93YWNraSIsIlByb3RlY3RlZCI6ZmFsc2UsIlNleCI6MCwiQ3JlYXRlZEJ5IjoiX2IiLCJDcmVhdGVkT24iOiIyMDE2LTA0LTAzVDExOjIzOjQxIiwiTW9kaWZpZWRCeSI6Il9iIiwiSWQiOiI1NjFlZWFiMy01MGQ1LTQ2NmQtYTJkNC0wMzFhYzFkNmJmOTUiLCJNb2RpZmllZE9uIjoiMjAxNi0wNC0wM1QxMToyMzo0MSIsIlByb2plY3QiOnsiJGlkIjoiOCIsIiR0eXBlIjoiU3dpc3NBY2FkZW1pYy5DaXRhdmkuUHJvamVjdCwgU3dpc3NBY2FkZW1pYy5DaXRhdmkifX1dLCJCaWJUZVhLZXkiOiJOb3dhY2tpLjE5NTBiIiwiQ2l0YXRpb25LZXkiOiJLc2nEmWdh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}</w:instrText>
          </w:r>
          <w:r>
            <w:fldChar w:fldCharType="separate"/>
          </w:r>
          <w:r w:rsidR="00171543">
            <w:t xml:space="preserve">J. Nowacki, </w:t>
          </w:r>
          <w:r w:rsidR="00171543" w:rsidRPr="00171543">
            <w:rPr>
              <w:i/>
            </w:rPr>
            <w:t>Księga uposażenia diecezji poznańskiej z roku 1510</w:t>
          </w:r>
          <w:r w:rsidR="00171543" w:rsidRPr="00171543">
            <w:t>, Poznań 1950 (Wydawnictwa Źródłowe Komisji Historycznej / Poznańskie Towarzystwo Przyjaciół Nauk, t. 10), s. 8.</w:t>
          </w:r>
          <w:r>
            <w:fldChar w:fldCharType="end"/>
          </w:r>
        </w:sdtContent>
      </w:sdt>
    </w:p>
  </w:footnote>
  <w:footnote w:id="33">
    <w:p w14:paraId="1BCB8C7D" w14:textId="751BA678" w:rsidR="004E3610" w:rsidRPr="00570059" w:rsidRDefault="004E3610" w:rsidP="00176D5D">
      <w:pPr>
        <w:pStyle w:val="Tekstprzypisudolnego"/>
        <w:rPr>
          <w:lang w:val="en-US"/>
        </w:rPr>
      </w:pPr>
      <w:r>
        <w:rPr>
          <w:rStyle w:val="Odwoanieprzypisudolnego"/>
        </w:rPr>
        <w:footnoteRef/>
      </w:r>
      <w:r>
        <w:t xml:space="preserve"> </w:t>
      </w:r>
      <w:sdt>
        <w:sdtPr>
          <w:alias w:val="Don't edit this field"/>
          <w:tag w:val="CitaviPlaceholder#2c8c97db-9a60-4c6a-884e-2ef803accd32"/>
          <w:id w:val="-1625608688"/>
          <w:placeholder>
            <w:docPart w:val="DefaultPlaceholder_-1854013440"/>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w7N6ZWYiLCJMYXN0TmFtZSI6Ik5vd2Fja2kiLCJQcm90ZWN0ZWQiOmZhbHNlLCJTZXgiOjAsIkNyZWF0ZWRCeSI6Il9iIiwiQ3JlYXRlZE9uIjoiMjAxNi0wNC0wM1QxMToyMzo0MSIsIk1vZGlmaWVkQnkiOiJfYiIsIklkIjoiNTYxZWVhYjMtNTBkNS00NjZkLWEyZDQtMDMxYWMxZDZiZjk1IiwiTW9kaWZpZWRPbiI6IjIwMTYtMDQtMDNUMTE6MjM6NDEiLCJQcm9qZWN0Ijp7IiRpZCI6IjgiLCIkdHlwZSI6IlN3aXNzQWNhZGVtaWMuQ2l0YXZpLlByb2plY3QsIFN3aXNzQWNhZGVtaWMuQ2l0YXZpIn19XSwiQmliVGVYS2V5IjoiTm93YWNraS4xOTUwYiIsIkNpdGF0aW9uS2V5IjoiS3NpxJlnYSI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</w:instrText>
          </w:r>
          <w:r w:rsidR="000F43F2" w:rsidRPr="007B5D68">
            <w:rPr>
              <w:lang w:val="en-US"/>
            </w:rPr>
            <w:instrText>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}</w:instrText>
          </w:r>
          <w:r>
            <w:fldChar w:fldCharType="separate"/>
          </w:r>
          <w:r w:rsidR="00171543">
            <w:rPr>
              <w:lang w:val="en-US"/>
            </w:rPr>
            <w:t xml:space="preserve">Tamże, s. 6–8, 12; AAP., CP 404, </w:t>
          </w:r>
          <w:r w:rsidR="00171543" w:rsidRPr="00171543">
            <w:rPr>
              <w:i/>
              <w:lang w:val="en-US"/>
            </w:rPr>
            <w:t>Regestrum contributionis dioecesis Posnaniensis in Maioris Poloniae parte a Gasparo Żegrowski et Andreae Przecławski canonicis Posnaniensibus collectae 1540</w:t>
          </w:r>
          <w:r w:rsidR="00171543" w:rsidRPr="00171543">
            <w:rPr>
              <w:lang w:val="en-US"/>
            </w:rPr>
            <w:t>.</w:t>
          </w:r>
          <w:r>
            <w:fldChar w:fldCharType="end"/>
          </w:r>
        </w:sdtContent>
      </w:sdt>
    </w:p>
  </w:footnote>
  <w:footnote w:id="34">
    <w:p w14:paraId="66B5FDCD" w14:textId="7FAFF599" w:rsidR="004E3610" w:rsidRPr="00300950" w:rsidRDefault="004E3610" w:rsidP="00176D5D">
      <w:pPr>
        <w:pStyle w:val="Tekstprzypisudolnego"/>
      </w:pPr>
      <w:r>
        <w:rPr>
          <w:rStyle w:val="Odwoanieprzypisudolnego"/>
        </w:rPr>
        <w:footnoteRef/>
      </w:r>
      <w:r w:rsidRPr="00570059">
        <w:rPr>
          <w:lang w:val="en-US"/>
        </w:rPr>
        <w:t xml:space="preserve"> </w:t>
      </w:r>
      <w:sdt>
        <w:sdtPr>
          <w:alias w:val="Don't edit this field"/>
          <w:tag w:val="CitaviPlaceholder#a8089ac9-56dc-462c-a7f1-05c56a189fc2"/>
          <w:id w:val="1657416476"/>
          <w:placeholder>
            <w:docPart w:val="DefaultPlaceholder_-1854013440"/>
          </w:placeholder>
        </w:sdtPr>
        <w:sdtEndPr/>
        <w:sdtContent>
          <w:r>
            <w:fldChar w:fldCharType="begin"/>
          </w:r>
          <w:r w:rsidR="000F43F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YjRkMDU5LTRjNzYtNDE3ZS1iMDgwLTVmOWFjY2I1OGI2MiIsIlJhbmdlTGVuZ3RoIjo1NiwiUmVmZXJlbmNlSWQiOiI3OGRmNTVhYi03MTYzLTRjYTktODNiYS02MTYyYmRlNTI4Y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1IiwiU3RhcnRQYWdlIjp7IiRpZCI6IjUiLCIkdHlwZSI6IlN3aXNzQWNhZGVtaWMuUGFnZU51bWJlciwgU3dpc3NBY2FkZW1pYyIsIklzRnVsbHlOdW1lcmljIjp0cnVlLCJOdW1iZXIiOjEzNSwiTnVtYmVyaW5nVHlwZSI6MCwiTnVtZXJhbFN5c3RlbSI6MCwiT3JpZ2luYWxTdHJpbmciOiIxMzUiLCJQcmV0dHlTdHJpbmciOiIxMz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</w:instrText>
          </w:r>
          <w:r w:rsidR="000F43F2" w:rsidRPr="007B5D68">
            <w:instrText>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}</w:instrText>
          </w:r>
          <w:r>
            <w:fldChar w:fldCharType="separate"/>
          </w:r>
          <w:r w:rsidR="00171543">
            <w:t>H. Karbownik</w:t>
          </w:r>
          <w:r w:rsidR="00171543" w:rsidRPr="00171543">
            <w:rPr>
              <w:i/>
            </w:rPr>
            <w:t>, Ciężary stanu duchownego w Polsce</w:t>
          </w:r>
          <w:r w:rsidR="00171543" w:rsidRPr="00171543">
            <w:t>, s. 135.</w:t>
          </w:r>
          <w:r>
            <w:fldChar w:fldCharType="end"/>
          </w:r>
        </w:sdtContent>
      </w:sdt>
    </w:p>
  </w:footnote>
  <w:footnote w:id="35">
    <w:p w14:paraId="70F39F29" w14:textId="20273611" w:rsidR="004E3610" w:rsidRPr="005E1CA8" w:rsidRDefault="004E3610" w:rsidP="00176D5D">
      <w:pPr>
        <w:pStyle w:val="Tekstprzypisudolnego"/>
        <w:rPr>
          <w:lang w:val="en-US"/>
        </w:rPr>
      </w:pPr>
      <w:r>
        <w:rPr>
          <w:rStyle w:val="Odwoanieprzypisudolnego"/>
        </w:rPr>
        <w:footnoteRef/>
      </w:r>
      <w:r>
        <w:t xml:space="preserve"> Wartość </w:t>
      </w:r>
      <w:r w:rsidRPr="009B2628">
        <w:t>podatku</w:t>
      </w:r>
      <w:r>
        <w:t xml:space="preserve">: biskup - 200 złotych, prepozyt – 8 złotych, dziekan – 6 złotych, archidiakon – 6 złotych; </w:t>
      </w:r>
      <w:proofErr w:type="spellStart"/>
      <w:r>
        <w:t>Gułtowo</w:t>
      </w:r>
      <w:proofErr w:type="spellEnd"/>
      <w:r>
        <w:t xml:space="preserve">, pleban – 2 złote, Grodziszczko – 1 grzywna, Siedlec – ½ grzywny (1540), 24 grosze (1561), AAP. </w:t>
      </w:r>
      <w:r w:rsidRPr="005E1CA8">
        <w:rPr>
          <w:lang w:val="en-US"/>
        </w:rPr>
        <w:t>CP 404, k. 1, 9; ASK I 3, k. 319, 326v.</w:t>
      </w:r>
    </w:p>
  </w:footnote>
  <w:footnote w:id="36">
    <w:p w14:paraId="0C44A667" w14:textId="65CC6CDD" w:rsidR="004E3610" w:rsidRPr="00A87140" w:rsidRDefault="004E3610" w:rsidP="00176D5D">
      <w:pPr>
        <w:pStyle w:val="Tekstprzypisudolnego"/>
        <w:rPr>
          <w:lang w:val="en-US"/>
        </w:rPr>
      </w:pPr>
      <w:r>
        <w:rPr>
          <w:rStyle w:val="Odwoanieprzypisudolnego"/>
        </w:rPr>
        <w:footnoteRef/>
      </w:r>
      <w:r w:rsidRPr="00AF681F">
        <w:rPr>
          <w:lang w:val="en-US"/>
        </w:rPr>
        <w:t xml:space="preserve"> </w:t>
      </w:r>
      <w:sdt>
        <w:sdtPr>
          <w:alias w:val="Don't edit this field"/>
          <w:tag w:val="CitaviPlaceholder#43a7e84c-9f7d-4850-ad3c-a744b9abf576"/>
          <w:id w:val="102704854"/>
          <w:placeholder>
            <w:docPart w:val="DefaultPlaceholder_-1854013440"/>
          </w:placeholder>
        </w:sdtPr>
        <w:sdtEndPr/>
        <w:sdtContent>
          <w:r>
            <w:fldChar w:fldCharType="begin"/>
          </w:r>
          <w:r w:rsidR="000F43F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YTgxNDJlLTQ4NTQtNDM1MC1iMDliLTc1YWY2YjljMTQ4MCIsIlJhbmdlTGVuZ3RoIjo5NiwiUmVmZXJlbmNlSWQiOiJhNjY4YTRjNS0zYjJhLTQzODUtYmM1OC00MGExNTA3ZjM2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AiLCJTdGFydFBhZ2UiOnsiJGlkIjoiNSIsIiR0eXBlIjoiU3dpc3NBY2FkZW1pYy5QYWdlTnVtYmVyLCBTd2lzc0FjYWRlbWljIiwiSXNGdWxseU51bWVyaWMiOnRydWUsIk51bWJlciI6ODAsIk51bWJlcmluZ1R5cGUiOjAsIk51bWVyYWxTeXN0ZW0iOjAsIk9yaWdpbmFsU3RyaW5nIjoiODAiLCJQcmV0dHlTdHJpbmciOiI4M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}</w:instrText>
          </w:r>
          <w:r>
            <w:fldChar w:fldCharType="separate"/>
          </w:r>
          <w:r w:rsidR="00171543" w:rsidRPr="00A87140">
            <w:rPr>
              <w:lang w:val="en-US"/>
            </w:rPr>
            <w:t xml:space="preserve">D. Główka, </w:t>
          </w:r>
          <w:r w:rsidR="00171543" w:rsidRPr="00A87140">
            <w:rPr>
              <w:i/>
              <w:lang w:val="en-US"/>
            </w:rPr>
            <w:t>Gospodarka w dobrach plebańskich na Mazowszu w XVI-XVIII wieku</w:t>
          </w:r>
          <w:r w:rsidR="00171543" w:rsidRPr="00A87140">
            <w:rPr>
              <w:lang w:val="en-US"/>
            </w:rPr>
            <w:t>, Warszawa 1991, s. 80.</w:t>
          </w:r>
          <w:r>
            <w:fldChar w:fldCharType="end"/>
          </w:r>
        </w:sdtContent>
      </w:sdt>
    </w:p>
  </w:footnote>
  <w:footnote w:id="37">
    <w:p w14:paraId="7B16DF9E" w14:textId="45B79153" w:rsidR="004E3610" w:rsidRPr="00300950" w:rsidRDefault="004E3610" w:rsidP="00176D5D">
      <w:pPr>
        <w:pStyle w:val="Tekstprzypisudolnego"/>
      </w:pPr>
      <w:r>
        <w:rPr>
          <w:rStyle w:val="Odwoanieprzypisudolnego"/>
        </w:rPr>
        <w:footnoteRef/>
      </w:r>
      <w:r w:rsidRPr="00751F72">
        <w:t xml:space="preserve"> </w:t>
      </w:r>
      <w:sdt>
        <w:sdtPr>
          <w:alias w:val="Don't edit this field"/>
          <w:tag w:val="CitaviPlaceholder#26566221-9469-4568-9d55-adb2963dba30"/>
          <w:id w:val="-1196613439"/>
          <w:placeholder>
            <w:docPart w:val="DefaultPlaceholder_-1854013440"/>
          </w:placeholder>
        </w:sdtPr>
        <w:sdtEndPr/>
        <w:sdtContent>
          <w:r>
            <w:fldChar w:fldCharType="begin"/>
          </w:r>
          <w:r w:rsidR="000F43F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YTVmMWYxLWYzYjctNGUyOS1iOGI2LTJmNjZlNTVkZDNhMSIsIlJhbmdlTGVuZ3RoIjo1NiwiUmVmZXJlbmNlSWQiOiI3OGRmNTVhYi03MTYzLTRjYTktODNiYS02MTYyYmRlNTI4Y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</w:instrText>
          </w:r>
          <w:r w:rsidR="000F43F2" w:rsidRPr="007B5D68">
            <w:instrText>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}</w:instrText>
          </w:r>
          <w:r>
            <w:fldChar w:fldCharType="separate"/>
          </w:r>
          <w:r w:rsidR="00171543">
            <w:t>H. Karbownik</w:t>
          </w:r>
          <w:r w:rsidR="00171543" w:rsidRPr="00171543">
            <w:rPr>
              <w:i/>
            </w:rPr>
            <w:t>, Ciężary stanu duchownego w Polsce</w:t>
          </w:r>
          <w:r w:rsidR="00171543" w:rsidRPr="00171543">
            <w:t>, s. 156.</w:t>
          </w:r>
          <w:r>
            <w:fldChar w:fldCharType="end"/>
          </w:r>
        </w:sdtContent>
      </w:sdt>
    </w:p>
  </w:footnote>
  <w:footnote w:id="38">
    <w:p w14:paraId="3476F2B9" w14:textId="1FC4F6C2" w:rsidR="004E3610" w:rsidRPr="00300950" w:rsidRDefault="004E3610" w:rsidP="00176D5D">
      <w:pPr>
        <w:pStyle w:val="Tekstprzypisudolnego"/>
      </w:pPr>
      <w:r>
        <w:rPr>
          <w:rStyle w:val="Odwoanieprzypisudolnego"/>
        </w:rPr>
        <w:footnoteRef/>
      </w:r>
      <w:r w:rsidRPr="00300950">
        <w:t xml:space="preserve"> </w:t>
      </w:r>
      <w:sdt>
        <w:sdtPr>
          <w:alias w:val="Don't edit this field"/>
          <w:tag w:val="CitaviPlaceholder#74967e5d-e7e4-4c0a-9e05-86904389cf69"/>
          <w:id w:val="308912252"/>
          <w:placeholder>
            <w:docPart w:val="DefaultPlaceholder_-1854013440"/>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ZGU2OGFlLThjMDQtNDdkZS1iYTcxLTY5MGYyZWNlMjNkMyIsIlJhbmdlTGVuZ3RoIjo1OSwiUmVmZXJlbmNlSWQiOiJiYWY5NjJlNy04NGYzLTQ3ODMtOTQ0NC03M2I2ODExYzg3M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0IiwiU3RhcnRQYWdlIjp7IiRpZCI6IjUiLCIkdHlwZSI6IlN3aXNzQWNhZGVtaWMuUGFnZU51bWJlciwgU3dpc3NBY2FkZW1pYyIsIklzRnVsbHlOdW1lcmljIjp0cnVlLCJOdW1iZXIiOjEwNCwiTnVtYmVyaW5nVHlwZSI6MCwiTnVtZXJhbFN5c3RlbSI6MCwiT3JpZ2luYWxTdHJpbmciOiIxMDQiLCJQcmV0dHlTdHJpbmciOiIxM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5hIiwiTGFzdE5hbWUiOiJEdW5pbi1XxIVzb3dpY3oiLCJQcm90ZWN0ZWQiOmZhbHNlLCJTZXgiOjEsIkNyZWF0ZWRCeSI6Il9TemFkeSIsIkNyZWF0ZWRPbiI6IjIwMTgtMDQtMjdUMjA6MjQ6NDgiLCJNb2RpZmllZEJ5IjoiX1N6YWR5IiwiSWQiOiJlOWQ2NDhhYS1hNzRjLTRiNWItOTZiNi02OWI3YTI4NzlmZDAiLCJNb2RpZmllZE9uIjoiMjAxOC0wNC0yN1QyMDoyNDo0OCIsIlByb2plY3QiOnsiJGlkIjoiOCIsIiR0eXBlIjoiU3dpc3NBY2FkZW1pYy5DaXRhdmkuUHJvamVjdCwgU3dpc3NBY2FkZW1pYy5DaXRhdmkifX1dLCJCaWJUZVhLZXkiOiJEdW5pbldhc293aWN6LjE5NzciLCJDaXRhdGlvbktleSI6IlJlamVzdHI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}</w:instrText>
          </w:r>
          <w:r>
            <w:fldChar w:fldCharType="separate"/>
          </w:r>
          <w:r w:rsidR="00171543">
            <w:t>A. Dunin-Wąsowicz</w:t>
          </w:r>
          <w:r w:rsidR="00171543" w:rsidRPr="00171543">
            <w:rPr>
              <w:i/>
            </w:rPr>
            <w:t>, Rejestr poboru od duchowieństwa</w:t>
          </w:r>
          <w:r w:rsidR="00171543" w:rsidRPr="00171543">
            <w:t>, s. 104.</w:t>
          </w:r>
          <w:r>
            <w:fldChar w:fldCharType="end"/>
          </w:r>
        </w:sdtContent>
      </w:sdt>
    </w:p>
  </w:footnote>
  <w:footnote w:id="39">
    <w:p w14:paraId="6FC30C4F" w14:textId="478F77CE" w:rsidR="004E3610" w:rsidRPr="00757344" w:rsidRDefault="004E3610" w:rsidP="00176D5D">
      <w:pPr>
        <w:pStyle w:val="Tekstprzypisudolnego"/>
        <w:rPr>
          <w:lang w:val="it-IT"/>
        </w:rPr>
      </w:pPr>
      <w:r w:rsidRPr="00570258">
        <w:rPr>
          <w:rStyle w:val="Odwoanieprzypisudolnego"/>
          <w:szCs w:val="22"/>
        </w:rPr>
        <w:footnoteRef/>
      </w:r>
      <w:r>
        <w:rPr>
          <w:lang w:val="it-IT"/>
        </w:rPr>
        <w:t xml:space="preserve"> </w:t>
      </w:r>
      <w:sdt>
        <w:sdtPr>
          <w:rPr>
            <w:lang w:val="it-IT"/>
          </w:rPr>
          <w:alias w:val="Don't edit this field"/>
          <w:tag w:val="CitaviPlaceholder#6eb169bc-d8fb-4981-a840-6280546885e1"/>
          <w:id w:val="-321500687"/>
          <w:placeholder>
            <w:docPart w:val="DefaultPlaceholder_-1854013440"/>
          </w:placeholder>
        </w:sdtPr>
        <w:sdtEndPr/>
        <w:sdtContent>
          <w:r>
            <w:rPr>
              <w:lang w:val="it-IT"/>
            </w:rPr>
            <w:fldChar w:fldCharType="begin"/>
          </w:r>
          <w:r w:rsidR="000F43F2">
            <w:rPr>
              <w:lang w:val="it-IT"/>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NmQzYmFlLWIxNWYtNDIyMi1iM2ZmLTFmMGQ5MTQ2NGJkYyIsIlJhbmdlTGVuZ3RoIjo1NywiUmVmZXJlbmNlSWQiOiIwYWE1NmU3MC0yZjhlLTQ5YTEtOTk0OS04YTQ3MDZkOTUwO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}</w:instrText>
          </w:r>
          <w:r>
            <w:rPr>
              <w:lang w:val="it-IT"/>
            </w:rPr>
            <w:fldChar w:fldCharType="separate"/>
          </w:r>
          <w:r w:rsidR="00171543">
            <w:rPr>
              <w:i/>
              <w:lang w:val="it-IT"/>
            </w:rPr>
            <w:t>Materyjały do historyi ustawodawstwa synodalnego</w:t>
          </w:r>
          <w:r w:rsidR="00171543" w:rsidRPr="00171543">
            <w:rPr>
              <w:lang w:val="it-IT"/>
            </w:rPr>
            <w:t>, s. 142.</w:t>
          </w:r>
          <w:r>
            <w:rPr>
              <w:lang w:val="it-IT"/>
            </w:rPr>
            <w:fldChar w:fldCharType="end"/>
          </w:r>
        </w:sdtContent>
      </w:sdt>
    </w:p>
  </w:footnote>
  <w:footnote w:id="40">
    <w:p w14:paraId="53290886" w14:textId="6A7E8078" w:rsidR="004E3610" w:rsidRPr="007C2DCB" w:rsidRDefault="004E3610" w:rsidP="00176D5D">
      <w:pPr>
        <w:pStyle w:val="Tekstprzypisudolnego"/>
      </w:pPr>
      <w:r>
        <w:rPr>
          <w:rStyle w:val="Odwoanieprzypisudolnego"/>
        </w:rPr>
        <w:footnoteRef/>
      </w:r>
      <w:r w:rsidRPr="00D22BA0">
        <w:t xml:space="preserve"> </w:t>
      </w:r>
      <w:sdt>
        <w:sdtPr>
          <w:alias w:val="Don't edit this field"/>
          <w:tag w:val="CitaviPlaceholder#7b9567d4-5be3-44b7-ac29-12b83dc1b6dd"/>
          <w:id w:val="209233877"/>
          <w:placeholder>
            <w:docPart w:val="DefaultPlaceholder_-1854013440"/>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}</w:instrText>
          </w:r>
          <w:r>
            <w:fldChar w:fldCharType="separate"/>
          </w:r>
          <w:r w:rsidR="00171543">
            <w:t>H. Karbownik</w:t>
          </w:r>
          <w:r w:rsidR="00171543" w:rsidRPr="00171543">
            <w:rPr>
              <w:i/>
            </w:rPr>
            <w:t>, Ciężary stanu duchownego w Polsce</w:t>
          </w:r>
          <w:r w:rsidR="00171543" w:rsidRPr="00171543">
            <w:t>, s. 150–152.</w:t>
          </w:r>
          <w:r>
            <w:fldChar w:fldCharType="end"/>
          </w:r>
        </w:sdtContent>
      </w:sdt>
    </w:p>
  </w:footnote>
  <w:footnote w:id="41">
    <w:p w14:paraId="0279F95E" w14:textId="022F12ED" w:rsidR="004E3610" w:rsidRPr="007C2DCB" w:rsidRDefault="004E3610" w:rsidP="00176D5D">
      <w:pPr>
        <w:pStyle w:val="Tekstprzypisudolnego"/>
      </w:pPr>
      <w:r>
        <w:rPr>
          <w:rStyle w:val="Odwoanieprzypisudolnego"/>
        </w:rPr>
        <w:footnoteRef/>
      </w:r>
      <w:r w:rsidRPr="007C2DCB">
        <w:t xml:space="preserve"> </w:t>
      </w:r>
      <w:sdt>
        <w:sdtPr>
          <w:alias w:val="Don't edit this field"/>
          <w:tag w:val="CitaviPlaceholder#cb5dfa54-88e7-4299-a75c-6cc6c5a629dc"/>
          <w:id w:val="1894779225"/>
          <w:placeholder>
            <w:docPart w:val="DefaultPlaceholder_-1854013440"/>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M2E0Y2EzLWJiYzEtNGQ3ZS04ZTMzLTNjNjdlNDA0OTYwYiIsIlJhbmdlTGVuZ3RoIjo2NiwiUmVmZXJlbmNlSWQiOiI4YTk2NzZkNy1kNTVhLTQwMWItODE4NS0yMmE5NDMyOWFmY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xIiwiU3RhcnRQYWdlIjp7IiRpZCI6IjUiLCIkdHlwZSI6IlN3aXNzQWNhZGVtaWMuUGFnZU51bWJlciwgU3dpc3NBY2FkZW1pYyIsIklzRnVsbHlOdW1lcmljIjp0cnVlLCJOdW1iZXIiOjE4MSwiTnVtYmVyaW5nVHlwZSI6MCwiTnVtZXJhbFN5c3RlbSI6MCwiT3JpZ2luYWxTdHJpbmciOiIxODEiLCJQcmV0dHlTdHJpbmciOiIx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}</w:instrText>
          </w:r>
          <w:r>
            <w:fldChar w:fldCharType="separate"/>
          </w:r>
          <w:r w:rsidR="00171543">
            <w:t>J. Dudziak</w:t>
          </w:r>
          <w:r w:rsidR="00171543" w:rsidRPr="00171543">
            <w:rPr>
              <w:i/>
            </w:rPr>
            <w:t>, Dziesięcina papieska w Polsce średniowiecznej</w:t>
          </w:r>
          <w:r w:rsidR="00171543" w:rsidRPr="00171543">
            <w:t>, s. 181.</w:t>
          </w:r>
          <w:r>
            <w:fldChar w:fldCharType="end"/>
          </w:r>
        </w:sdtContent>
      </w:sdt>
    </w:p>
  </w:footnote>
  <w:footnote w:id="42">
    <w:p w14:paraId="7F1B45A9" w14:textId="716D41F8" w:rsidR="004E3610" w:rsidRPr="00E43A6E" w:rsidRDefault="004E3610" w:rsidP="00176D5D">
      <w:pPr>
        <w:pStyle w:val="Tekstprzypisudolnego"/>
      </w:pPr>
      <w:r>
        <w:rPr>
          <w:rStyle w:val="Odwoanieprzypisudolnego"/>
        </w:rPr>
        <w:footnoteRef/>
      </w:r>
      <w:r w:rsidRPr="001967E7">
        <w:rPr>
          <w:lang w:val="en-US"/>
        </w:rPr>
        <w:t xml:space="preserve"> </w:t>
      </w:r>
      <w:sdt>
        <w:sdtPr>
          <w:alias w:val="Don't edit this field"/>
          <w:tag w:val="CitaviPlaceholder#a715d422-b285-4b53-b760-a76bafafdb39"/>
          <w:id w:val="-1006286202"/>
          <w:placeholder>
            <w:docPart w:val="DefaultPlaceholder_-1854013440"/>
          </w:placeholder>
        </w:sdtPr>
        <w:sdtEndPr/>
        <w:sdtContent>
          <w:r>
            <w:fldChar w:fldCharType="begin"/>
          </w:r>
          <w:r w:rsidR="000F43F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zFjNDI1LTViMTItNGU5NC05N2QxLTdmMTA2ZWNmOTlmNSIsIlJhbmdlTGVuZ3RoIjoxMzEsIlJlZmVyZW5jZUlkIjoiMjc0YWU0N2ItOTViNi00YWI0LTk0YzktZWI3YWFlZGZhYzd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</w:instrText>
          </w:r>
          <w:r w:rsidR="000F43F2" w:rsidRPr="007B5D68">
            <w:instrText>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}</w:instrText>
          </w:r>
          <w:r>
            <w:fldChar w:fldCharType="separate"/>
          </w:r>
          <w:r w:rsidR="00171543">
            <w:t xml:space="preserve">Biblioteka Narodowa, Rps BOZ 822, </w:t>
          </w:r>
          <w:r w:rsidR="00171543" w:rsidRPr="00171543">
            <w:rPr>
              <w:i/>
            </w:rPr>
            <w:t>Decreta synodi Piothrcoviensis pro festo Ascensionis Domini anno eiusdem 1539 celebrati.</w:t>
          </w:r>
          <w:r w:rsidR="00171543" w:rsidRPr="00171543">
            <w:t xml:space="preserve">, k. 13v; </w:t>
          </w:r>
          <w:r w:rsidR="00171543" w:rsidRPr="00171543">
            <w:rPr>
              <w:i/>
            </w:rPr>
            <w:t>Materyjały do historyi ustawodawstwa synodalnego</w:t>
          </w:r>
          <w:r w:rsidR="00171543" w:rsidRPr="00171543">
            <w:t>, s. 127.</w:t>
          </w:r>
          <w:r>
            <w:fldChar w:fldCharType="end"/>
          </w:r>
        </w:sdtContent>
      </w:sdt>
    </w:p>
  </w:footnote>
  <w:footnote w:id="43">
    <w:p w14:paraId="368F5B9E" w14:textId="68CD61D3" w:rsidR="004E3610" w:rsidRDefault="004E3610" w:rsidP="00176D5D">
      <w:pPr>
        <w:pStyle w:val="Tekstprzypisudolnego"/>
      </w:pPr>
      <w:r>
        <w:rPr>
          <w:rStyle w:val="Odwoanieprzypisudolnego"/>
        </w:rPr>
        <w:footnoteRef/>
      </w:r>
      <w:r>
        <w:t xml:space="preserve"> </w:t>
      </w:r>
      <w:r w:rsidRPr="00820E3A">
        <w:t>W. Góralski sformułowanie „</w:t>
      </w:r>
      <w:proofErr w:type="spellStart"/>
      <w:r w:rsidRPr="00820E3A">
        <w:t>exceptis</w:t>
      </w:r>
      <w:proofErr w:type="spellEnd"/>
      <w:r w:rsidRPr="00820E3A">
        <w:t xml:space="preserve"> </w:t>
      </w:r>
      <w:proofErr w:type="spellStart"/>
      <w:r w:rsidRPr="00820E3A">
        <w:t>vicariis</w:t>
      </w:r>
      <w:proofErr w:type="spellEnd"/>
      <w:r w:rsidRPr="00820E3A">
        <w:t xml:space="preserve"> </w:t>
      </w:r>
      <w:proofErr w:type="spellStart"/>
      <w:r w:rsidRPr="00820E3A">
        <w:t>parochialium</w:t>
      </w:r>
      <w:proofErr w:type="spellEnd"/>
      <w:r w:rsidRPr="00820E3A">
        <w:t xml:space="preserve"> </w:t>
      </w:r>
      <w:proofErr w:type="spellStart"/>
      <w:r w:rsidRPr="00820E3A">
        <w:t>ecclesiarum</w:t>
      </w:r>
      <w:proofErr w:type="spellEnd"/>
      <w:r w:rsidRPr="00820E3A">
        <w:t xml:space="preserve"> </w:t>
      </w:r>
      <w:proofErr w:type="spellStart"/>
      <w:r w:rsidRPr="00820E3A">
        <w:t>substitutis</w:t>
      </w:r>
      <w:proofErr w:type="spellEnd"/>
      <w:r w:rsidRPr="00820E3A">
        <w:t xml:space="preserve"> et </w:t>
      </w:r>
      <w:proofErr w:type="spellStart"/>
      <w:r w:rsidRPr="00820E3A">
        <w:t>gratialistis</w:t>
      </w:r>
      <w:proofErr w:type="spellEnd"/>
      <w:r w:rsidRPr="00820E3A">
        <w:t xml:space="preserve">, </w:t>
      </w:r>
      <w:proofErr w:type="spellStart"/>
      <w:r w:rsidRPr="00820E3A">
        <w:t>ceterisque</w:t>
      </w:r>
      <w:proofErr w:type="spellEnd"/>
      <w:r w:rsidRPr="00820E3A">
        <w:t xml:space="preserve"> </w:t>
      </w:r>
      <w:proofErr w:type="spellStart"/>
      <w:r w:rsidRPr="00820E3A">
        <w:t>pauperibus</w:t>
      </w:r>
      <w:proofErr w:type="spellEnd"/>
      <w:r w:rsidRPr="00820E3A">
        <w:t xml:space="preserve">” tłumaczył – chyba nie do końca poprawnie - jako „wikariusze kościołów parafialnych, </w:t>
      </w:r>
      <w:proofErr w:type="spellStart"/>
      <w:r w:rsidRPr="00820E3A">
        <w:t>substytuci</w:t>
      </w:r>
      <w:proofErr w:type="spellEnd"/>
      <w:r w:rsidRPr="00820E3A">
        <w:t xml:space="preserve"> oraz inni duchowni ubodzy”</w:t>
      </w:r>
      <w:r>
        <w:t xml:space="preserve">, </w:t>
      </w:r>
      <w:sdt>
        <w:sdtPr>
          <w:alias w:val="Don't edit this field"/>
          <w:tag w:val="CitaviPlaceholder#d98affec-7dde-45db-a614-f35d2425cdb0"/>
          <w:id w:val="-647365662"/>
          <w:placeholder>
            <w:docPart w:val="DefaultPlaceholder_-1854013440"/>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zQzOTk2LTUxMDAtNDU3My04N2Q1LWFmODIwZTI0YTI4MSIsIlJhbmdlTGVuZ3RoIjoxNCwiUmVmZXJlbmNlSWQiOiIwYWE1NmU3MC0yZjhlLTQ5YTEtOTk0OS04YTQ3MDZkOTUwO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}</w:instrText>
          </w:r>
          <w:r>
            <w:fldChar w:fldCharType="separate"/>
          </w:r>
          <w:r w:rsidR="00171543">
            <w:t>Tamże, s. 142; W. Góralski</w:t>
          </w:r>
          <w:r w:rsidR="00171543" w:rsidRPr="00171543">
            <w:rPr>
              <w:i/>
            </w:rPr>
            <w:t>, Synod prowincjonalny warszawski z 1561 r.</w:t>
          </w:r>
          <w:r w:rsidR="00171543" w:rsidRPr="00171543">
            <w:t>, 220.</w:t>
          </w:r>
          <w:r>
            <w:fldChar w:fldCharType="end"/>
          </w:r>
        </w:sdtContent>
      </w:sdt>
    </w:p>
  </w:footnote>
  <w:footnote w:id="44">
    <w:p w14:paraId="4DD2CB9D" w14:textId="3BFCCB07" w:rsidR="004E3610" w:rsidRDefault="004E3610" w:rsidP="00176D5D">
      <w:pPr>
        <w:pStyle w:val="Tekstprzypisudolnego"/>
      </w:pPr>
      <w:r>
        <w:rPr>
          <w:rStyle w:val="Odwoanieprzypisudolnego"/>
        </w:rPr>
        <w:footnoteRef/>
      </w:r>
      <w:r w:rsidRPr="00E43A6E">
        <w:t xml:space="preserve"> </w:t>
      </w:r>
      <w:sdt>
        <w:sdtPr>
          <w:alias w:val="Don't edit this field"/>
          <w:tag w:val="CitaviPlaceholder#ea4f399f-6f1f-4f4a-93e5-2eba02465daa"/>
          <w:id w:val="822854663"/>
          <w:placeholder>
            <w:docPart w:val="4FD7096B93FA448CBAEA5A8AEB2C9433"/>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}</w:instrText>
          </w:r>
          <w:r>
            <w:fldChar w:fldCharType="separate"/>
          </w:r>
          <w:r w:rsidR="00D227BD">
            <w:t xml:space="preserve">W. Góralski, </w:t>
          </w:r>
          <w:r w:rsidR="00D227BD" w:rsidRPr="00D227BD">
            <w:rPr>
              <w:i/>
            </w:rPr>
            <w:t>Synod prowincjonalny warszawski z 1561 r.</w:t>
          </w:r>
          <w:r w:rsidR="00D227BD" w:rsidRPr="00D227BD">
            <w:t xml:space="preserve">, „Prawo Kanoniczne“, 28 (3-4), 1985, s. 219–221; </w:t>
          </w:r>
          <w:r w:rsidR="00D227BD" w:rsidRPr="00D227BD">
            <w:rPr>
              <w:i/>
            </w:rPr>
            <w:t>Materyjały do historyi ustawodawstwa synodalnego</w:t>
          </w:r>
          <w:r w:rsidR="00D227BD" w:rsidRPr="00D227BD">
            <w:t>, s. 126–131.</w:t>
          </w:r>
          <w:r>
            <w:fldChar w:fldCharType="end"/>
          </w:r>
        </w:sdtContent>
      </w:sdt>
    </w:p>
  </w:footnote>
  <w:footnote w:id="45">
    <w:p w14:paraId="3E8625EA" w14:textId="77777777" w:rsidR="004E3610" w:rsidRDefault="004E3610" w:rsidP="00176D5D">
      <w:pPr>
        <w:pStyle w:val="Tekstprzypisudolnego"/>
      </w:pPr>
      <w:r>
        <w:rPr>
          <w:rStyle w:val="Odwoanieprzypisudolnego"/>
        </w:rPr>
        <w:footnoteRef/>
      </w:r>
      <w:r>
        <w:t xml:space="preserve"> </w:t>
      </w:r>
      <w:r w:rsidRPr="00CC7466">
        <w:t>Karbownik, Ciężary stanu duchownego</w:t>
      </w:r>
      <w:r>
        <w:t>, s. 154-156.</w:t>
      </w:r>
    </w:p>
  </w:footnote>
  <w:footnote w:id="46">
    <w:p w14:paraId="3305706A" w14:textId="05504C69" w:rsidR="004E3610" w:rsidRDefault="004E3610" w:rsidP="00176D5D">
      <w:pPr>
        <w:pStyle w:val="Tekstprzypisudolnego"/>
      </w:pPr>
      <w:r>
        <w:rPr>
          <w:rStyle w:val="Odwoanieprzypisudolnego"/>
        </w:rPr>
        <w:footnoteRef/>
      </w:r>
      <w:r>
        <w:t xml:space="preserve"> </w:t>
      </w:r>
      <w:sdt>
        <w:sdtPr>
          <w:alias w:val="Don't edit this field"/>
          <w:tag w:val="CitaviPlaceholder#b80e26cb-0da3-482e-a304-997766020dd4"/>
          <w:id w:val="-1360658121"/>
          <w:placeholder>
            <w:docPart w:val="DefaultPlaceholder_-1854013440"/>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NWQ5ZWM5LWQ1OWQtNDhkOC1iMWRmLWFlYzA5YzY2NGNhNSIsIlJhbmdlTGVuZ3RoIjo1NiwiUmVmZXJlbmNlSWQiOiI3OGRmNTVhYi03MTYzLTRjYTktODNiYS02MTYyYmRlNTI4Y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4IiwiU3RhcnRQYWdlIjp7IiRpZCI6IjUiLCIkdHlwZSI6IlN3aXNzQWNhZGVtaWMuUGFnZU51bWJlciwgU3dpc3NBY2FkZW1pYyIsIklzRnVsbHlOdW1lcmljIjp0cnVlLCJOdW1iZXIiOjE1OCwiTnVtYmVyaW5nVHlwZSI6MCwiTnVtZXJhbFN5c3RlbSI6MCwiT3JpZ2luYWxTdHJpbmciOiIxNTgiLCJQcmV0dHlTdHJpbmciOiIxNT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}</w:instrText>
          </w:r>
          <w:r>
            <w:fldChar w:fldCharType="separate"/>
          </w:r>
          <w:r w:rsidR="00171543">
            <w:t>H. Karbownik</w:t>
          </w:r>
          <w:r w:rsidR="00171543" w:rsidRPr="00171543">
            <w:rPr>
              <w:i/>
            </w:rPr>
            <w:t>, Ciężary stanu duchownego w Polsce</w:t>
          </w:r>
          <w:r w:rsidR="00171543" w:rsidRPr="00171543">
            <w:t>, s. 158.</w:t>
          </w:r>
          <w:r>
            <w:fldChar w:fldCharType="end"/>
          </w:r>
        </w:sdtContent>
      </w:sdt>
    </w:p>
  </w:footnote>
  <w:footnote w:id="47">
    <w:p w14:paraId="3EA818B6" w14:textId="48C713C4" w:rsidR="004E3610" w:rsidRDefault="004E3610" w:rsidP="00176D5D">
      <w:pPr>
        <w:pStyle w:val="Tekstprzypisudolnego"/>
      </w:pPr>
      <w:r>
        <w:rPr>
          <w:rStyle w:val="Odwoanieprzypisudolnego"/>
        </w:rPr>
        <w:footnoteRef/>
      </w:r>
      <w:r>
        <w:t xml:space="preserve"> </w:t>
      </w:r>
      <w:sdt>
        <w:sdtPr>
          <w:alias w:val="Don't edit this field"/>
          <w:tag w:val="CitaviPlaceholder#1e3a34b7-bbfc-4c87-b55a-1cc44b15677a"/>
          <w:id w:val="-1782481426"/>
          <w:placeholder>
            <w:docPart w:val="DefaultPlaceholder_-1854013440"/>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YzUxMzkxLTI0ZDQtNGIyMy1iZjY5LWE0NjFkYzRjZThhMSIsIlJhbmdlTGVuZ3RoIjo1NywiUmVmZXJlbmNlSWQiOiIwYWE1NmU3MC0yZjhlLTQ5YTEtOTk0OS04YTQ3MDZkOTUwO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}</w:instrText>
          </w:r>
          <w:r>
            <w:fldChar w:fldCharType="separate"/>
          </w:r>
          <w:r w:rsidR="00171543">
            <w:rPr>
              <w:i/>
            </w:rPr>
            <w:t>Materyjały do historyi ustawodawstwa synodalnego</w:t>
          </w:r>
          <w:r w:rsidR="00171543" w:rsidRPr="00171543">
            <w:t>, s. 142.</w:t>
          </w:r>
          <w:r>
            <w:fldChar w:fldCharType="end"/>
          </w:r>
        </w:sdtContent>
      </w:sdt>
    </w:p>
  </w:footnote>
  <w:footnote w:id="48">
    <w:p w14:paraId="74B0809A" w14:textId="4203B67E" w:rsidR="004E3610" w:rsidRDefault="004E3610" w:rsidP="00176D5D">
      <w:pPr>
        <w:pStyle w:val="Tekstprzypisudolnego"/>
      </w:pPr>
      <w:r>
        <w:rPr>
          <w:rStyle w:val="Odwoanieprzypisudolnego"/>
        </w:rPr>
        <w:footnoteRef/>
      </w:r>
      <w:r>
        <w:t xml:space="preserve"> </w:t>
      </w:r>
      <w:sdt>
        <w:sdtPr>
          <w:alias w:val="Don't edit this field"/>
          <w:tag w:val="CitaviPlaceholder#818caadd-9725-4320-9589-16852dcc5a1f"/>
          <w:id w:val="-1532724067"/>
          <w:placeholder>
            <w:docPart w:val="DefaultPlaceholder_-1854013440"/>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NzUzZGFlLTU4MTItNDIzMi04Yjg0LWU5NWMyYTYzZjI5NyIsIlJhbmdlTGVuZ3RoIjozMywiUmVmZXJlbmNlSWQiOiJkNDUzNjY4Yi1mNTY2LTRjZWMtODU1ZS05OWUzODQ2NzM4M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}</w:instrText>
          </w:r>
          <w:r>
            <w:fldChar w:fldCharType="separate"/>
          </w:r>
          <w:r w:rsidR="00171543">
            <w:rPr>
              <w:i/>
            </w:rPr>
            <w:t>Akta kapituł z wieku XVI</w:t>
          </w:r>
          <w:r w:rsidR="00171543" w:rsidRPr="00171543">
            <w:t>, s. 191.</w:t>
          </w:r>
          <w:r>
            <w:fldChar w:fldCharType="end"/>
          </w:r>
        </w:sdtContent>
      </w:sdt>
    </w:p>
  </w:footnote>
  <w:footnote w:id="49">
    <w:p w14:paraId="216AC3DC" w14:textId="61711C0A" w:rsidR="004E3610" w:rsidRDefault="004E3610" w:rsidP="00176D5D">
      <w:pPr>
        <w:pStyle w:val="Tekstprzypisudolnego"/>
      </w:pPr>
      <w:r>
        <w:rPr>
          <w:rStyle w:val="Odwoanieprzypisudolnego"/>
        </w:rPr>
        <w:footnoteRef/>
      </w:r>
      <w:r>
        <w:t xml:space="preserve"> </w:t>
      </w:r>
      <w:sdt>
        <w:sdtPr>
          <w:alias w:val="Don't edit this field"/>
          <w:tag w:val="CitaviPlaceholder#283732f5-2626-47c8-8fb8-4003f0996457"/>
          <w:id w:val="-1889331526"/>
          <w:placeholder>
            <w:docPart w:val="DefaultPlaceholder_-1854013440"/>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FsZGVtYXIiLCJMYXN0TmFtZSI6IkNob3LEhcW8eWN6ZXdza2kiLCJQcm90ZWN0ZWQiOmZhbHNlLCJTZXgiOjIsIkNyZWF0ZWRCeSI6Il9Cb2d1bWlsIiwiQ3JlYXRlZE9uIjoiMjAxOS0xMC0wMlQwNDoyMDozMCIsIk1vZGlmaWVkQnkiOiJfQm9ndW1pbCIsIklkIjoiZGM2Y2FhMzUtNWE1NS00MzRjLWFkMTYtYjFhZTA0ZjU0MmQ0IiwiTW9kaWZpZWRPbiI6IjIwMTktMTAtMDJUMDQ6MjA6MzEiLCJQcm9qZWN0Ijp7IiRpZCI6IjgiLCIkdHlwZSI6IlN3aXNzQWNhZGVtaWMuQ2l0YXZpLlByb2plY3QsIFN3aXNzQWNhZGVtaWMuQ2l0YXZpIn19XSwiQmliVGVYS2V5IjoiQ2hvcmF6eWN6ZXdza2kuMjAxNSIsIkNpdGF0aW9uS2V5IjoiS2FuY2VsYXJpZSI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}</w:instrText>
          </w:r>
          <w:r>
            <w:fldChar w:fldCharType="separate"/>
          </w:r>
          <w:r w:rsidR="00171543">
            <w:t xml:space="preserve">W. Chorążyczewski, </w:t>
          </w:r>
          <w:r w:rsidR="00171543" w:rsidRPr="00171543">
            <w:rPr>
              <w:i/>
            </w:rPr>
            <w:t>Kancelarie centralne państwa w XIV-XVIII wieku</w:t>
          </w:r>
          <w:r w:rsidR="00171543" w:rsidRPr="00171543">
            <w:t xml:space="preserve">, w: </w:t>
          </w:r>
          <w:r w:rsidR="00171543" w:rsidRPr="00171543">
            <w:rPr>
              <w:i/>
            </w:rPr>
            <w:t>Dyplomatyka staropolska</w:t>
          </w:r>
          <w:r w:rsidR="00171543" w:rsidRPr="00171543">
            <w:t>, red. T. Jurek, Warszawa 2015 (Nauki Pomocnicze Historii. Seria Nowa / Instytut Historii PAN), s. 176–177.</w:t>
          </w:r>
          <w:r>
            <w:fldChar w:fldCharType="end"/>
          </w:r>
        </w:sdtContent>
      </w:sdt>
    </w:p>
  </w:footnote>
  <w:footnote w:id="50">
    <w:p w14:paraId="3FD6E8DA" w14:textId="321F5901" w:rsidR="004E3610" w:rsidRDefault="004E3610" w:rsidP="00176D5D">
      <w:pPr>
        <w:pStyle w:val="Tekstprzypisudolnego"/>
      </w:pPr>
      <w:r>
        <w:rPr>
          <w:rStyle w:val="Odwoanieprzypisudolnego"/>
        </w:rPr>
        <w:footnoteRef/>
      </w:r>
      <w:r>
        <w:t xml:space="preserve"> </w:t>
      </w:r>
      <w:sdt>
        <w:sdtPr>
          <w:alias w:val="Don't edit this field"/>
          <w:tag w:val="CitaviPlaceholder#36ddbc01-9c6b-4c3f-bf31-6903a4a58be5"/>
          <w:id w:val="-745792186"/>
          <w:placeholder>
            <w:docPart w:val="1A064A22B113417B9BE5BC11B5912D31"/>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YmRvbiIsIkxhc3ROYW1lIjoiS8WCb2R6acWEc2tpIiwiUHJvdGVjdGVkIjpmYWxzZSwiU2V4IjowLCJDcmVhdGVkQnkiOiJfQm9ndW1pbCIsIkNyZWF0ZWRPbiI6IjIwMTktMTAtMDRUMDc6MDE6NTgiLCJNb2RpZmllZEJ5IjoiX0JvZ3VtaWwiLCJJZCI6IjViZDExZDM4LWYyMTAtNDM5Yi1hYjFkLTU0MmUwNzEwNzRiOSIsIk1vZGlmaWVkT24iOiIyMDE5LTEwLTA0VDA3OjAyOjAyIiwiUHJvamVjdCI6eyIkaWQiOiI4IiwiJHR5cGUiOiJTd2lzc0FjYWRlbWljLkNpdGF2aS5Qcm9qZWN0LCBTd2lzc0FjYWRlbWljLkNpdGF2aSJ9fV0sIkJpYlRlWEtleSI6IktvZHppbnNraS5iIiwiQ2l0YXRpb25LZXkiOiJP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}</w:instrText>
          </w:r>
          <w:r>
            <w:fldChar w:fldCharType="separate"/>
          </w:r>
          <w:r w:rsidR="00171543">
            <w:t xml:space="preserve">A. Kłodziński, </w:t>
          </w:r>
          <w:r w:rsidR="00171543" w:rsidRPr="00171543">
            <w:rPr>
              <w:i/>
            </w:rPr>
            <w:t>O Archiwum Skarbca Koronnego na Zamku Krakowskim</w:t>
          </w:r>
          <w:r w:rsidR="00171543" w:rsidRPr="00171543">
            <w:t>, „Archiwum Komisji Historycznej“, 1, s. 303, 373-379, 545.</w:t>
          </w:r>
          <w:r>
            <w:fldChar w:fldCharType="end"/>
          </w:r>
        </w:sdtContent>
      </w:sdt>
    </w:p>
  </w:footnote>
  <w:footnote w:id="51">
    <w:p w14:paraId="7E20559D" w14:textId="1880B90E" w:rsidR="004E3610" w:rsidRDefault="004E3610" w:rsidP="00176D5D">
      <w:pPr>
        <w:pStyle w:val="Tekstprzypisudolnego"/>
      </w:pPr>
      <w:r>
        <w:rPr>
          <w:rStyle w:val="Odwoanieprzypisudolnego"/>
        </w:rPr>
        <w:footnoteRef/>
      </w:r>
      <w:r>
        <w:t xml:space="preserve"> </w:t>
      </w:r>
      <w:sdt>
        <w:sdtPr>
          <w:alias w:val="Don't edit this field"/>
          <w:tag w:val="CitaviPlaceholder#c3214b97-0f12-4589-987b-ccbc4fd74520"/>
          <w:id w:val="-1876920851"/>
          <w:placeholder>
            <w:docPart w:val="DefaultPlaceholder_-1854013440"/>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MmYyNzJjLTA5YzUtNGJjYS1hOWFmLWJkZDVhNjhiZWI5NyIsIlJhbmdlTGVuZ3RoIjo3OSwiUmVmZXJlbmNlSWQiOiJmMzI2N2JmZC02YTg1LTQ4ZTEtOTY0OS0xNGUyMjkxNjY2Y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nMuIDIxMywgMjc5IiwiU3RhcnRQYWdlIjp7IiRpZCI6IjUiLCIkdHlwZSI6IlN3aXNzQWNhZGVtaWMuUGFnZU51bWJlciwgU3dpc3NBY2FkZW1pYyIsIklzRnVsbHlOdW1lcmljIjpmYWxzZSwiTnVtYmVyIjoyMTMsIk51bWJlcmluZ1R5cGUiOjAsIk51bWVyYWxTeXN0ZW0iOi0xLCJPcmlnaW5hbFN0cmluZyI6InMuIDIxMywgMjc5IiwiUHJldHR5U3RyaW5nIjoicy4gMjEzLCAyNz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d3d3LndvcmxkY2F0Lm9yZy9vY2xjLzM5NzI5NTc5IiwiVXJpU3RyaW5nIjoiaHR0cDovL3d3dy53b3JsZGNhdC5vcmcvb2NsYy8zOTcyOTU3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}</w:instrText>
          </w:r>
          <w:r>
            <w:fldChar w:fldCharType="separate"/>
          </w:r>
          <w:r w:rsidR="00171543">
            <w:t xml:space="preserve">H. Robótka, B. Ryszewski, A. Tomczak, </w:t>
          </w:r>
          <w:r w:rsidR="00171543" w:rsidRPr="00171543">
            <w:rPr>
              <w:i/>
            </w:rPr>
            <w:t>Archiwistyka</w:t>
          </w:r>
          <w:r w:rsidR="00171543" w:rsidRPr="00171543">
            <w:t>, Warszawa 1989, s. 213, 279.</w:t>
          </w:r>
          <w:r>
            <w:fldChar w:fldCharType="end"/>
          </w:r>
        </w:sdtContent>
      </w:sdt>
    </w:p>
  </w:footnote>
  <w:footnote w:id="52">
    <w:p w14:paraId="4390285B" w14:textId="1EEDAF47" w:rsidR="004E3610" w:rsidRPr="00454FBE" w:rsidRDefault="004E3610" w:rsidP="0021441E">
      <w:pPr>
        <w:pStyle w:val="Tekstprzypisudolnego"/>
      </w:pPr>
      <w:r>
        <w:rPr>
          <w:rStyle w:val="Odwoanieprzypisudolnego"/>
        </w:rPr>
        <w:footnoteRef/>
      </w:r>
      <w:r w:rsidRPr="00454FBE">
        <w:t xml:space="preserve"> ASK I 3, k. 320; ASK I 91, k. 6v.</w:t>
      </w:r>
    </w:p>
  </w:footnote>
  <w:footnote w:id="53">
    <w:p w14:paraId="692E9B6C" w14:textId="608BBF92" w:rsidR="004E3610" w:rsidRPr="00B40A8C" w:rsidRDefault="004E3610">
      <w:pPr>
        <w:pStyle w:val="Tekstprzypisudolnego"/>
        <w:rPr>
          <w:lang w:val="en-US"/>
        </w:rPr>
      </w:pPr>
      <w:r>
        <w:rPr>
          <w:rStyle w:val="Odwoanieprzypisudolnego"/>
        </w:rPr>
        <w:footnoteRef/>
      </w:r>
      <w:r w:rsidRPr="00B40A8C">
        <w:rPr>
          <w:lang w:val="en-US"/>
        </w:rPr>
        <w:t xml:space="preserve"> ASK I 3, k. 321</w:t>
      </w:r>
      <w:r>
        <w:rPr>
          <w:lang w:val="en-US"/>
        </w:rPr>
        <w:t>;</w:t>
      </w:r>
      <w:r w:rsidRPr="00B40A8C">
        <w:rPr>
          <w:lang w:val="en-US"/>
        </w:rPr>
        <w:t xml:space="preserve"> ASK I 91, k. 8</w:t>
      </w:r>
      <w:r>
        <w:rPr>
          <w:lang w:val="en-US"/>
        </w:rPr>
        <w:t>.</w:t>
      </w:r>
    </w:p>
  </w:footnote>
  <w:footnote w:id="54">
    <w:p w14:paraId="07E3FE7E" w14:textId="5FA7B4B4" w:rsidR="004E3610" w:rsidRPr="003A6A4F" w:rsidRDefault="004E3610">
      <w:pPr>
        <w:pStyle w:val="Tekstprzypisudolnego"/>
        <w:rPr>
          <w:lang w:val="en-US"/>
        </w:rPr>
      </w:pPr>
      <w:r>
        <w:rPr>
          <w:rStyle w:val="Odwoanieprzypisudolnego"/>
        </w:rPr>
        <w:footnoteRef/>
      </w:r>
      <w:r w:rsidRPr="003A6A4F">
        <w:rPr>
          <w:lang w:val="en-US"/>
        </w:rPr>
        <w:t xml:space="preserve"> ASK I 3, k</w:t>
      </w:r>
      <w:r>
        <w:rPr>
          <w:lang w:val="en-US"/>
        </w:rPr>
        <w:t>. 322; ASK I 91, k. 11v.</w:t>
      </w:r>
    </w:p>
  </w:footnote>
  <w:footnote w:id="55">
    <w:p w14:paraId="37CCC462" w14:textId="22BE2158" w:rsidR="004E3610" w:rsidRPr="002F6190" w:rsidRDefault="004E3610">
      <w:pPr>
        <w:pStyle w:val="Tekstprzypisudolnego"/>
      </w:pPr>
      <w:r>
        <w:rPr>
          <w:rStyle w:val="Odwoanieprzypisudolnego"/>
        </w:rPr>
        <w:footnoteRef/>
      </w:r>
      <w:r w:rsidRPr="003A6A4F">
        <w:t xml:space="preserve"> </w:t>
      </w:r>
      <w:r>
        <w:t xml:space="preserve">Na podstawie wysokości podatku można </w:t>
      </w:r>
      <w:r w:rsidRPr="003A6A4F">
        <w:t>przypuszczać</w:t>
      </w:r>
      <w:r>
        <w:t xml:space="preserve">, że chodzi o Jana z Kościana, Adama lub Jerzego </w:t>
      </w:r>
      <w:proofErr w:type="spellStart"/>
      <w:r>
        <w:t>Arglaben</w:t>
      </w:r>
      <w:proofErr w:type="spellEnd"/>
      <w:r>
        <w:t xml:space="preserve">, </w:t>
      </w:r>
      <w:r w:rsidRPr="003A6A4F">
        <w:t xml:space="preserve">ASK I 3, k. </w:t>
      </w:r>
      <w:r>
        <w:t>323v-</w:t>
      </w:r>
      <w:r w:rsidRPr="003A6A4F">
        <w:t>324v.</w:t>
      </w:r>
    </w:p>
  </w:footnote>
  <w:footnote w:id="56">
    <w:p w14:paraId="7684E298" w14:textId="06EE8D98" w:rsidR="004E3610" w:rsidRPr="00DE2AEC" w:rsidRDefault="004E3610">
      <w:pPr>
        <w:pStyle w:val="Tekstprzypisudolnego"/>
        <w:rPr>
          <w:lang w:val="en-US"/>
        </w:rPr>
      </w:pPr>
      <w:r>
        <w:rPr>
          <w:rStyle w:val="Odwoanieprzypisudolnego"/>
        </w:rPr>
        <w:footnoteRef/>
      </w:r>
      <w:r w:rsidRPr="00DE2AEC">
        <w:rPr>
          <w:lang w:val="en-US"/>
        </w:rPr>
        <w:t xml:space="preserve"> </w:t>
      </w:r>
      <w:r w:rsidRPr="003A6A4F">
        <w:rPr>
          <w:lang w:val="en-US"/>
        </w:rPr>
        <w:t>ASK I 3, k</w:t>
      </w:r>
      <w:r>
        <w:rPr>
          <w:lang w:val="en-US"/>
        </w:rPr>
        <w:t>. 327-327v; ASK I 91, k. 23v.</w:t>
      </w:r>
    </w:p>
  </w:footnote>
  <w:footnote w:id="57">
    <w:p w14:paraId="2E66A53F" w14:textId="162F2D30" w:rsidR="004E3610" w:rsidRPr="006E4E95" w:rsidRDefault="004E3610">
      <w:pPr>
        <w:pStyle w:val="Tekstprzypisudolnego"/>
        <w:rPr>
          <w:lang w:val="en-US"/>
        </w:rPr>
      </w:pPr>
      <w:r>
        <w:rPr>
          <w:rStyle w:val="Odwoanieprzypisudolnego"/>
        </w:rPr>
        <w:footnoteRef/>
      </w:r>
      <w:r w:rsidRPr="006E4E95">
        <w:rPr>
          <w:lang w:val="en-US"/>
        </w:rPr>
        <w:t xml:space="preserve"> </w:t>
      </w:r>
      <w:r w:rsidRPr="003A6A4F">
        <w:rPr>
          <w:lang w:val="en-US"/>
        </w:rPr>
        <w:t>ASK I 3, k</w:t>
      </w:r>
      <w:r>
        <w:rPr>
          <w:lang w:val="en-US"/>
        </w:rPr>
        <w:t>. 327v-328; ASK I 91, k. 25.</w:t>
      </w:r>
    </w:p>
  </w:footnote>
  <w:footnote w:id="58">
    <w:p w14:paraId="33A67B59" w14:textId="43F8D7DF" w:rsidR="004E3610" w:rsidRPr="000309D4" w:rsidRDefault="004E3610">
      <w:pPr>
        <w:pStyle w:val="Tekstprzypisudolnego"/>
        <w:rPr>
          <w:lang w:val="en-US"/>
        </w:rPr>
      </w:pPr>
      <w:r>
        <w:rPr>
          <w:rStyle w:val="Odwoanieprzypisudolnego"/>
        </w:rPr>
        <w:footnoteRef/>
      </w:r>
      <w:r w:rsidRPr="000309D4">
        <w:rPr>
          <w:lang w:val="en-US"/>
        </w:rPr>
        <w:t xml:space="preserve"> </w:t>
      </w:r>
      <w:r w:rsidRPr="003A6A4F">
        <w:rPr>
          <w:lang w:val="en-US"/>
        </w:rPr>
        <w:t>ASK I 3, k</w:t>
      </w:r>
      <w:r>
        <w:rPr>
          <w:lang w:val="en-US"/>
        </w:rPr>
        <w:t>. 337v-338; ASK I 91, k. 50.</w:t>
      </w:r>
    </w:p>
  </w:footnote>
  <w:footnote w:id="59">
    <w:p w14:paraId="7E573D3C" w14:textId="5C2E5E8C" w:rsidR="004E3610" w:rsidRPr="00B40A8C" w:rsidRDefault="004E3610">
      <w:pPr>
        <w:pStyle w:val="Tekstprzypisudolnego"/>
        <w:rPr>
          <w:lang w:val="en-US"/>
        </w:rPr>
      </w:pPr>
      <w:r>
        <w:rPr>
          <w:rStyle w:val="Odwoanieprzypisudolnego"/>
        </w:rPr>
        <w:footnoteRef/>
      </w:r>
      <w:r w:rsidRPr="00B40A8C">
        <w:rPr>
          <w:lang w:val="en-US"/>
        </w:rPr>
        <w:t xml:space="preserve"> ASK I 3, k. 321</w:t>
      </w:r>
      <w:r>
        <w:rPr>
          <w:lang w:val="en-US"/>
        </w:rPr>
        <w:t xml:space="preserve">; </w:t>
      </w:r>
      <w:r w:rsidRPr="00B40A8C">
        <w:rPr>
          <w:lang w:val="en-US"/>
        </w:rPr>
        <w:t>ASK I 91, k. 9</w:t>
      </w:r>
      <w:r>
        <w:rPr>
          <w:lang w:val="en-US"/>
        </w:rPr>
        <w:t>.</w:t>
      </w:r>
    </w:p>
  </w:footnote>
  <w:footnote w:id="60">
    <w:p w14:paraId="2CEC6565" w14:textId="3418E007" w:rsidR="004E3610" w:rsidRPr="00DE2AEC" w:rsidRDefault="004E3610">
      <w:pPr>
        <w:pStyle w:val="Tekstprzypisudolnego"/>
        <w:rPr>
          <w:lang w:val="en-US"/>
        </w:rPr>
      </w:pPr>
      <w:r>
        <w:rPr>
          <w:rStyle w:val="Odwoanieprzypisudolnego"/>
        </w:rPr>
        <w:footnoteRef/>
      </w:r>
      <w:r w:rsidRPr="00DE2AEC">
        <w:rPr>
          <w:lang w:val="en-US"/>
        </w:rPr>
        <w:t xml:space="preserve"> ASK I 91, k. 30v.</w:t>
      </w:r>
    </w:p>
  </w:footnote>
  <w:footnote w:id="61">
    <w:p w14:paraId="3FC3651C" w14:textId="7F48F38A" w:rsidR="004E3610" w:rsidRPr="00300950" w:rsidRDefault="004E3610">
      <w:pPr>
        <w:pStyle w:val="Tekstprzypisudolnego"/>
        <w:rPr>
          <w:lang w:val="en-US"/>
        </w:rPr>
      </w:pPr>
      <w:r>
        <w:rPr>
          <w:rStyle w:val="Odwoanieprzypisudolnego"/>
        </w:rPr>
        <w:footnoteRef/>
      </w:r>
      <w:r w:rsidRPr="00300950">
        <w:rPr>
          <w:lang w:val="en-US"/>
        </w:rPr>
        <w:t xml:space="preserve"> ASK I 91, k. 3</w:t>
      </w:r>
      <w:r>
        <w:rPr>
          <w:lang w:val="en-US"/>
        </w:rPr>
        <w:t>6</w:t>
      </w:r>
      <w:r w:rsidRPr="00300950">
        <w:rPr>
          <w:lang w:val="en-US"/>
        </w:rPr>
        <w:t>.</w:t>
      </w:r>
    </w:p>
  </w:footnote>
  <w:footnote w:id="62">
    <w:p w14:paraId="7F53B30D" w14:textId="4F5C182D" w:rsidR="004E3610" w:rsidRPr="00751F72" w:rsidRDefault="004E3610">
      <w:pPr>
        <w:pStyle w:val="Tekstprzypisudolnego"/>
        <w:rPr>
          <w:lang w:val="en-US"/>
        </w:rPr>
      </w:pPr>
      <w:r>
        <w:rPr>
          <w:rStyle w:val="Odwoanieprzypisudolnego"/>
        </w:rPr>
        <w:footnoteRef/>
      </w:r>
      <w:r w:rsidRPr="00751F72">
        <w:rPr>
          <w:lang w:val="en-US"/>
        </w:rPr>
        <w:t xml:space="preserve"> </w:t>
      </w:r>
      <w:r w:rsidRPr="00300950">
        <w:rPr>
          <w:lang w:val="en-US"/>
        </w:rPr>
        <w:t>ASK I 91, k. 3</w:t>
      </w:r>
      <w:r>
        <w:rPr>
          <w:lang w:val="en-US"/>
        </w:rPr>
        <w:t>9v, 42.</w:t>
      </w:r>
    </w:p>
  </w:footnote>
  <w:footnote w:id="63">
    <w:p w14:paraId="2DF799CA" w14:textId="108637DD" w:rsidR="004E3610" w:rsidRPr="0021441E" w:rsidRDefault="004E3610">
      <w:pPr>
        <w:pStyle w:val="Tekstprzypisudolnego"/>
        <w:rPr>
          <w:lang w:val="en-US"/>
        </w:rPr>
      </w:pPr>
      <w:r>
        <w:rPr>
          <w:rStyle w:val="Odwoanieprzypisudolnego"/>
        </w:rPr>
        <w:footnoteRef/>
      </w:r>
      <w:r w:rsidRPr="0021441E">
        <w:rPr>
          <w:lang w:val="en-US"/>
        </w:rPr>
        <w:t xml:space="preserve"> </w:t>
      </w:r>
      <w:r w:rsidRPr="00300950">
        <w:rPr>
          <w:lang w:val="en-US"/>
        </w:rPr>
        <w:t xml:space="preserve">ASK I 91, k. </w:t>
      </w:r>
      <w:r>
        <w:rPr>
          <w:lang w:val="en-US"/>
        </w:rPr>
        <w:t>68.</w:t>
      </w:r>
    </w:p>
  </w:footnote>
  <w:footnote w:id="64">
    <w:p w14:paraId="7719AA36" w14:textId="44261F9E" w:rsidR="004E3610" w:rsidRPr="00DD0300" w:rsidRDefault="004E3610">
      <w:pPr>
        <w:pStyle w:val="Tekstprzypisudolnego"/>
        <w:rPr>
          <w:lang w:val="en-US"/>
        </w:rPr>
      </w:pPr>
      <w:r>
        <w:rPr>
          <w:rStyle w:val="Odwoanieprzypisudolnego"/>
        </w:rPr>
        <w:footnoteRef/>
      </w:r>
      <w:r w:rsidRPr="00DD0300">
        <w:rPr>
          <w:lang w:val="en-US"/>
        </w:rPr>
        <w:t xml:space="preserve"> </w:t>
      </w:r>
      <w:r w:rsidRPr="003A6A4F">
        <w:rPr>
          <w:lang w:val="en-US"/>
        </w:rPr>
        <w:t>ASK I 3, k</w:t>
      </w:r>
      <w:r>
        <w:rPr>
          <w:lang w:val="en-US"/>
        </w:rPr>
        <w:t>. 330v, 341v; ASK I 91, k. 32, 60v.</w:t>
      </w:r>
    </w:p>
  </w:footnote>
  <w:footnote w:id="65">
    <w:p w14:paraId="3A9FF425" w14:textId="7AA1662D" w:rsidR="004E3610" w:rsidRPr="003A6A4F" w:rsidRDefault="004E3610">
      <w:pPr>
        <w:pStyle w:val="Tekstprzypisudolnego"/>
        <w:rPr>
          <w:lang w:val="en-US"/>
        </w:rPr>
      </w:pPr>
      <w:r>
        <w:rPr>
          <w:rStyle w:val="Odwoanieprzypisudolnego"/>
        </w:rPr>
        <w:footnoteRef/>
      </w:r>
      <w:r w:rsidRPr="003A6A4F">
        <w:rPr>
          <w:lang w:val="en-US"/>
        </w:rPr>
        <w:t xml:space="preserve"> ASK I 3, k</w:t>
      </w:r>
      <w:r>
        <w:rPr>
          <w:lang w:val="en-US"/>
        </w:rPr>
        <w:t>. 322; ASK I 91, k. 10v.</w:t>
      </w:r>
    </w:p>
  </w:footnote>
  <w:footnote w:id="66">
    <w:p w14:paraId="5B655F0F" w14:textId="02B61AB3" w:rsidR="004E3610" w:rsidRPr="00DE2AEC" w:rsidRDefault="004E3610">
      <w:pPr>
        <w:pStyle w:val="Tekstprzypisudolnego"/>
        <w:rPr>
          <w:lang w:val="en-US"/>
        </w:rPr>
      </w:pPr>
      <w:r>
        <w:rPr>
          <w:rStyle w:val="Odwoanieprzypisudolnego"/>
        </w:rPr>
        <w:footnoteRef/>
      </w:r>
      <w:r w:rsidRPr="00DE2AEC">
        <w:rPr>
          <w:lang w:val="en-US"/>
        </w:rPr>
        <w:t xml:space="preserve"> ASK I 3, k. 324v.</w:t>
      </w:r>
    </w:p>
  </w:footnote>
  <w:footnote w:id="67">
    <w:p w14:paraId="44D2DB24" w14:textId="18D42D00" w:rsidR="004E3610" w:rsidRPr="008403F5" w:rsidRDefault="004E3610">
      <w:pPr>
        <w:pStyle w:val="Tekstprzypisudolnego"/>
        <w:rPr>
          <w:lang w:val="en-US"/>
        </w:rPr>
      </w:pPr>
      <w:r>
        <w:rPr>
          <w:rStyle w:val="Odwoanieprzypisudolnego"/>
        </w:rPr>
        <w:footnoteRef/>
      </w:r>
      <w:r w:rsidRPr="008403F5">
        <w:rPr>
          <w:lang w:val="en-US"/>
        </w:rPr>
        <w:t xml:space="preserve"> </w:t>
      </w:r>
      <w:r w:rsidRPr="00DE2AEC">
        <w:rPr>
          <w:lang w:val="en-US"/>
        </w:rPr>
        <w:t>ASK I 3, k. 3</w:t>
      </w:r>
      <w:r>
        <w:rPr>
          <w:lang w:val="en-US"/>
        </w:rPr>
        <w:t>40</w:t>
      </w:r>
      <w:r w:rsidRPr="00DE2AEC">
        <w:rPr>
          <w:lang w:val="en-US"/>
        </w:rPr>
        <w:t>.</w:t>
      </w:r>
    </w:p>
  </w:footnote>
  <w:footnote w:id="68">
    <w:p w14:paraId="7C5B3B81" w14:textId="13DC1D9A" w:rsidR="004E3610" w:rsidRPr="00DE2AEC" w:rsidRDefault="004E3610">
      <w:pPr>
        <w:pStyle w:val="Tekstprzypisudolnego"/>
        <w:rPr>
          <w:lang w:val="en-US"/>
        </w:rPr>
      </w:pPr>
      <w:r>
        <w:rPr>
          <w:rStyle w:val="Odwoanieprzypisudolnego"/>
        </w:rPr>
        <w:footnoteRef/>
      </w:r>
      <w:r w:rsidRPr="00DE2AEC">
        <w:rPr>
          <w:lang w:val="en-US"/>
        </w:rPr>
        <w:t xml:space="preserve"> ASK I 3, k. 32</w:t>
      </w:r>
      <w:r>
        <w:rPr>
          <w:lang w:val="en-US"/>
        </w:rPr>
        <w:t>6</w:t>
      </w:r>
      <w:r w:rsidRPr="00DE2AEC">
        <w:rPr>
          <w:lang w:val="en-US"/>
        </w:rPr>
        <w:t>v.</w:t>
      </w:r>
    </w:p>
  </w:footnote>
  <w:footnote w:id="69">
    <w:p w14:paraId="661512BB" w14:textId="77777777" w:rsidR="004E3610" w:rsidRPr="00515CBA" w:rsidRDefault="004E3610" w:rsidP="008403F5">
      <w:pPr>
        <w:pStyle w:val="Tekstprzypisudolnego"/>
        <w:rPr>
          <w:lang w:val="en-US"/>
        </w:rPr>
      </w:pPr>
      <w:r>
        <w:rPr>
          <w:rStyle w:val="Odwoanieprzypisudolnego"/>
        </w:rPr>
        <w:footnoteRef/>
      </w:r>
      <w:r w:rsidRPr="00515CBA">
        <w:rPr>
          <w:lang w:val="en-US"/>
        </w:rPr>
        <w:t xml:space="preserve"> </w:t>
      </w:r>
      <w:r w:rsidRPr="003A6A4F">
        <w:rPr>
          <w:lang w:val="en-US"/>
        </w:rPr>
        <w:t>ASK I 3, k</w:t>
      </w:r>
      <w:r>
        <w:rPr>
          <w:lang w:val="en-US"/>
        </w:rPr>
        <w:t>. 331v.</w:t>
      </w:r>
    </w:p>
  </w:footnote>
  <w:footnote w:id="70">
    <w:p w14:paraId="517C85CC" w14:textId="77777777" w:rsidR="004E3610" w:rsidRPr="000309D4" w:rsidRDefault="004E3610" w:rsidP="008403F5">
      <w:pPr>
        <w:pStyle w:val="Tekstprzypisudolnego"/>
        <w:rPr>
          <w:lang w:val="en-US"/>
        </w:rPr>
      </w:pPr>
      <w:r>
        <w:rPr>
          <w:rStyle w:val="Odwoanieprzypisudolnego"/>
        </w:rPr>
        <w:footnoteRef/>
      </w:r>
      <w:r w:rsidRPr="000309D4">
        <w:rPr>
          <w:lang w:val="en-US"/>
        </w:rPr>
        <w:t xml:space="preserve"> </w:t>
      </w:r>
      <w:r w:rsidRPr="003A6A4F">
        <w:rPr>
          <w:lang w:val="en-US"/>
        </w:rPr>
        <w:t>ASK I 3, k</w:t>
      </w:r>
      <w:r>
        <w:rPr>
          <w:lang w:val="en-US"/>
        </w:rPr>
        <w:t>. 337v.</w:t>
      </w:r>
    </w:p>
  </w:footnote>
  <w:footnote w:id="71">
    <w:p w14:paraId="3125B23C" w14:textId="77777777" w:rsidR="004E3610" w:rsidRPr="0056736B" w:rsidRDefault="004E3610" w:rsidP="008403F5">
      <w:pPr>
        <w:pStyle w:val="Tekstprzypisudolnego"/>
        <w:rPr>
          <w:lang w:val="en-US"/>
        </w:rPr>
      </w:pPr>
      <w:r>
        <w:rPr>
          <w:rStyle w:val="Odwoanieprzypisudolnego"/>
        </w:rPr>
        <w:footnoteRef/>
      </w:r>
      <w:r w:rsidRPr="0056736B">
        <w:rPr>
          <w:lang w:val="en-US"/>
        </w:rPr>
        <w:t xml:space="preserve"> </w:t>
      </w:r>
      <w:r w:rsidRPr="003A6A4F">
        <w:rPr>
          <w:lang w:val="en-US"/>
        </w:rPr>
        <w:t>ASK I 3, k</w:t>
      </w:r>
      <w:r>
        <w:rPr>
          <w:lang w:val="en-US"/>
        </w:rPr>
        <w:t>. 339v.</w:t>
      </w:r>
    </w:p>
  </w:footnote>
  <w:footnote w:id="72">
    <w:p w14:paraId="6A12CCD3" w14:textId="56BD339C" w:rsidR="004E3610" w:rsidRDefault="004E3610">
      <w:pPr>
        <w:pStyle w:val="Tekstprzypisudolnego"/>
      </w:pPr>
      <w:r>
        <w:rPr>
          <w:rStyle w:val="Odwoanieprzypisudolnego"/>
        </w:rPr>
        <w:footnoteRef/>
      </w:r>
      <w:r>
        <w:t xml:space="preserve"> </w:t>
      </w:r>
      <w:r w:rsidRPr="003A6A4F">
        <w:rPr>
          <w:lang w:val="en-US"/>
        </w:rPr>
        <w:t>ASK I 3, k</w:t>
      </w:r>
      <w:r>
        <w:rPr>
          <w:lang w:val="en-US"/>
        </w:rPr>
        <w:t>. 344v.</w:t>
      </w:r>
    </w:p>
  </w:footnote>
  <w:footnote w:id="73">
    <w:p w14:paraId="3CFFCFDE" w14:textId="32F8A5C3" w:rsidR="004E3610" w:rsidRDefault="004E3610" w:rsidP="00176D5D">
      <w:pPr>
        <w:pStyle w:val="Tekstprzypisudolnego"/>
      </w:pPr>
      <w:r>
        <w:rPr>
          <w:rStyle w:val="Odwoanieprzypisudolnego"/>
        </w:rPr>
        <w:footnoteRef/>
      </w:r>
      <w:r w:rsidRPr="00300950">
        <w:rPr>
          <w:lang w:val="en-US"/>
        </w:rPr>
        <w:t xml:space="preserve"> </w:t>
      </w:r>
      <w:sdt>
        <w:sdtPr>
          <w:alias w:val="Don't edit this field"/>
          <w:tag w:val="CitaviPlaceholder#aec9a5ac-5c0d-493c-908f-894892fdb95e"/>
          <w:id w:val="1901394894"/>
          <w:placeholder>
            <w:docPart w:val="227639C9B55B4FCDABC54D182552443F"/>
          </w:placeholder>
        </w:sdtPr>
        <w:sdtEndPr/>
        <w:sdtContent>
          <w:r>
            <w:fldChar w:fldCharType="begin"/>
          </w:r>
          <w:r w:rsidR="000F43F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</w:instrText>
          </w:r>
          <w:r w:rsidR="000F43F2" w:rsidRPr="007B5D68">
            <w:instrText>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}</w:instrText>
          </w:r>
          <w:r>
            <w:fldChar w:fldCharType="separate"/>
          </w:r>
          <w:r w:rsidR="00171543">
            <w:t xml:space="preserve">J. Tandecki, K. Kopiński, </w:t>
          </w:r>
          <w:r w:rsidR="00171543" w:rsidRPr="00171543">
            <w:rPr>
              <w:i/>
            </w:rPr>
            <w:t>Edytorstwo źródeł historycznych</w:t>
          </w:r>
          <w:r w:rsidR="00171543" w:rsidRPr="00171543">
            <w:t>, Warszawa 2014 (Nauki Pomocnicze Historii. Seria Nowa / Instytut Historii PAN), s. 248–265.</w:t>
          </w:r>
          <w:r>
            <w:fldChar w:fldCharType="end"/>
          </w:r>
        </w:sdtContent>
      </w:sdt>
    </w:p>
  </w:footnote>
  <w:footnote w:id="74">
    <w:p w14:paraId="0040DCE8" w14:textId="41ED180A" w:rsidR="004E3610" w:rsidRPr="0030442E" w:rsidRDefault="004E3610" w:rsidP="00176D5D">
      <w:pPr>
        <w:pStyle w:val="Tekstprzypisudolnego"/>
      </w:pPr>
      <w:r>
        <w:rPr>
          <w:rStyle w:val="Odwoanieprzypisudolnego"/>
        </w:rPr>
        <w:footnoteRef/>
      </w:r>
      <w:r>
        <w:t xml:space="preserve"> </w:t>
      </w:r>
      <w:sdt>
        <w:sdtPr>
          <w:alias w:val="Don't edit this field"/>
          <w:tag w:val="CitaviPlaceholder#af8944ce-56f0-4357-8f71-f79241558c32"/>
          <w:id w:val="1297643822"/>
          <w:placeholder>
            <w:docPart w:val="DefaultPlaceholder_-1854013440"/>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jMyZmU4LTlkNjAtNGQzNi05MjcyLWZiMWQ3ZDU3ZDAwMSIsIlJhbmdlTGVuZ3RoIjoxMTYsIlJlZmVyZW5jZUlkIjoiODBlNjcwOTEtNzZkMS00OTE3LWIxOWYtYzBjZTVlNjhkMDEx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2MyIsIlN0YXJ0UGFnZSI6eyIkaWQiOiI1IiwiJHR5cGUiOiJTd2lzc0FjYWRlbWljLlBhZ2VOdW1iZXIsIFN3aXNzQWNhZGVtaWMiLCJJc0Z1bGx5TnVtZXJpYyI6dHJ1ZSwiTnVtYmVyIjo0NjMsIk51bWJlcmluZ1R5cGUiOjAsIk51bWVyYWxTeXN0ZW0iOjAsIk9yaWdpbmFsU3RyaW5nIjoiNDYzIiwiUHJldHR5U3RyaW5nIjoiNDY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5My9sbGMvZnFyMDMzIiwiVXJpU3RyaW5nIjoiaHR0cHM6Ly9kb2kub3JnLzEwLjEwOTMvbGxjL2ZxcjAz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BzOi8vcmVwb3p5dG9yaXVtLmFtdS5lZHUucGwvaGFuZGxlLzEwNTkzLzIyMTQ5IiwiVXJpU3RyaW5nIjoiaHR0cHM6Ly9yZXBvenl0b3JpdW0uYW11LmVkdS5wbC9oYW5kbGUvMTA1OTMvMjIxND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</w:instrText>
          </w:r>
          <w:r w:rsidR="000F43F2" w:rsidRPr="007B5D68">
            <w:rPr>
              <w:lang w:val="en-US"/>
            </w:rPr>
            <w:instrText>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}</w:instrText>
          </w:r>
          <w:r>
            <w:fldChar w:fldCharType="separate"/>
          </w:r>
          <w:r w:rsidR="00171543">
            <w:rPr>
              <w:lang w:val="en-US"/>
            </w:rPr>
            <w:t xml:space="preserve">E. Pierazzo, </w:t>
          </w:r>
          <w:r w:rsidR="00171543" w:rsidRPr="00171543">
            <w:rPr>
              <w:i/>
              <w:lang w:val="en-US"/>
            </w:rPr>
            <w:t>A rationale of digital documentary editions</w:t>
          </w:r>
          <w:r w:rsidR="00171543" w:rsidRPr="00171543">
            <w:rPr>
              <w:lang w:val="en-US"/>
            </w:rPr>
            <w:t xml:space="preserve">, „Literary and Linguistic Computing“, 26 (4), 2011, s. 463; </w:t>
          </w:r>
          <w:r w:rsidR="00171543" w:rsidRPr="00171543">
            <w:rPr>
              <w:i/>
              <w:lang w:val="en-US"/>
            </w:rPr>
            <w:t xml:space="preserve">Jak wydawać teksty dawne, </w:t>
          </w:r>
          <w:r w:rsidR="00171543" w:rsidRPr="00171543">
            <w:rPr>
              <w:lang w:val="en-US"/>
            </w:rPr>
            <w:t>red. K. Borowiec, i in., Poznań 2017 (Staropolskie Spotkania Językoznawcze, 2), s. 8.</w:t>
          </w:r>
          <w:r>
            <w:fldChar w:fldCharType="end"/>
          </w:r>
        </w:sdtContent>
      </w:sdt>
    </w:p>
  </w:footnote>
  <w:footnote w:id="75">
    <w:p w14:paraId="6534BD00" w14:textId="50E61FA9" w:rsidR="004E3610" w:rsidRPr="0030442E" w:rsidRDefault="004E3610" w:rsidP="00176D5D">
      <w:pPr>
        <w:pStyle w:val="Tekstprzypisudolnego"/>
        <w:rPr>
          <w:lang w:val="en-US"/>
        </w:rPr>
      </w:pPr>
      <w:r>
        <w:rPr>
          <w:rStyle w:val="Odwoanieprzypisudolnego"/>
        </w:rPr>
        <w:footnoteRef/>
      </w:r>
      <w:r w:rsidRPr="00842F4C">
        <w:rPr>
          <w:lang w:val="en-US"/>
        </w:rPr>
        <w:t xml:space="preserve"> „4. The critical text as database view”, </w:t>
      </w:r>
      <w:sdt>
        <w:sdtPr>
          <w:rPr>
            <w:lang w:val="en-US"/>
          </w:rPr>
          <w:alias w:val="Don't edit this field"/>
          <w:tag w:val="CitaviPlaceholder#1e8569ea-7e47-4833-a3d5-aef00640e9e4"/>
          <w:id w:val="845212983"/>
          <w:placeholder>
            <w:docPart w:val="DefaultPlaceholder_-1854013440"/>
          </w:placeholder>
        </w:sdtPr>
        <w:sdtEndPr/>
        <w:sdtContent>
          <w:r>
            <w:rPr>
              <w:lang w:val="en-US"/>
            </w:rPr>
            <w:fldChar w:fldCharType="begin"/>
          </w:r>
          <w:r w:rsidR="000F43F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MWNlNGNmLTM1YWQtNDJmOS05MjA4LWZlNTdiOWU1MTUyMyIsIlJhbmdlTGVuZ3RoIjoxNTYsIlJlZmVyZW5jZUlkIjoiNzg4NDZkYTktMGY4Zi00YjdiLTkzODUtYzRlZjYzOWY2OTV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yMCIsIlN0YXJ0UGFnZSI6eyIkaWQiOiI1IiwiJHR5cGUiOiJTd2lzc0FjYWRlbWljLlBhZ2VOdW1iZXIsIFN3aXNzQWNhZGVtaWMiLCJJc0Z1bGx5TnVtZXJpYyI6dHJ1ZSwiTnVtYmVyIjoxMjAsIk51bWJlcmluZ1R5cGUiOjAsIk51bWVyYWxTeXN0ZW0iOjAsIk9yaWdpbmFsU3RyaW5nIjoiMTIwIiwiUHJldHR5U3RyaW5nIjoiMTIw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kzL2xsYy9mcW4wMzkiLCJVcmlTdHJpbmciOiJodHRwczovL2RvaS5vcmcvMTAuMTA5My9sbGMvZnFuMDM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PcmlnaW5hbFN0cmluZyI6IjE1IiwiU3RhcnRQYWdlIjp7IiRpZCI6IjE2IiwiJHR5cGUiOiJTd2lzc0FjYWRlbWljLlBhZ2VOdW1iZXIsIFN3aXNzQWNhZGVtaWMiLCJJc0Z1bGx5TnVtZXJpYyI6dHJ1ZSwiTnVtYmVyIjoxNSwiTnVtYmVyaW5nVHlwZSI6MCwiTnVtZXJhbFN5c3RlbSI6MCwiT3JpZ2luYWxTdHJpbmciOiIxNSIsIlByZXR0eVN0cmluZyI6IjE1In19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HZW9yZyIsIkxhc3ROYW1lIjoiVm9nZWxlciIsIlByb3RlY3RlZCI6ZmFsc2UsIlNleCI6MiwiQ3JlYXRlZEJ5IjoiX0JvZ3VtaWwiLCJDcmVhdGVkT24iOiIyMDE5LTExLTA2VDExOjMyOjM4IiwiTW9kaWZpZWRCeSI6Il9Cb2d1bWlsIiwiSWQiOiJiN2NhZGU3NC01MjY3LTQxOWYtODBkNS1kYTczMGVmODNhM2YiLCJNb2RpZmllZE9uIjoiMjAxOS0xMS0wNlQxMTozMjo0MCIsIlByb2plY3QiOnsiJHJlZiI6IjgifX1dLCJCaWJUZVhLZXkiOiJWb2dlbGVyLmIiLCJDaXRhdGlvbktleSI6IkNvbnRlbnQ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JodHRwOi8vd3d3LndvcmxkY2F0Lm9yZy9vY2xjLzk2NjE5NDc5NyIsIlVyaVN0cmluZyI6Imh0dHA6Ly93d3cud29ybGRjYXQub3JnL29jbGMvOTY2MTk0Nzk3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}</w:instrText>
          </w:r>
          <w:r>
            <w:rPr>
              <w:lang w:val="en-US"/>
            </w:rPr>
            <w:fldChar w:fldCharType="separate"/>
          </w:r>
          <w:r w:rsidR="00171543">
            <w:rPr>
              <w:lang w:val="en-US"/>
            </w:rPr>
            <w:t xml:space="preserve">D.P. O'Donnell, </w:t>
          </w:r>
          <w:r w:rsidR="00171543" w:rsidRPr="00171543">
            <w:rPr>
              <w:i/>
              <w:lang w:val="en-US"/>
            </w:rPr>
            <w:t>Back to the future: what digital editors can learn from print editorial practice</w:t>
          </w:r>
          <w:r w:rsidR="00171543" w:rsidRPr="00171543">
            <w:rPr>
              <w:lang w:val="en-US"/>
            </w:rPr>
            <w:t xml:space="preserve">, „Literary and Linguistic Computing“, 24 (1), 2009, s. 120; G. Vogeler, </w:t>
          </w:r>
          <w:r w:rsidR="00171543" w:rsidRPr="00171543">
            <w:rPr>
              <w:i/>
              <w:lang w:val="en-US"/>
            </w:rPr>
            <w:t>The Content of Accounts and Registers in their Digital Edition XML/TEI, Spreadsheets, and Semantic Web Technologies</w:t>
          </w:r>
          <w:r w:rsidR="00171543" w:rsidRPr="00171543">
            <w:rPr>
              <w:lang w:val="en-US"/>
            </w:rPr>
            <w:t xml:space="preserve">, w: </w:t>
          </w:r>
          <w:r w:rsidR="00171543" w:rsidRPr="00171543">
            <w:rPr>
              <w:i/>
              <w:lang w:val="en-US"/>
            </w:rPr>
            <w:t>Konzeptionelle uberlegungen zur edition von rechnungen und amtsbuchern des</w:t>
          </w:r>
          <w:r w:rsidR="00171543" w:rsidRPr="00171543">
            <w:rPr>
              <w:lang w:val="en-US"/>
            </w:rPr>
            <w:t>, red. J. Sarnowsky, N. Henkel, Göttingen 2016, s. 15.</w:t>
          </w:r>
          <w:r>
            <w:rPr>
              <w:lang w:val="en-US"/>
            </w:rPr>
            <w:fldChar w:fldCharType="end"/>
          </w:r>
        </w:sdtContent>
      </w:sdt>
    </w:p>
  </w:footnote>
  <w:footnote w:id="76">
    <w:p w14:paraId="1FD0E0AC" w14:textId="5B5714E7" w:rsidR="004E3610" w:rsidRPr="00D22AC7" w:rsidRDefault="004E3610" w:rsidP="00176D5D">
      <w:pPr>
        <w:pStyle w:val="Tekstprzypisudolnego"/>
      </w:pPr>
      <w:r>
        <w:rPr>
          <w:rStyle w:val="Odwoanieprzypisudolnego"/>
        </w:rPr>
        <w:footnoteRef/>
      </w:r>
      <w:r w:rsidRPr="008F5C39">
        <w:rPr>
          <w:lang w:val="en-GB"/>
        </w:rPr>
        <w:t xml:space="preserve"> </w:t>
      </w:r>
      <w:sdt>
        <w:sdtPr>
          <w:alias w:val="Don't edit this field"/>
          <w:tag w:val="CitaviPlaceholder#62cf6602-1206-4b6b-9a54-af290cc528b1"/>
          <w:id w:val="2013874857"/>
          <w:placeholder>
            <w:docPart w:val="DefaultPlaceholder_-1854013440"/>
          </w:placeholder>
        </w:sdtPr>
        <w:sdtEndPr/>
        <w:sdtContent>
          <w:r>
            <w:fldChar w:fldCharType="begin"/>
          </w:r>
          <w:r w:rsidR="000F43F2">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Yjk2NDQwLTIyNTctNGU0Ny04MDlkLTZhZGFmY2Y1NDZhYSIsIlJhbmdlTGVuZ3RoIjoxOTEsIlJlZmVyZW5jZUlkIjoiN2I3NjUzODItYTUxOC00YjM1LTlhMWItYjgxOWUzNmIxZTA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xMi4xMS4yMDE5IiwiQXV0aG9ycyI6W10sIkJpYlRlWEtleSI6Ii5iZiIsIkNpdGF0aW9uS2V5IjoiSW50ZXJuZXRvd2Ei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2RhbnRpc2N1cy5pYmkudXcuZWR1LnBsLz9tZW51PWFib3V0Q29ycHVzJmY9YWJvdXRDb3JwdXMmbGFuZz1wbCIsIlVyaVN0cmluZyI6Imh0dHA6Ly9kYW50aXNjdXMuaWJpLnV3LmVkdS5wbC8/bWVudT1hYm91dENvcnB1cyZmPWFib3V0Q29ycHVzJmxhbmc9cGw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</w:instrText>
          </w:r>
          <w:r w:rsidR="000F43F2" w:rsidRPr="007B5D68">
            <w:instrText>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}</w:instrText>
          </w:r>
          <w:r>
            <w:fldChar w:fldCharType="separate"/>
          </w:r>
          <w:r w:rsidR="00171543">
            <w:rPr>
              <w:i/>
            </w:rPr>
            <w:t>Internetowa publikacja Korpusu Tekstów i Korespondencji Jana Dantyszka (1485-1548). Informacja o projekcie</w:t>
          </w:r>
          <w:r w:rsidR="00171543" w:rsidRPr="00171543">
            <w:t>, http://dantiscus.ibi.uw.edu.pl/?menu=aboutCorpus&amp;f=aboutCorpus&amp;lang=pl, 12.11.2019.</w:t>
          </w:r>
          <w:r>
            <w:fldChar w:fldCharType="end"/>
          </w:r>
        </w:sdtContent>
      </w:sdt>
    </w:p>
  </w:footnote>
  <w:footnote w:id="77">
    <w:p w14:paraId="1AF54CFF" w14:textId="7F439D37" w:rsidR="004E3610" w:rsidRPr="00ED2523" w:rsidRDefault="004E3610" w:rsidP="00176D5D">
      <w:pPr>
        <w:pStyle w:val="Tekstprzypisudolnego"/>
        <w:rPr>
          <w:lang w:val="en-US"/>
        </w:rPr>
      </w:pPr>
      <w:r>
        <w:rPr>
          <w:rStyle w:val="Odwoanieprzypisudolnego"/>
        </w:rPr>
        <w:footnoteRef/>
      </w:r>
      <w:r w:rsidRPr="008F5C39">
        <w:t xml:space="preserve"> </w:t>
      </w:r>
      <w:sdt>
        <w:sdtPr>
          <w:alias w:val="Don't edit this field"/>
          <w:tag w:val="CitaviPlaceholder#f5ec3ac8-3752-4c73-b70b-a33703ed2c9b"/>
          <w:id w:val="-131414109"/>
          <w:placeholder>
            <w:docPart w:val="DefaultPlaceholder_-1854013440"/>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MjZhODM3LWViYmMtNDM0Yy04MDg2LTgyMWUzMmFhZTU1YyIsIlJhbmdlTGVuZ3RoIjoxMjMsIlJlZmVyZW5jZUlkIjoiMWY1OWVhNDMtNTBiYS00MmY0LWExMzMtODYyOTI1NDlhYjM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iLCJTdGFydFBhZ2UiOnsiJGlkIjoiNSIsIiR0eXBlIjoiU3dpc3NBY2FkZW1pYy5QYWdlTnVtYmVyLCBTd2lzc0FjYWRlbWljIiwiSXNGdWxseU51bWVyaWMiOnRydWUsIk51bWJlciI6MiwiTnVtYmVyaW5nVHlwZSI6MCwiTnVtZXJhbFN5c3RlbSI6MCwiT3JpZ2luYWxTdHJpbmciOiIyIiwiUHJldHR5U3RyaW5nIjoi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NDAwMC9qdGVpLjk3OSIsIlVyaVN0cmluZyI6Imh0dHBzOi8vZG9pLm9yZy8xMC40MDAwL2p0ZWkuOTc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</w:instrText>
          </w:r>
          <w:r w:rsidR="000F43F2" w:rsidRPr="007B5D68">
            <w:rPr>
              <w:lang w:val="en-US"/>
            </w:rPr>
            <w:instrText>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}</w:instrText>
          </w:r>
          <w:r>
            <w:fldChar w:fldCharType="separate"/>
          </w:r>
          <w:r w:rsidR="00171543">
            <w:rPr>
              <w:lang w:val="en-US"/>
            </w:rPr>
            <w:t xml:space="preserve">D. Schmidt, </w:t>
          </w:r>
          <w:r w:rsidR="00171543" w:rsidRPr="00171543">
            <w:rPr>
              <w:i/>
              <w:lang w:val="en-US"/>
            </w:rPr>
            <w:t>Towards an Interoperable Digital Scholarly Edition</w:t>
          </w:r>
          <w:r w:rsidR="00171543" w:rsidRPr="00171543">
            <w:rPr>
              <w:lang w:val="en-US"/>
            </w:rPr>
            <w:t>, „Journal of the Text Encoding Initiative“ 7, 2014, s. 1–20.</w:t>
          </w:r>
          <w:r>
            <w:fldChar w:fldCharType="end"/>
          </w:r>
        </w:sdtContent>
      </w:sdt>
    </w:p>
  </w:footnote>
  <w:footnote w:id="78">
    <w:p w14:paraId="16A3160A" w14:textId="181E393E" w:rsidR="004E3610" w:rsidRPr="00ED2523" w:rsidRDefault="004E3610" w:rsidP="00176D5D">
      <w:pPr>
        <w:pStyle w:val="Tekstprzypisudolnego"/>
        <w:rPr>
          <w:lang w:val="en-US"/>
        </w:rPr>
      </w:pPr>
      <w:r>
        <w:rPr>
          <w:rStyle w:val="Odwoanieprzypisudolnego"/>
        </w:rPr>
        <w:footnoteRef/>
      </w:r>
      <w:r w:rsidRPr="00501B55">
        <w:t xml:space="preserve"> </w:t>
      </w:r>
      <w:sdt>
        <w:sdtPr>
          <w:alias w:val="Don't edit this field"/>
          <w:tag w:val="CitaviPlaceholder#bec42ed5-3229-4dfe-be35-9a47bf1fc6f8"/>
          <w:id w:val="1895535847"/>
          <w:placeholder>
            <w:docPart w:val="DefaultPlaceholder_-1854013440"/>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QwMDAvanRlaS4xMTkxIiwiVXJpU3RyaW5nIjoiaHR0cHM6Ly9kb2kub3JnLzEwLjQwMDAvanRlaS4xMT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</w:instrText>
          </w:r>
          <w:r w:rsidR="000F43F2" w:rsidRPr="007B5D68">
            <w:rPr>
              <w:lang w:val="en-US"/>
            </w:rPr>
            <w:instrText>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}</w:instrText>
          </w:r>
          <w:r>
            <w:fldChar w:fldCharType="separate"/>
          </w:r>
          <w:r w:rsidR="00171543">
            <w:rPr>
              <w:lang w:val="en-US"/>
            </w:rPr>
            <w:t xml:space="preserve">Ø. Eide, </w:t>
          </w:r>
          <w:r w:rsidR="00171543" w:rsidRPr="00171543">
            <w:rPr>
              <w:i/>
              <w:lang w:val="en-US"/>
            </w:rPr>
            <w:t>Ontologies, Data Modeling, and TEI</w:t>
          </w:r>
          <w:r w:rsidR="00171543" w:rsidRPr="00171543">
            <w:rPr>
              <w:lang w:val="en-US"/>
            </w:rPr>
            <w:t>, „Journal of the Text Encoding Initiative“, 2014 (8), s. 1–3.</w:t>
          </w:r>
          <w:r>
            <w:fldChar w:fldCharType="end"/>
          </w:r>
        </w:sdtContent>
      </w:sdt>
    </w:p>
  </w:footnote>
  <w:footnote w:id="79">
    <w:p w14:paraId="3FDFA1C4" w14:textId="1EB5CFA3" w:rsidR="004E3610" w:rsidRDefault="004E3610" w:rsidP="00176D5D">
      <w:pPr>
        <w:pStyle w:val="Tekstprzypisudolnego"/>
      </w:pPr>
      <w:r>
        <w:rPr>
          <w:rStyle w:val="Odwoanieprzypisudolnego"/>
        </w:rPr>
        <w:footnoteRef/>
      </w:r>
      <w:r w:rsidRPr="00513DD1">
        <w:rPr>
          <w:lang w:val="en-US"/>
        </w:rPr>
        <w:t xml:space="preserve"> </w:t>
      </w:r>
      <w:sdt>
        <w:sdtPr>
          <w:alias w:val="Don't edit this field"/>
          <w:tag w:val="CitaviPlaceholder#87c91680-df7f-44ba-9f7a-161b3c843527"/>
          <w:id w:val="-133556106"/>
          <w:placeholder>
            <w:docPart w:val="D6B85DF19B584AFC8C6716A5D14D26A5"/>
          </w:placeholder>
        </w:sdtPr>
        <w:sdtEndPr/>
        <w:sdtContent>
          <w:r>
            <w:fldChar w:fldCharType="begin"/>
          </w:r>
          <w:r w:rsidR="000F43F2">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WRkYTY0MmEtMjNhNy00NzNiLWFhNzUtY2MyZjYzNjM3OWI2IiwiSWQiOiJlNDI4YzU5OC1mMjY4LTRmOWYtYjZmYy1iOWU1YmUyMTllMWUiLCJSYW5nZUxlbmd0aCI6MzEsIlJlZmVyZW5jZUlkIjoiNzhmMTJjZDgtYWMwOC00ZDBmLTk0NjItNTE5NzY1MjkzOWE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mVwb3p5dG9yaXVtLmFtdS5lZHUucGwvaGFuZGxlLzEwNTkzLzIyMTQ5IiwiVXJpU3RyaW5nIjoiaHR0cHM6Ly9yZXBvenl0b3JpdW0uYW11LmVkdS5wbC9oYW5kbGUvMTA1OTMvMjIxND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}</w:instrText>
          </w:r>
          <w:r>
            <w:fldChar w:fldCharType="separate"/>
          </w:r>
          <w:r w:rsidR="00171543">
            <w:rPr>
              <w:i/>
              <w:lang w:val="en-GB"/>
            </w:rPr>
            <w:t>Jak wydawać teksty dawne</w:t>
          </w:r>
          <w:r w:rsidR="00171543" w:rsidRPr="00171543">
            <w:rPr>
              <w:lang w:val="en-GB"/>
            </w:rPr>
            <w:t>, s. 8.</w:t>
          </w:r>
          <w:r>
            <w:fldChar w:fldCharType="end"/>
          </w:r>
        </w:sdtContent>
      </w:sdt>
    </w:p>
  </w:footnote>
  <w:footnote w:id="80">
    <w:p w14:paraId="3A81884B" w14:textId="066E52A8" w:rsidR="004E3610" w:rsidRDefault="004E3610" w:rsidP="00176D5D">
      <w:pPr>
        <w:pStyle w:val="Tekstprzypisudolnego"/>
      </w:pPr>
      <w:r>
        <w:rPr>
          <w:rStyle w:val="Odwoanieprzypisudolnego"/>
        </w:rPr>
        <w:footnoteRef/>
      </w:r>
      <w:r>
        <w:t xml:space="preserve"> </w:t>
      </w:r>
      <w:sdt>
        <w:sdtPr>
          <w:alias w:val="Don't edit this field"/>
          <w:tag w:val="CitaviPlaceholder#5c43893a-cf0a-453a-8193-7c32e1c36494"/>
          <w:id w:val="612629014"/>
          <w:placeholder>
            <w:docPart w:val="347739D41D074D8781DD30654081F087"/>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ZWY5NzQzLTY1NzItNGM4Ny04ZjdjLTU0N2ViMDQxODg5OCIsIlJhbmdlTGVuZ3RoIjo5MSwiUmVmZXJlbmNlSWQiOiIxMDY5ZDhmYy01YmRhLTQ1ZjUtOTc0ZC1jM2NhZDczOGNkO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3IiwiU3RhcnRQYWdlIjp7IiRpZCI6IjUiLCIkdHlwZSI6IlN3aXNzQWNhZGVtaWMuUGFnZU51bWJlciwgU3dpc3NBY2FkZW1pYyIsIklzRnVsbHlOdW1lcmljIjp0cnVlLCJOdW1iZXIiOjE1NywiTnVtYmVyaW5nVHlwZSI6MCwiTnVtZXJhbFN5c3RlbSI6MCwiT3JpZ2luYWxTdHJpbmciOiIxNTciLCJQcmV0dHlTdHJpbmciOiIxN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4MzE4L3RkLjIwMTYuMS4xMCIsIlVyaVN0cmluZyI6Imh0dHBzOi8vZG9pLm9yZy8xMC4xODMxOC90ZC4yMDE2LjEuM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}</w:instrText>
          </w:r>
          <w:r>
            <w:fldChar w:fldCharType="separate"/>
          </w:r>
          <w:r w:rsidR="00171543">
            <w:t xml:space="preserve">P. Bem, </w:t>
          </w:r>
          <w:r w:rsidR="00171543" w:rsidRPr="00171543">
            <w:rPr>
              <w:i/>
            </w:rPr>
            <w:t>Dlaczego polskie edytorstwo naukowe nie istnieje</w:t>
          </w:r>
          <w:r w:rsidR="00171543" w:rsidRPr="00171543">
            <w:t>, „Teksty Drugie“, 1, 2016, s. 157.</w:t>
          </w:r>
          <w:r>
            <w:fldChar w:fldCharType="end"/>
          </w:r>
        </w:sdtContent>
      </w:sdt>
    </w:p>
  </w:footnote>
  <w:footnote w:id="81">
    <w:p w14:paraId="4DA5A28D" w14:textId="28F0743C" w:rsidR="004E3610" w:rsidRDefault="004E3610" w:rsidP="00176D5D">
      <w:pPr>
        <w:pStyle w:val="Tekstprzypisudolnego"/>
      </w:pPr>
      <w:r>
        <w:rPr>
          <w:rStyle w:val="Odwoanieprzypisudolnego"/>
        </w:rPr>
        <w:footnoteRef/>
      </w:r>
      <w:r>
        <w:t xml:space="preserve"> </w:t>
      </w:r>
      <w:sdt>
        <w:sdtPr>
          <w:alias w:val="Don't edit this field"/>
          <w:tag w:val="CitaviPlaceholder#601a926e-c49a-47ae-862b-af1b6e800abb"/>
          <w:id w:val="1448506071"/>
          <w:placeholder>
            <w:docPart w:val="DefaultPlaceholder_-1854013440"/>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Dc5ZWI2LTBjY2QtNGRkZC1iNjg0LWY4YzQyNTA2NGY2ZSIsIlJhbmdlTGVuZ3RoIjoxMjUsIlJlZmVyZW5jZUlkIjoiYzAwZmYyMjQtNjVhZi00NzZiLTk5MmUtNGM1OTA4YjZkMWJ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ZGFtIiwiTGFzdE5hbWUiOiJXb2xmZiIsIlByb3RlY3RlZCI6ZmFsc2UsIlNleCI6MiwiQ3JlYXRlZEJ5IjoiX1N6YWR5IiwiQ3JlYXRlZE9uIjoiMjAxOS0xMS0xOVQwOTo0ODo0MCIsIk1vZGlmaWVkQnkiOiJfU3phZHkiLCJJZCI6IjFjZDAwMmNhLWY5NzktNGFlYy05ZDMwLTc3NTY4NGNhZTM2ZCIsIk1vZGlmaWVkT24iOiIyMDE5LTExLTE5VDA5OjQ4OjQ0IiwiUHJvamVjdCI6eyIkaWQiOiI4IiwiJHR5cGUiOiJTd2lzc0FjYWRlbWljLkNpdGF2aS5Qcm9qZWN0LCBTd2lzc0FjYWRlbWljLkNpdGF2aSJ9fV0sIkNpdGF0aW9uS2V5IjoiUHJvamVrdCI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1pa21hY2guaGcucGwvenJvZGxhMi93b2xmZi5odG1sIiwiVXJpU3RyaW5nIjoiaHR0cDovL21pa21hY2guaGcucGwvenJvZGxhMi93b2xmZi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}</w:instrText>
          </w:r>
          <w:r>
            <w:fldChar w:fldCharType="separate"/>
          </w:r>
          <w:r w:rsidR="00171543">
            <w:t xml:space="preserve">A. Wolff, </w:t>
          </w:r>
          <w:r w:rsidR="00171543" w:rsidRPr="00171543">
            <w:rPr>
              <w:i/>
            </w:rPr>
            <w:t>Projekt instrukcji wydawniczej dla pisanych źródeł historycznych do połowy XVI w.</w:t>
          </w:r>
          <w:r w:rsidR="00171543" w:rsidRPr="00171543">
            <w:t>, „Studia Źródłoznawcze“, 1, 1957.</w:t>
          </w:r>
          <w:r>
            <w:fldChar w:fldCharType="end"/>
          </w:r>
        </w:sdtContent>
      </w:sdt>
      <w:r>
        <w:t xml:space="preserve"> A. Dunin-Wąsowicz dla edycji warszawskiej części spisu kontrybucji z 1561 r. przyjęła zasady instrukcji wydawniczej K. Lepszego dla źródeł nowożytnych, </w:t>
      </w:r>
      <w:sdt>
        <w:sdtPr>
          <w:alias w:val="Don't edit this field"/>
          <w:tag w:val="CitaviPlaceholder#c50db9ff-3f20-45de-866d-5c2d8374905c"/>
          <w:id w:val="375968520"/>
          <w:placeholder>
            <w:docPart w:val="DefaultPlaceholder_-1854013440"/>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M2RjMDg0LWNjNTAtNDRjMy05MTMwLWM3NWZjYTRmNDRlYiIsIlJhbmdlTGVuZ3RoIjo5OCwiUmVmZXJlbmNlSWQiOiJjZmVmZGVjMi0yNTcwLTRkNTYtYTNmMi0xYmM3MTIxNGQwY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hemltaWVyeiIsIkxhc3ROYW1lIjoiTGVwc3p5IiwiUHJvdGVjdGVkIjpmYWxzZSwiU2V4IjoyLCJDcmVhdGVkQnkiOiJfU3phZHkiLCJDcmVhdGVkT24iOiIyMDIwLTAxLTA3VDIyOjEyOjU4IiwiTW9kaWZpZWRCeSI6Il9TemFkeSIsIklkIjoiYjNjNzU2YzItNTBlNy00N2NiLTllYWEtZTZhODEyYjAyNDQ5IiwiTW9kaWZpZWRPbiI6IjIwMjAtMDEtMDdUMjI6MTM6MDMiLCJQcm9qZWN0Ijp7IiRpZCI6IjgiLCIkdHlwZSI6IlN3aXNzQWNhZGVtaWMuQ2l0YXZpLlByb2plY3QsIFN3aXNzQWNhZGVtaWMuQ2l0YXZpIn19XSwiQ2l0YXRpb25LZXkiOiJJbnN0cnVrY2phIi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bWlrbWFjaC5oZy5wbC96cm9kbGEyL2xlcHN6eS5odG1sIiwiVXJpU3RyaW5nIjoiaHR0cDovL21pa21hY2guaGcucGwvenJvZGxhMi9sZXBzenk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}</w:instrText>
          </w:r>
          <w:r>
            <w:fldChar w:fldCharType="separate"/>
          </w:r>
          <w:r w:rsidR="00171543">
            <w:t xml:space="preserve">K. Lepszy, </w:t>
          </w:r>
          <w:r w:rsidR="00171543" w:rsidRPr="00171543">
            <w:rPr>
              <w:i/>
            </w:rPr>
            <w:t>Instrukcja wydawnicza dla źródeł historycznych od XVI w. do poł. XIX w.</w:t>
          </w:r>
          <w:r w:rsidR="00171543" w:rsidRPr="00171543">
            <w:t>, Warszawa 1953.</w:t>
          </w:r>
          <w:r>
            <w:fldChar w:fldCharType="end"/>
          </w:r>
        </w:sdtContent>
      </w:sdt>
    </w:p>
  </w:footnote>
  <w:footnote w:id="82">
    <w:p w14:paraId="0516991D" w14:textId="1128A628" w:rsidR="004E3610" w:rsidRDefault="004E3610" w:rsidP="00176D5D">
      <w:pPr>
        <w:pStyle w:val="Tekstprzypisudolnego"/>
      </w:pPr>
      <w:r>
        <w:rPr>
          <w:rStyle w:val="Odwoanieprzypisudolnego"/>
        </w:rPr>
        <w:footnoteRef/>
      </w:r>
      <w:r>
        <w:t xml:space="preserve"> „</w:t>
      </w:r>
      <w:r w:rsidRPr="007E64EB">
        <w:t>Od tej zasady istnieją następujące wyjątki, które jednak nie mają bezwzględnie zastosowania do imion i nazwisk osób oraz do nazw miejscowych, gdyż te oddawać należy w druku jak najwierniej, bez najmniejszej zmiany, według pisowni przekazu</w:t>
      </w:r>
      <w:r>
        <w:t xml:space="preserve">”, </w:t>
      </w:r>
      <w:sdt>
        <w:sdtPr>
          <w:alias w:val="Don't edit this field"/>
          <w:tag w:val="CitaviPlaceholder#8b0c980d-afe3-47e6-abc0-bad96eec3e9d"/>
          <w:id w:val="-1017538258"/>
          <w:placeholder>
            <w:docPart w:val="DefaultPlaceholder_-1854013440"/>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MTc0ZjU4LTJjNjEtNDMxNi1hMjQzLWM0MmQzNWRlZGNkOCIsIlJhbmdlTGVuZ3RoIjo3MywiUmVmZXJlbmNlSWQiOiJjMDBmZjIyNC02NWFmLTQ3NmItOTkyZS00YzU5MDhiNmQxY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I2LjEuIiwiU3RhcnRQYWdlIjp7IiRpZCI6IjUiLCIkdHlwZSI6IlN3aXNzQWNhZGVtaWMuUGFnZU51bWJlciwgU3dpc3NBY2FkZW1pYyIsIklzRnVsbHlOdW1lcmljIjpmYWxzZSwiTnVtYmVyIjoyNiwiTnVtYmVyaW5nVHlwZSI6MCwiTnVtZXJhbFN5c3RlbSI6LTEsIk9yaWdpbmFsU3RyaW5nIjoiMjYuMS4iLCJQcmV0dHlTdHJpbmciOiIyNi4xL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kYW0iLCJMYXN0TmFtZSI6IldvbGZmIiwiUHJvdGVjdGVkIjpmYWxzZSwiU2V4IjoyLCJDcmVhdGVkQnkiOiJfU3phZHkiLCJDcmVhdGVkT24iOiIyMDE5LTExLTE5VDA5OjQ4OjQwIiwiTW9kaWZpZWRCeSI6Il9TemFkeSIsIklkIjoiMWNkMDAyY2EtZjk3OS00YWVjLTlkMzAtNzc1Njg0Y2FlMzZkIiwiTW9kaWZpZWRPbiI6IjIwMTktMTEtMTlUMDk6NDg6NDQiLCJQcm9qZWN0Ijp7IiRpZCI6IjgiLCIkdHlwZSI6IlN3aXNzQWNhZGVtaWMuQ2l0YXZpLlByb2plY3QsIFN3aXNzQWNhZGVtaWMuQ2l0YXZpIn19XSwiQ2l0YXRpb25LZXkiOiJQcm9qZWt0Ii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bWlrbWFjaC5oZy5wbC96cm9kbGEyL3dvbGZmLmh0bWwiLCJVcmlTdHJpbmciOiJodHRwOi8vbWlrbWFjaC5oZy5wbC96cm9kbGEyL3dvbGZm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}</w:instrText>
          </w:r>
          <w:r>
            <w:fldChar w:fldCharType="separate"/>
          </w:r>
          <w:r w:rsidR="00171543">
            <w:t>A. Wolff</w:t>
          </w:r>
          <w:r w:rsidR="00171543" w:rsidRPr="00171543">
            <w:rPr>
              <w:i/>
            </w:rPr>
            <w:t>, Wolff 1957 – Projekt instrukcji wydawniczej dla pisanych</w:t>
          </w:r>
          <w:r w:rsidR="00171543" w:rsidRPr="00171543">
            <w:t xml:space="preserve">, 26.1; </w:t>
          </w:r>
          <w:r w:rsidR="00171543" w:rsidRPr="00171543">
            <w:rPr>
              <w:i/>
            </w:rPr>
            <w:t>Instrukcja wydawnicza dla średniowiecznych źródeł historycznych</w:t>
          </w:r>
          <w:r w:rsidR="00171543" w:rsidRPr="00171543">
            <w:t>, Kraków 1925, s. 7.</w:t>
          </w:r>
          <w:r>
            <w:fldChar w:fldCharType="end"/>
          </w:r>
        </w:sdtContent>
      </w:sdt>
    </w:p>
  </w:footnote>
  <w:footnote w:id="83">
    <w:p w14:paraId="75F7AA7F" w14:textId="5DC1CFFE" w:rsidR="004E3610" w:rsidRDefault="004E3610" w:rsidP="00176D5D">
      <w:pPr>
        <w:pStyle w:val="Tekstprzypisudolnego"/>
      </w:pPr>
      <w:r>
        <w:rPr>
          <w:rStyle w:val="Odwoanieprzypisudolnego"/>
        </w:rPr>
        <w:footnoteRef/>
      </w:r>
      <w:r>
        <w:t xml:space="preserve"> </w:t>
      </w:r>
      <w:sdt>
        <w:sdtPr>
          <w:alias w:val="Don't edit this field"/>
          <w:tag w:val="CitaviPlaceholder#a404322b-5501-4084-8845-9fcd42a6babb"/>
          <w:id w:val="794405005"/>
          <w:placeholder>
            <w:docPart w:val="C65DD9225BD54FB69AA448F0E9CC3FBE"/>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OTE2YTM3LWM1NmYtNDk3Mi1iZGEzLWEzZGQzMTlmZmU5MSIsIlJhbmdlTGVuZ3RoIjoyMzgsIlJlZmVyZW5jZUlkIjoiY2U5Y2Y4NWMtNjY3ZS00NDg0LTg5YjctMzI3ZmFkOGZlYjA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yOCIsIlN0YXJ0UGFnZSI6eyIkaWQiOiI1IiwiJHR5cGUiOiJTd2lzc0FjYWRlbWljLlBhZ2VOdW1iZXIsIFN3aXNzQWNhZGVtaWMiLCJJc0Z1bGx5TnVtZXJpYyI6dHJ1ZSwiTnVtYmVyIjoxMjgsIk51bWJlcmluZ1R5cGUiOjAsIk51bWVyYWxTeXN0ZW0iOjAsIk9yaWdpbmFsU3RyaW5nIjoiMTI4IiwiUHJldHR5U3RyaW5nIjoiMTI4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yZXBvenl0b3JpdW0uYW11LmVkdS5wbC9oYW5kbGUvMTA1OTMvMjIxNDkiLCJVcmlTdHJpbmciOiJodHRwczovL3JlcG96eXRvcml1bS5hbXUuZWR1LnBsL2hhbmRsZS8xMDU5My8yMjE0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}</w:instrText>
          </w:r>
          <w:r>
            <w:fldChar w:fldCharType="separate"/>
          </w:r>
          <w:r w:rsidR="00171543">
            <w:t xml:space="preserve">M.D. Kowalski, </w:t>
          </w:r>
          <w:r w:rsidR="00171543" w:rsidRPr="00171543">
            <w:rPr>
              <w:i/>
            </w:rPr>
            <w:t>Transliteracja nazw osobowych i miejscowych w edycji późnośredniowiecznych źródeł proweniencji papieskiej</w:t>
          </w:r>
          <w:r w:rsidR="00171543" w:rsidRPr="00171543">
            <w:t xml:space="preserve">, w: </w:t>
          </w:r>
          <w:r w:rsidR="00171543" w:rsidRPr="00171543">
            <w:rPr>
              <w:i/>
            </w:rPr>
            <w:t>Jak wydawać teksty dawne</w:t>
          </w:r>
          <w:r w:rsidR="00171543" w:rsidRPr="00171543">
            <w:t>, red. K. Borowiec, i in., Poznań 2017 (Staropolskie Spotkania Językoznawcze, 2), s. 128.</w:t>
          </w:r>
          <w:r>
            <w:fldChar w:fldCharType="end"/>
          </w:r>
        </w:sdtContent>
      </w:sdt>
    </w:p>
  </w:footnote>
  <w:footnote w:id="84">
    <w:p w14:paraId="6ACC48E7" w14:textId="2339CD80" w:rsidR="004E3610" w:rsidRDefault="004E3610" w:rsidP="00176D5D">
      <w:pPr>
        <w:pStyle w:val="Tekstprzypisudolnego"/>
      </w:pPr>
      <w:r>
        <w:rPr>
          <w:rStyle w:val="Odwoanieprzypisudolnego"/>
        </w:rPr>
        <w:footnoteRef/>
      </w:r>
      <w:r>
        <w:t xml:space="preserve"> </w:t>
      </w:r>
      <w:sdt>
        <w:sdtPr>
          <w:alias w:val="Don't edit this field"/>
          <w:tag w:val="CitaviPlaceholder#19b4353d-e219-4c6a-a961-4c9b03f42db5"/>
          <w:id w:val="-1762439242"/>
          <w:placeholder>
            <w:docPart w:val="DefaultPlaceholder_-1854013440"/>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YzY0Y2ZkLTI5ZGEtNDM4YS1hOGU4LTJmYmYyMjZhZDZmMSIsIlJhbmdlTGVuZ3RoIjo1NiwiUmVmZXJlbmNlSWQiOiI4MTU3NDFjMi1jNDExLTQ2MWUtYTg1MS0wMmJlZTI2YjQx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}</w:instrText>
          </w:r>
          <w:r>
            <w:fldChar w:fldCharType="separate"/>
          </w:r>
          <w:r w:rsidR="00171543">
            <w:rPr>
              <w:i/>
            </w:rPr>
            <w:t>Instrukcja wydawnicza dla średniowiecznych źródeł</w:t>
          </w:r>
          <w:r w:rsidR="00171543" w:rsidRPr="00171543">
            <w:t>, s. 5.</w:t>
          </w:r>
          <w:r>
            <w:fldChar w:fldCharType="end"/>
          </w:r>
        </w:sdtContent>
      </w:sdt>
    </w:p>
  </w:footnote>
  <w:footnote w:id="85">
    <w:p w14:paraId="48BCF110" w14:textId="2E3364D1" w:rsidR="004E3610" w:rsidRDefault="004E3610">
      <w:pPr>
        <w:pStyle w:val="Tekstprzypisudolnego"/>
      </w:pPr>
      <w:r>
        <w:rPr>
          <w:rStyle w:val="Odwoanieprzypisudolnego"/>
        </w:rPr>
        <w:footnoteRef/>
      </w:r>
      <w:r>
        <w:t xml:space="preserve"> </w:t>
      </w:r>
      <w:sdt>
        <w:sdtPr>
          <w:alias w:val="Don't edit this field"/>
          <w:tag w:val="CitaviPlaceholder#a988864b-a5fc-483b-807b-0b9b5dff41c4"/>
          <w:id w:val="728507507"/>
          <w:placeholder>
            <w:docPart w:val="DefaultPlaceholder_-1854013440"/>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TE4N2Y4LTI3MzEtNDc0Yy1iMzBiLTg1NTkyNjM3NzRlZCIsIlJhbmdlTGVuZ3RoIjo1OSwiUmVmZXJlbmNlSWQiOiJiYWY5NjJlNy04NGYzLTQ3ODMtOTQ0NC03M2I2ODExYzg3M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3IiwiU3RhcnRQYWdlIjp7IiRpZCI6IjUiLCIkdHlwZSI6IlN3aXNzQWNhZGVtaWMuUGFnZU51bWJlciwgU3dpc3NBY2FkZW1pYyIsIklzRnVsbHlOdW1lcmljIjp0cnVlLCJOdW1iZXIiOjEwNywiTnVtYmVyaW5nVHlwZSI6MCwiTnVtZXJhbFN5c3RlbSI6MCwiT3JpZ2luYWxTdHJpbmciOiIxMDciLCJQcmV0dHlTdHJpbmciOiIxMD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5hIiwiTGFzdE5hbWUiOiJEdW5pbi1XxIVzb3dpY3oiLCJQcm90ZWN0ZWQiOmZhbHNlLCJTZXgiOjEsIkNyZWF0ZWRCeSI6Il9TemFkeSIsIkNyZWF0ZWRPbiI6IjIwMTgtMDQtMjdUMjA6MjQ6NDgiLCJNb2RpZmllZEJ5IjoiX1N6YWR5IiwiSWQiOiJlOWQ2NDhhYS1hNzRjLTRiNWItOTZiNi02OWI3YTI4NzlmZDAiLCJNb2RpZmllZE9uIjoiMjAxOC0wNC0yN1QyMDoyNDo0OCIsIlByb2plY3QiOnsiJGlkIjoiOCIsIiR0eXBlIjoiU3dpc3NBY2FkZW1pYy5DaXRhdmkuUHJvamVjdCwgU3dpc3NBY2FkZW1pYy5DaXRhdmkifX1dLCJCaWJUZVhLZXkiOiJEdW5pbldhc293aWN6LjE5NzciLCJDaXRhdGlvbktleSI6IlJlamVzdHI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}</w:instrText>
          </w:r>
          <w:r>
            <w:fldChar w:fldCharType="separate"/>
          </w:r>
          <w:r w:rsidR="00171543">
            <w:t>A. Dunin-Wąsowicz</w:t>
          </w:r>
          <w:r w:rsidR="00171543" w:rsidRPr="00171543">
            <w:rPr>
              <w:i/>
            </w:rPr>
            <w:t>, Rejestr poboru od duchowieństwa</w:t>
          </w:r>
          <w:r w:rsidR="00171543" w:rsidRPr="00171543">
            <w:t xml:space="preserve">, s. 107; </w:t>
          </w:r>
          <w:r w:rsidR="00171543" w:rsidRPr="00171543">
            <w:rPr>
              <w:i/>
            </w:rPr>
            <w:t xml:space="preserve">Mazowsze w drugiej połowie XVI wieku, </w:t>
          </w:r>
          <w:r w:rsidR="00171543" w:rsidRPr="00171543">
            <w:t>red. W. Pałucki, Warszawa 1973 (Atlas historyczny Polski. Mapy szczegółowe XVI wieku, 7).</w:t>
          </w:r>
          <w:r>
            <w:fldChar w:fldCharType="end"/>
          </w:r>
        </w:sdtContent>
      </w:sdt>
    </w:p>
  </w:footnote>
  <w:footnote w:id="86">
    <w:p w14:paraId="25162B0B" w14:textId="44BA502A" w:rsidR="00317816" w:rsidRDefault="00317816">
      <w:pPr>
        <w:pStyle w:val="Tekstprzypisudolnego"/>
      </w:pPr>
      <w:r>
        <w:rPr>
          <w:rStyle w:val="Odwoanieprzypisudolnego"/>
        </w:rPr>
        <w:footnoteRef/>
      </w:r>
      <w:r>
        <w:t xml:space="preserve"> </w:t>
      </w:r>
      <w:r w:rsidRPr="00541A2E">
        <w:rPr>
          <w:highlight w:val="yellow"/>
        </w:rPr>
        <w:t>Zob. wyżej s. .</w:t>
      </w:r>
    </w:p>
  </w:footnote>
  <w:footnote w:id="87">
    <w:p w14:paraId="1D65BC90" w14:textId="2DA3B253" w:rsidR="004E3610" w:rsidRDefault="004E3610">
      <w:pPr>
        <w:pStyle w:val="Tekstprzypisudolnego"/>
      </w:pPr>
      <w:r>
        <w:rPr>
          <w:rStyle w:val="Odwoanieprzypisudolnego"/>
        </w:rPr>
        <w:footnoteRef/>
      </w:r>
      <w:r>
        <w:t xml:space="preserve"> W rękopisie A, w przypadku prałatów, jest podana tylko funkcja bez podania imienia i nazwiska.</w:t>
      </w:r>
    </w:p>
  </w:footnote>
  <w:footnote w:id="88">
    <w:p w14:paraId="23D45565" w14:textId="48C85CC6" w:rsidR="004E3610" w:rsidRDefault="004E3610">
      <w:pPr>
        <w:pStyle w:val="Tekstprzypisudolnego"/>
      </w:pPr>
      <w:r>
        <w:rPr>
          <w:rStyle w:val="Odwoanieprzypisudolnego"/>
        </w:rPr>
        <w:footnoteRef/>
      </w:r>
      <w:r>
        <w:t xml:space="preserve"> </w:t>
      </w:r>
      <w:sdt>
        <w:sdtPr>
          <w:alias w:val="Don't edit this field"/>
          <w:tag w:val="CitaviPlaceholder#6b4bb4c4-0ac1-4b21-8f6c-449e1090b4ce"/>
          <w:id w:val="-75204944"/>
          <w:placeholder>
            <w:docPart w:val="DefaultPlaceholder_-1854013440"/>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NmNkZTE1LWM1OWYtNGYwNC1iNjZmLWE1MjdjM2I5OWE5NiIsIlJhbmdlTGVuZ3RoIjoxNjIsIlJlZmVyZW5jZUlkIjoiNDA0MWEyMjMtYjliNi00ZGYzLTk5ZTEtNzcyMjY4ZDM2NmQ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}</w:instrText>
          </w:r>
          <w:r>
            <w:fldChar w:fldCharType="separate"/>
          </w:r>
          <w:r w:rsidR="00171543">
            <w:t xml:space="preserve">B. Szady, </w:t>
          </w:r>
          <w:r w:rsidR="00171543" w:rsidRPr="00171543">
            <w:rPr>
              <w:i/>
            </w:rPr>
            <w:t>Czasowo-przestrzenne bazy danych jako narzędzie w geografii historycznej</w:t>
          </w:r>
          <w:r w:rsidR="00171543" w:rsidRPr="00171543">
            <w:t>, „Acta Universitatis Lodziensis. Folia Geographica Socio-Oeconomica“, 14, 2013.</w:t>
          </w:r>
          <w:r>
            <w:fldChar w:fldCharType="end"/>
          </w:r>
        </w:sdtContent>
      </w:sdt>
    </w:p>
  </w:footnote>
  <w:footnote w:id="89">
    <w:p w14:paraId="3E6CF38B" w14:textId="71938109" w:rsidR="004E3610" w:rsidRDefault="004E3610">
      <w:pPr>
        <w:pStyle w:val="Tekstprzypisudolnego"/>
      </w:pPr>
      <w:r>
        <w:rPr>
          <w:rStyle w:val="Odwoanieprzypisudolnego"/>
        </w:rPr>
        <w:footnoteRef/>
      </w:r>
      <w:r>
        <w:t xml:space="preserve"> </w:t>
      </w:r>
      <w:r w:rsidRPr="004A5965">
        <w:t>Podstawa podatkowa od prałatów w kapitule katedralnej podana w grzywnach obrachunkowych został uśredniona i taka została też podana w kolumnie dotyczącej podstawy, pełny zapis znalazł się natomiast w komentarzu. Podobnie jak inne wpisy odbiegające swoja forma lub treścią od zasadniczego schematu przyjętego przez pisarza.</w:t>
      </w:r>
    </w:p>
  </w:footnote>
  <w:footnote w:id="90">
    <w:p w14:paraId="698F8448" w14:textId="01D759F0" w:rsidR="004E3610" w:rsidRDefault="004E3610">
      <w:pPr>
        <w:pStyle w:val="Tekstprzypisudolnego"/>
      </w:pPr>
      <w:r>
        <w:rPr>
          <w:rStyle w:val="Odwoanieprzypisudolnego"/>
        </w:rPr>
        <w:footnoteRef/>
      </w:r>
      <w:r>
        <w:t xml:space="preserve"> </w:t>
      </w:r>
      <w:r w:rsidRPr="00D935EB">
        <w:t>Płatnicy lub byli płatnicy byli wskazywani w źródle imiennie lub poprzez sprawowaną funkcję.</w:t>
      </w:r>
    </w:p>
  </w:footnote>
  <w:footnote w:id="91">
    <w:p w14:paraId="1E88B996" w14:textId="5F8343A0" w:rsidR="00F72180" w:rsidRPr="001930F6" w:rsidRDefault="00F72180" w:rsidP="00F72180">
      <w:pPr>
        <w:pStyle w:val="Tekstprzypisudolnego"/>
        <w:rPr>
          <w:lang w:val="en-US"/>
        </w:rPr>
      </w:pPr>
      <w:r>
        <w:rPr>
          <w:rStyle w:val="Odwoanieprzypisudolnego"/>
        </w:rPr>
        <w:footnoteRef/>
      </w:r>
      <w:r>
        <w:t xml:space="preserve"> </w:t>
      </w:r>
      <w:sdt>
        <w:sdtPr>
          <w:alias w:val="Don't edit this field"/>
          <w:tag w:val="CitaviPlaceholder#caad71c9-dedc-4a54-8368-f33bf54ac625"/>
          <w:id w:val="1863864897"/>
          <w:placeholder>
            <w:docPart w:val="6897A50EC5924D7796487979D58EDF2C"/>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c4YTY0YTQtYTliMy00MGU4LWIyNWYtNTJmNDA5M2QzMDc4IiwiSWQiOiI2MGUxOWJjMC1kOWY4LTRkYzEtOTA4YS04ZjI3ZTQ3MTc4NTQiLCJSYW5nZUxlbmd0aCI6MjYyLCJSZWZlcmVuY2VJZCI6IjIyZjgwMDRlLTBhOGQtNGU0ZS04MTFjLTM2MWQ5M2UyNGI4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zMTQiLCJTdGFydFBhZ2UiOnsiJGlkIjoiNSIsIiR0eXBlIjoiU3dpc3NBY2FkZW1pYy5QYWdlTnVtYmVyLCBTd2lzc0FjYWRlbWljIiwiSXNGdWxseU51bWVyaWMiOnRydWUsIk51bWJlciI6MzE0LCJOdW1iZXJpbmdUeXBlIjowLCJOdW1lcmFsU3lzdGVtIjowLCJPcmlnaW5hbFN0cmluZyI6IjMxNCIsIlByZXR0eVN0cmluZyI6IjMxNC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Y2FkZW1pYy5vdXAuY29tL2RzaC9hcnRpY2xlLXBkZi8yMy8zLzMxMS8yNzYyMDgzL2ZxbjAxOC5wZGYiLCJVcmlTdHJpbmciOiJodHRwczovL2FjYWRlbWljLm91cC5jb20vZHNoL2FydGljbGUtcGRmLzIzLzMvMzExLzI3NjIwODMvZnFuMDE4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m9ndW1pbCIsIkNyZWF0ZWRPbiI6IjIwMTktMTAtMjZUMTM6MDM6NDciLCJNb2RpZmllZEJ5IjoiX0JvZ3VtaWwiLCJJZCI6ImE0YmI1NDE0LTUxOTktNDRhZS05Yjg3LTE5Y2VlZTZkYmRkMSIsIk1vZGlmaWVkT24iOiIyMDE5LTEwLTI2VDEzOjAzOjU3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5My9sbGMvZnFuMDE4IiwiVXJpU3RyaW5nIjoiaHR0cHM6Ly9kb2kub3JnLzEwLjEwOTMvbGxjL2ZxbjAx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</w:instrText>
          </w:r>
          <w:r w:rsidR="000F43F2" w:rsidRPr="007B5D68">
            <w:rPr>
              <w:lang w:val="en-US"/>
            </w:rPr>
            <w:instrText>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}</w:instrText>
          </w:r>
          <w:r>
            <w:fldChar w:fldCharType="separate"/>
          </w:r>
          <w:r w:rsidR="00171543">
            <w:rPr>
              <w:lang w:val="en-GB"/>
            </w:rPr>
            <w:t xml:space="preserve">A. Ciula, P. Spence, J.M. Vieira, </w:t>
          </w:r>
          <w:r w:rsidR="00171543" w:rsidRPr="00171543">
            <w:rPr>
              <w:i/>
              <w:lang w:val="en-GB"/>
            </w:rPr>
            <w:t>Expressing complex associations in medieval historical documents: the Henry III Fine Rolls Project</w:t>
          </w:r>
          <w:r w:rsidR="00171543" w:rsidRPr="00171543">
            <w:rPr>
              <w:lang w:val="en-GB"/>
            </w:rPr>
            <w:t>, „Literary and Linguistic Computing“, 23 (3), 2008, s. 314, https://academic.oup.com/dsh/article-pdf/23/3/311/2762083/fqn018.pdf.</w:t>
          </w:r>
          <w:r>
            <w:fldChar w:fldCharType="end"/>
          </w:r>
        </w:sdtContent>
      </w:sdt>
    </w:p>
  </w:footnote>
  <w:footnote w:id="92">
    <w:p w14:paraId="1E5AC36A" w14:textId="77777777" w:rsidR="004E3610" w:rsidRDefault="004E3610" w:rsidP="00176D5D">
      <w:pPr>
        <w:pStyle w:val="Tekstprzypisudolnego"/>
      </w:pPr>
      <w:r>
        <w:rPr>
          <w:rStyle w:val="Odwoanieprzypisudolnego"/>
        </w:rPr>
        <w:footnoteRef/>
      </w:r>
      <w:r>
        <w:t xml:space="preserve"> </w:t>
      </w:r>
      <w:r w:rsidRPr="00AB3F3A">
        <w:t>Księga uposażenia diecezji poznańskiej z roku 1510</w:t>
      </w:r>
      <w:r>
        <w:t>.</w:t>
      </w:r>
    </w:p>
  </w:footnote>
  <w:footnote w:id="93">
    <w:p w14:paraId="1B076F4F" w14:textId="77777777" w:rsidR="004E3610" w:rsidRDefault="004E3610" w:rsidP="00176D5D">
      <w:pPr>
        <w:pStyle w:val="Tekstprzypisudolnego"/>
      </w:pPr>
      <w:r>
        <w:rPr>
          <w:rStyle w:val="Odwoanieprzypisudolnego"/>
        </w:rPr>
        <w:footnoteRef/>
      </w:r>
      <w:r w:rsidRPr="00241BBC">
        <w:rPr>
          <w:lang w:val="en-US"/>
        </w:rPr>
        <w:t xml:space="preserve"> </w:t>
      </w:r>
      <w:proofErr w:type="spellStart"/>
      <w:r w:rsidRPr="00241BBC">
        <w:rPr>
          <w:lang w:val="en-US"/>
        </w:rPr>
        <w:t>Regestrum</w:t>
      </w:r>
      <w:proofErr w:type="spellEnd"/>
      <w:r w:rsidRPr="00241BBC">
        <w:rPr>
          <w:lang w:val="en-US"/>
        </w:rPr>
        <w:t xml:space="preserve"> </w:t>
      </w:r>
      <w:proofErr w:type="spellStart"/>
      <w:r w:rsidRPr="00241BBC">
        <w:rPr>
          <w:lang w:val="en-US"/>
        </w:rPr>
        <w:t>contributionis</w:t>
      </w:r>
      <w:proofErr w:type="spellEnd"/>
      <w:r w:rsidRPr="00241BBC">
        <w:rPr>
          <w:lang w:val="en-US"/>
        </w:rPr>
        <w:t xml:space="preserve"> </w:t>
      </w:r>
      <w:proofErr w:type="spellStart"/>
      <w:r w:rsidRPr="00241BBC">
        <w:rPr>
          <w:lang w:val="en-US"/>
        </w:rPr>
        <w:t>duplae</w:t>
      </w:r>
      <w:proofErr w:type="spellEnd"/>
      <w:r w:rsidRPr="00241BBC">
        <w:rPr>
          <w:lang w:val="en-US"/>
        </w:rPr>
        <w:t xml:space="preserve"> in </w:t>
      </w:r>
      <w:proofErr w:type="spellStart"/>
      <w:r w:rsidRPr="00241BBC">
        <w:rPr>
          <w:lang w:val="en-US"/>
        </w:rPr>
        <w:t>clero</w:t>
      </w:r>
      <w:proofErr w:type="spellEnd"/>
      <w:r w:rsidRPr="00241BBC">
        <w:rPr>
          <w:lang w:val="en-US"/>
        </w:rPr>
        <w:t xml:space="preserve"> </w:t>
      </w:r>
      <w:proofErr w:type="spellStart"/>
      <w:r w:rsidRPr="00241BBC">
        <w:rPr>
          <w:lang w:val="en-US"/>
        </w:rPr>
        <w:t>dioecesis</w:t>
      </w:r>
      <w:proofErr w:type="spellEnd"/>
      <w:r w:rsidRPr="00241BBC">
        <w:rPr>
          <w:lang w:val="en-US"/>
        </w:rPr>
        <w:t xml:space="preserve"> </w:t>
      </w:r>
      <w:proofErr w:type="spellStart"/>
      <w:r w:rsidRPr="00241BBC">
        <w:rPr>
          <w:lang w:val="en-US"/>
        </w:rPr>
        <w:t>Posnaniensis</w:t>
      </w:r>
      <w:proofErr w:type="spellEnd"/>
      <w:r w:rsidRPr="00241BBC">
        <w:rPr>
          <w:lang w:val="en-US"/>
        </w:rPr>
        <w:t xml:space="preserve"> in </w:t>
      </w:r>
      <w:proofErr w:type="spellStart"/>
      <w:r w:rsidRPr="00241BBC">
        <w:rPr>
          <w:lang w:val="en-US"/>
        </w:rPr>
        <w:t>partibus</w:t>
      </w:r>
      <w:proofErr w:type="spellEnd"/>
      <w:r w:rsidRPr="00241BBC">
        <w:rPr>
          <w:lang w:val="en-US"/>
        </w:rPr>
        <w:t xml:space="preserve"> </w:t>
      </w:r>
      <w:proofErr w:type="spellStart"/>
      <w:r w:rsidRPr="00241BBC">
        <w:rPr>
          <w:lang w:val="en-US"/>
        </w:rPr>
        <w:t>Maioris</w:t>
      </w:r>
      <w:proofErr w:type="spellEnd"/>
      <w:r w:rsidRPr="00241BBC">
        <w:rPr>
          <w:lang w:val="en-US"/>
        </w:rPr>
        <w:t xml:space="preserve"> </w:t>
      </w:r>
      <w:proofErr w:type="spellStart"/>
      <w:r w:rsidRPr="00241BBC">
        <w:rPr>
          <w:lang w:val="en-US"/>
        </w:rPr>
        <w:t>Poloniae</w:t>
      </w:r>
      <w:proofErr w:type="spellEnd"/>
      <w:r w:rsidRPr="00241BBC">
        <w:rPr>
          <w:lang w:val="en-US"/>
        </w:rPr>
        <w:t xml:space="preserve"> a Gaspare </w:t>
      </w:r>
      <w:proofErr w:type="spellStart"/>
      <w:r w:rsidRPr="00241BBC">
        <w:rPr>
          <w:lang w:val="en-US"/>
        </w:rPr>
        <w:t>Żegrowski</w:t>
      </w:r>
      <w:proofErr w:type="spellEnd"/>
      <w:r w:rsidRPr="00241BBC">
        <w:rPr>
          <w:lang w:val="en-US"/>
        </w:rPr>
        <w:t xml:space="preserve"> et Andrea </w:t>
      </w:r>
      <w:proofErr w:type="spellStart"/>
      <w:r w:rsidRPr="00241BBC">
        <w:rPr>
          <w:lang w:val="en-US"/>
        </w:rPr>
        <w:t>canonici</w:t>
      </w:r>
      <w:proofErr w:type="spellEnd"/>
      <w:r w:rsidRPr="00241BBC">
        <w:rPr>
          <w:lang w:val="en-US"/>
        </w:rPr>
        <w:t xml:space="preserve"> </w:t>
      </w:r>
      <w:proofErr w:type="spellStart"/>
      <w:r w:rsidRPr="00241BBC">
        <w:rPr>
          <w:lang w:val="en-US"/>
        </w:rPr>
        <w:t>Posnan</w:t>
      </w:r>
      <w:proofErr w:type="spellEnd"/>
      <w:r w:rsidRPr="00241BBC">
        <w:rPr>
          <w:lang w:val="en-US"/>
        </w:rPr>
        <w:t xml:space="preserve">. </w:t>
      </w:r>
      <w:proofErr w:type="spellStart"/>
      <w:r w:rsidRPr="00241BBC">
        <w:rPr>
          <w:lang w:val="en-US"/>
        </w:rPr>
        <w:t>collectae</w:t>
      </w:r>
      <w:proofErr w:type="spellEnd"/>
      <w:r w:rsidRPr="00241BBC">
        <w:rPr>
          <w:lang w:val="en-US"/>
        </w:rPr>
        <w:t xml:space="preserve">..., AAP. </w:t>
      </w:r>
      <w:r>
        <w:t>CP 404.</w:t>
      </w:r>
    </w:p>
  </w:footnote>
  <w:footnote w:id="94">
    <w:p w14:paraId="0745ED37" w14:textId="77777777" w:rsidR="004E3610" w:rsidRPr="00300950" w:rsidRDefault="004E3610" w:rsidP="00176D5D">
      <w:pPr>
        <w:pStyle w:val="Tekstprzypisudolnego"/>
        <w:rPr>
          <w:lang w:val="en-US"/>
        </w:rPr>
      </w:pPr>
      <w:r>
        <w:rPr>
          <w:rStyle w:val="Odwoanieprzypisudolnego"/>
        </w:rPr>
        <w:footnoteRef/>
      </w:r>
      <w:r>
        <w:t xml:space="preserve"> AGAD. ASK I 27, k. 271-289v (archidiakonat warszawski, wyd. </w:t>
      </w:r>
      <w:r w:rsidRPr="00AB3F3A">
        <w:t>A. Dunin-Wąsowiczowa, Rejestr poboru od duchowieństwa archidiakonatu warszawskiego w 1561 r., „Studia Warszawskie” 24 (1977), s. 103-132</w:t>
      </w:r>
      <w:r>
        <w:t xml:space="preserve">); AGAD. </w:t>
      </w:r>
      <w:r w:rsidRPr="00300950">
        <w:rPr>
          <w:lang w:val="en-US"/>
        </w:rPr>
        <w:t>ASK I 91; ASK I 3, k. 318-347.</w:t>
      </w:r>
    </w:p>
  </w:footnote>
  <w:footnote w:id="95">
    <w:p w14:paraId="1CD3A778" w14:textId="742560E5" w:rsidR="004E3610" w:rsidRPr="00393B98" w:rsidRDefault="004E3610">
      <w:pPr>
        <w:pStyle w:val="Tekstprzypisudolnego"/>
        <w:rPr>
          <w:lang w:val="en-US"/>
        </w:rPr>
      </w:pPr>
      <w:r>
        <w:rPr>
          <w:rStyle w:val="Odwoanieprzypisudolnego"/>
        </w:rPr>
        <w:footnoteRef/>
      </w:r>
      <w:r w:rsidRPr="00300950">
        <w:rPr>
          <w:lang w:val="en-US"/>
        </w:rPr>
        <w:t xml:space="preserve"> </w:t>
      </w:r>
      <w:sdt>
        <w:sdtPr>
          <w:alias w:val="To edit, see citavi.com/edit"/>
          <w:tag w:val="CitaviPlaceholder#36825b43-7c1e-49ff-a840-1e5cc39ee44d"/>
          <w:id w:val="1946646647"/>
          <w:placeholder>
            <w:docPart w:val="DefaultPlaceholder_-1854013440"/>
          </w:placeholder>
        </w:sdtPr>
        <w:sdtEndPr/>
        <w:sdtContent>
          <w:r>
            <w:rPr>
              <w:noProof/>
            </w:rPr>
            <w:fldChar w:fldCharType="begin"/>
          </w:r>
          <w:r w:rsidR="000F43F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QwMDAvanRlaS4xMTkxIiwiVXJpU3RyaW5nIjoiaHR0cHM6Ly9kb2kub3JnLzEwLjQwMDAvanRlaS4xMT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}</w:instrText>
          </w:r>
          <w:r>
            <w:rPr>
              <w:noProof/>
            </w:rPr>
            <w:fldChar w:fldCharType="separate"/>
          </w:r>
          <w:r w:rsidR="00171543" w:rsidRPr="00393B98">
            <w:rPr>
              <w:noProof/>
              <w:lang w:val="en-US"/>
            </w:rPr>
            <w:t>Ø. Eide</w:t>
          </w:r>
          <w:r w:rsidR="00171543" w:rsidRPr="00393B98">
            <w:rPr>
              <w:i/>
              <w:noProof/>
              <w:lang w:val="en-US"/>
            </w:rPr>
            <w:t>, Ontologies, Data Modeling, and TEI</w:t>
          </w:r>
          <w:r w:rsidR="00171543" w:rsidRPr="00393B98">
            <w:rPr>
              <w:noProof/>
              <w:lang w:val="en-US"/>
            </w:rPr>
            <w:t>, s. 9–10.</w:t>
          </w:r>
          <w:r>
            <w:rPr>
              <w:noProof/>
            </w:rPr>
            <w:fldChar w:fldCharType="end"/>
          </w:r>
        </w:sdtContent>
      </w:sdt>
    </w:p>
  </w:footnote>
  <w:footnote w:id="96">
    <w:p w14:paraId="418FB176" w14:textId="11D5BCEE" w:rsidR="000D35CE" w:rsidRDefault="000D35CE" w:rsidP="000D35CE">
      <w:pPr>
        <w:pStyle w:val="Tekstprzypisudolnego"/>
      </w:pPr>
      <w:r>
        <w:rPr>
          <w:rStyle w:val="Odwoanieprzypisudolnego"/>
        </w:rPr>
        <w:footnoteRef/>
      </w:r>
      <w:r>
        <w:t xml:space="preserve"> </w:t>
      </w:r>
      <w:sdt>
        <w:sdtPr>
          <w:alias w:val="To edit, see citavi.com/edit"/>
          <w:tag w:val="CitaviPlaceholder#bae93d62-c3c9-45a5-a567-8b3ecbd4ac5d"/>
          <w:id w:val="263424141"/>
          <w:placeholder>
            <w:docPart w:val="130FF315EBFE4A6CA295BAF2757E50FF"/>
          </w:placeholder>
        </w:sdtPr>
        <w:sdtEndPr/>
        <w:sdtContent>
          <w:r>
            <w:rPr>
              <w:noProof/>
            </w:rPr>
            <w:fldChar w:fldCharType="begin"/>
          </w:r>
          <w:r w:rsidR="000F43F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Dk2ODYyLTZkOWYtNDQ0My1hYWU3LTFkMWRhNTg2OWYwYiIsIlJhbmdlTGVuZ3RoIjoxMjEsIlJlZmVyZW5jZUlkIjoiZmUyOWMzMTYtYWJiNC00NTljLWE1N2QtNmM3OWRjYzU2ND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}</w:instrText>
          </w:r>
          <w:r>
            <w:rPr>
              <w:noProof/>
            </w:rPr>
            <w:fldChar w:fldCharType="separate"/>
          </w:r>
          <w:r>
            <w:rPr>
              <w:i/>
              <w:noProof/>
            </w:rPr>
            <w:t xml:space="preserve">Słownik etymologiczno-motywacyjny staropolskich nazw osobowych, </w:t>
          </w:r>
          <w:r w:rsidRPr="00171543">
            <w:rPr>
              <w:noProof/>
            </w:rPr>
            <w:t>red. A. Cieślikowa, K. Rymut, M. Malec, Kraków 1995-2002.</w:t>
          </w:r>
          <w:r>
            <w:rPr>
              <w:noProof/>
            </w:rPr>
            <w:fldChar w:fldCharType="end"/>
          </w:r>
        </w:sdtContent>
      </w:sdt>
    </w:p>
  </w:footnote>
  <w:footnote w:id="97">
    <w:p w14:paraId="55B9519A" w14:textId="6B9C88FA" w:rsidR="00AF3C3F" w:rsidRDefault="00AF3C3F" w:rsidP="00AF3C3F">
      <w:pPr>
        <w:pStyle w:val="Tekstprzypisudolnego"/>
      </w:pPr>
      <w:r>
        <w:rPr>
          <w:rStyle w:val="Odwoanieprzypisudolnego"/>
        </w:rPr>
        <w:footnoteRef/>
      </w:r>
      <w:r w:rsidRPr="00F33236">
        <w:t xml:space="preserve"> </w:t>
      </w:r>
      <w:sdt>
        <w:sdtPr>
          <w:alias w:val="Don't edit this field"/>
          <w:tag w:val="CitaviPlaceholder#3db53d2c-ec19-4df0-b55e-c357148f35b9"/>
          <w:id w:val="-273177740"/>
          <w:placeholder>
            <w:docPart w:val="D2B62DF45AB64A0EADBEED95E4A8CD7B"/>
          </w:placeholder>
        </w:sdtPr>
        <w:sdtEndPr/>
        <w:sdtContent>
          <w:r>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b21hbiIsIkxhc3ROYW1lIjoiS3J6eXd5IiwiUHJvdGVjdGVkIjpmYWxzZSwiU2V4IjoyLCJDcmVhdGVkQnkiOiJfQm9ndW1pbCIsIkNyZWF0ZWRPbiI6IjIwMTktMTAtMjZUMDY6NDk6NDYiLCJNb2RpZmllZEJ5IjoiX0JvZ3VtaWwiLCJJZCI6ImU3MTlhZjE1LWQ4NjYtNGY3ZS1iM2I3LThkZTg1NDdjYzJjMiIsIk1vZGlmaWVkT24iOiIyMDE5LTEwLTI2VDA2OjQ5OjQ3IiwiUHJvamVjdCI6eyIkaWQiOiI4IiwiJHR5cGUiOiJTd2lzc0FjYWRlbWljLkNpdGF2aS5Qcm9qZWN0LCBTd2lzc0FjYWRlbWljLkNpdGF2aSJ9fV0sIkJpYlRlWEtleSI6Iktyenl3eS4yMDE3IiwiQ2l0YXRpb25LZXkiOiJQcm9qZWt0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yZXBvenl0b3JpdW0uYW11LmVkdS5wbC9oYW5kbGUvMTA1OTMvMjIxNDkiLCJVcmlTdHJpbmciOiJodHRwczovL3JlcG96eXRvcml1bS5hbXUuZWR1LnBsL2hhbmRsZS8xMDU5My8yMjE0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}</w:instrText>
          </w:r>
          <w:r>
            <w:fldChar w:fldCharType="separate"/>
          </w:r>
          <w:r w:rsidR="00171543">
            <w:t xml:space="preserve">R. Krzywy, </w:t>
          </w:r>
          <w:r w:rsidR="00171543" w:rsidRPr="00171543">
            <w:rPr>
              <w:i/>
            </w:rPr>
            <w:t>Projekt edycji hermeneutycznej</w:t>
          </w:r>
          <w:r w:rsidR="00171543" w:rsidRPr="00171543">
            <w:t xml:space="preserve">, w: </w:t>
          </w:r>
          <w:r w:rsidR="00171543" w:rsidRPr="00171543">
            <w:rPr>
              <w:i/>
            </w:rPr>
            <w:t>Jak wydawać teksty dawne</w:t>
          </w:r>
          <w:r w:rsidR="00171543" w:rsidRPr="00171543">
            <w:t>, red. K. Borowiec, i in., Poznań 2017 (Staropolskie Spotkania Językoznawcze, 2), s. 48–49.</w:t>
          </w:r>
          <w:r>
            <w:fldChar w:fldCharType="end"/>
          </w:r>
        </w:sdtContent>
      </w:sdt>
    </w:p>
  </w:footnote>
  <w:footnote w:id="98">
    <w:p w14:paraId="214073C0" w14:textId="07D29870" w:rsidR="00221525" w:rsidRDefault="00221525">
      <w:pPr>
        <w:pStyle w:val="Tekstprzypisudolnego"/>
      </w:pPr>
      <w:r>
        <w:rPr>
          <w:rStyle w:val="Odwoanieprzypisudolnego"/>
        </w:rPr>
        <w:footnoteRef/>
      </w:r>
      <w:r>
        <w:t xml:space="preserve"> </w:t>
      </w:r>
      <w:sdt>
        <w:sdtPr>
          <w:alias w:val="To edit, see citavi.com/edit"/>
          <w:tag w:val="CitaviPlaceholder#c8c08e2f-9c46-4c3f-9928-6ca1043869ab"/>
          <w:id w:val="-865514464"/>
          <w:placeholder>
            <w:docPart w:val="DefaultPlaceholder_-1854013440"/>
          </w:placeholder>
        </w:sdtPr>
        <w:sdtEndPr/>
        <w:sdtContent>
          <w:r w:rsidR="0013370D">
            <w:fldChar w:fldCharType="begin"/>
          </w:r>
          <w:r w:rsidR="000F43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YjVjODg0LWViYzgtNGRhMC1iZjFiLWQ1N2E1MWJlMTc0MiIsIlJhbmdlTGVuZ3RoIjoxNzMsIlJlZmVyZW5jZUlkIjoiMjJlODcwYjMtNjAzZi00NjljLWExNjQtYzBjZWJlOTk1ZDA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4IiwiU3RhcnRQYWdlIjp7IiRpZCI6IjUiLCIkdHlwZSI6IlN3aXNzQWNhZGVtaWMuUGFnZU51bWJlciwgU3dpc3NBY2FkZW1pYyIsIklzRnVsbHlOdW1lcmljIjp0cnVlLCJOdW1iZXIiOjY4LCJOdW1iZXJpbmdUeXBlIjowLCJOdW1lcmFsU3lzdGVtIjowLCJPcmlnaW5hbFN0cmluZyI6IjY4IiwiUHJldHR5U3RyaW5nIjoiN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yZXBvenl0b3JpdW0uYW11LmVkdS5wbC9oYW5kbGUvMTA1OTMvMjIxNDkiLCJVcmlTdHJpbmciOiJodHRwczovL3JlcG96eXRvcml1bS5hbXUuZWR1LnBsL2hhbmRsZS8xMDU5My8yMjE0O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}</w:instrText>
          </w:r>
          <w:r w:rsidR="0013370D">
            <w:fldChar w:fldCharType="separate"/>
          </w:r>
          <w:r w:rsidR="0013370D">
            <w:t xml:space="preserve">M. Słoń, M. Słomski, </w:t>
          </w:r>
          <w:r w:rsidR="0013370D" w:rsidRPr="0013370D">
            <w:rPr>
              <w:i/>
            </w:rPr>
            <w:t>Edycje cyfrowe źródeł historycznych</w:t>
          </w:r>
          <w:r w:rsidR="0013370D" w:rsidRPr="0013370D">
            <w:t xml:space="preserve">, w: </w:t>
          </w:r>
          <w:r w:rsidR="0013370D" w:rsidRPr="0013370D">
            <w:rPr>
              <w:i/>
            </w:rPr>
            <w:t>Jak wydawać teksty dawne</w:t>
          </w:r>
          <w:r w:rsidR="0013370D" w:rsidRPr="0013370D">
            <w:t>, red. K. Borowiec, i in., Poznań 2017 (Staropolskie Spotkania Językoznawcze, 2), s. 68.</w:t>
          </w:r>
          <w:r w:rsidR="0013370D">
            <w:fldChar w:fldCharType="end"/>
          </w:r>
        </w:sdtContent>
      </w:sdt>
    </w:p>
  </w:footnote>
  <w:footnote w:id="99">
    <w:p w14:paraId="4C50DF6E" w14:textId="15BF9560" w:rsidR="00171543" w:rsidRPr="007B5D68" w:rsidRDefault="00171543" w:rsidP="00171543">
      <w:pPr>
        <w:pStyle w:val="Tekstprzypisudolnego"/>
      </w:pPr>
      <w:r>
        <w:rPr>
          <w:rStyle w:val="Odwoanieprzypisudolnego"/>
        </w:rPr>
        <w:footnoteRef/>
      </w:r>
      <w:r w:rsidRPr="00876418">
        <w:rPr>
          <w:lang w:val="en-US"/>
        </w:rPr>
        <w:t xml:space="preserve"> </w:t>
      </w:r>
      <w:sdt>
        <w:sdtPr>
          <w:alias w:val="Don't edit this field"/>
          <w:tag w:val="CitaviPlaceholder#e3744e4f-e850-4153-9da9-e7daf013d81b"/>
          <w:id w:val="658731455"/>
          <w:placeholder>
            <w:docPart w:val="661504CF54E54B9D9659E3C87498D1E1"/>
          </w:placeholder>
        </w:sdtPr>
        <w:sdtEndPr/>
        <w:sdtContent>
          <w:r>
            <w:fldChar w:fldCharType="begin"/>
          </w:r>
          <w:r w:rsidR="000F43F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mUzODZmY2QtMjM2Ny00YTZmLTlmZTctMTY0MDY1ZDNjMzhlIiwiSWQiOiJhNjliMjk4Yy03MDE4LTRkODItYjdjNi1mOGI5ZmQ5NDRmYjciLCJSYW5nZUxlbmd0aCI6NDMsIlJlZmVyZW5jZUlkIjoiOWQ3N2U2OWUtZDUxZC00Zjg1LWFjNjEtZDRjMmZiZWU0OTI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0IiwiU3RhcnRQYWdlIjp7IiRpZCI6IjUiLCIkdHlwZSI6IlN3aXNzQWNhZGVtaWMuUGFnZU51bWJlciwgU3dpc3NBY2FkZW1pYyIsIklzRnVsbHlOdW1lcmljIjp0cnVlLCJOdW1iZXIiOjE0LCJOdW1iZXJpbmdUeXBlIjowLCJOdW1lcmFsU3lzdGVtIjowLCJPcmlnaW5hbFN0cmluZyI6IjE0IiwiUHJldHR5U3RyaW5nIjoiMTQ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HZW9yZyIsIkxhc3ROYW1lIjoiVm9nZWxlciIsIlByb3RlY3RlZCI6ZmFsc2UsIlNleCI6MiwiQ3JlYXRlZEJ5IjoiX0JvZ3VtaWwiLCJDcmVhdGVkT24iOiIyMDE5LTExLTA2VDExOjMyOjM4IiwiTW9kaWZpZWRCeSI6Il9Cb2d1bWlsIiwiSWQiOiJiN2NhZGU3NC01MjY3LTQxOWYtODBkNS1kYTczMGVmODNhM2YiLCJNb2RpZmllZE9uIjoiMjAxOS0xMS0wNlQxMTozMjo0MCIsIlByb2plY3QiOnsiJGlkIjoiOCIsIiR0eXBlIjoiU3dpc3NBY2FkZW1pYy5DaXRhdmkuUHJvamVjdCwgU3dpc3NBY2FkZW1pYy5DaXRhdmkifX1dLCJCaWJUZVhLZXkiOiJWb2dlbGVyLmIiLCJDaXRhdGlvbktleSI6IkNvbnRlbnQ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OTY2MTk0Nzk3IiwiVXJpU3RyaW5nIjoiaHR0cDovL3d3dy53b3JsZGNhdC5vcmcvb2NsYy85NjYxOTQ3OT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</w:instrText>
          </w:r>
          <w:r w:rsidR="000F43F2" w:rsidRPr="007B5D68">
            <w:instrText>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}</w:instrText>
          </w:r>
          <w:r>
            <w:fldChar w:fldCharType="separate"/>
          </w:r>
          <w:r w:rsidR="0061314A" w:rsidRPr="007B5D68">
            <w:t>G. Vogeler</w:t>
          </w:r>
          <w:r w:rsidR="0061314A" w:rsidRPr="007B5D68">
            <w:rPr>
              <w:i/>
            </w:rPr>
            <w:t>, The Content of Accounts</w:t>
          </w:r>
          <w:r w:rsidR="0061314A" w:rsidRPr="007B5D68">
            <w:t>, s. 14.</w:t>
          </w:r>
          <w:r>
            <w:fldChar w:fldCharType="end"/>
          </w:r>
        </w:sdtContent>
      </w:sdt>
    </w:p>
  </w:footnote>
  <w:footnote w:id="100">
    <w:p w14:paraId="6C7B8125" w14:textId="01E9C46F" w:rsidR="00C1286B" w:rsidRDefault="00C1286B">
      <w:pPr>
        <w:pStyle w:val="Tekstprzypisudolnego"/>
      </w:pPr>
      <w:r>
        <w:rPr>
          <w:rStyle w:val="Odwoanieprzypisudolnego"/>
        </w:rPr>
        <w:footnoteRef/>
      </w:r>
      <w:r>
        <w:t xml:space="preserve"> Przy analizie okazało się, że w </w:t>
      </w:r>
      <w:proofErr w:type="spellStart"/>
      <w:r w:rsidR="00F042C4">
        <w:t>W</w:t>
      </w:r>
      <w:r>
        <w:t>ikidata</w:t>
      </w:r>
      <w:proofErr w:type="spellEnd"/>
      <w:r w:rsidR="00F042C4">
        <w:t xml:space="preserve"> istnieją dwa </w:t>
      </w:r>
      <w:r w:rsidR="00381171">
        <w:t xml:space="preserve">rekordy </w:t>
      </w:r>
      <w:r w:rsidR="00F042C4">
        <w:t>odnoszące się do Pawła Głogowskiego (</w:t>
      </w:r>
      <w:r w:rsidR="00030630" w:rsidRPr="00030630">
        <w:t>Q30902547</w:t>
      </w:r>
      <w:r w:rsidR="00030630">
        <w:t xml:space="preserve">, </w:t>
      </w:r>
      <w:r w:rsidR="00F725DE" w:rsidRPr="00F725DE">
        <w:t>Q94931783</w:t>
      </w:r>
      <w:r w:rsidR="00F725DE">
        <w:t>)</w:t>
      </w:r>
      <w:r w:rsidR="00381171">
        <w:t xml:space="preserve">. </w:t>
      </w:r>
      <w:r w:rsidR="00241368">
        <w:t>24 września 2024 r. z</w:t>
      </w:r>
      <w:r w:rsidR="00381171">
        <w:t xml:space="preserve">ostało wydane polecenie </w:t>
      </w:r>
      <w:r w:rsidR="00241368">
        <w:t xml:space="preserve">ich </w:t>
      </w:r>
      <w:r w:rsidR="00381171">
        <w:t>połączen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BA1FAD" w14:textId="129913A2" w:rsidR="004E3610" w:rsidRDefault="004E3610" w:rsidP="00176D5D">
    <w:pPr>
      <w:pStyle w:val="Nagwek"/>
    </w:pPr>
  </w:p>
  <w:p w14:paraId="4ADB7E97" w14:textId="77777777" w:rsidR="004E3610" w:rsidRDefault="004E3610" w:rsidP="00176D5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291F61" w14:textId="4EEF0D24" w:rsidR="004E3610" w:rsidRDefault="004E3610" w:rsidP="00176D5D">
    <w:pPr>
      <w:pStyle w:val="Nagwek"/>
    </w:pPr>
  </w:p>
  <w:p w14:paraId="4ED9F050" w14:textId="469B36D0" w:rsidR="004E3610" w:rsidRDefault="004E3610" w:rsidP="00176D5D">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2E708F" w14:textId="77777777" w:rsidR="004E3610" w:rsidRDefault="004E3610">
    <w:pPr>
      <w:pStyle w:val="Nagwek"/>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02BC3080"/>
    <w:lvl w:ilvl="0">
      <w:start w:val="1"/>
      <w:numFmt w:val="decimal"/>
      <w:pStyle w:val="Listanumerowana5"/>
      <w:lvlText w:val="%1."/>
      <w:lvlJc w:val="left"/>
      <w:pPr>
        <w:tabs>
          <w:tab w:val="num" w:pos="1492"/>
        </w:tabs>
        <w:ind w:left="1492" w:hanging="360"/>
      </w:pPr>
    </w:lvl>
  </w:abstractNum>
  <w:abstractNum w:abstractNumId="1" w15:restartNumberingAfterBreak="0">
    <w:nsid w:val="FFFFFF7D"/>
    <w:multiLevelType w:val="singleLevel"/>
    <w:tmpl w:val="0380B4D0"/>
    <w:lvl w:ilvl="0">
      <w:start w:val="1"/>
      <w:numFmt w:val="decimal"/>
      <w:pStyle w:val="Listanumerowana4"/>
      <w:lvlText w:val="%1."/>
      <w:lvlJc w:val="left"/>
      <w:pPr>
        <w:tabs>
          <w:tab w:val="num" w:pos="1209"/>
        </w:tabs>
        <w:ind w:left="1209" w:hanging="360"/>
      </w:pPr>
    </w:lvl>
  </w:abstractNum>
  <w:abstractNum w:abstractNumId="2" w15:restartNumberingAfterBreak="0">
    <w:nsid w:val="FFFFFF7E"/>
    <w:multiLevelType w:val="singleLevel"/>
    <w:tmpl w:val="7C0AFD7A"/>
    <w:lvl w:ilvl="0">
      <w:start w:val="1"/>
      <w:numFmt w:val="decimal"/>
      <w:pStyle w:val="Listanumerowana3"/>
      <w:lvlText w:val="%1."/>
      <w:lvlJc w:val="left"/>
      <w:pPr>
        <w:tabs>
          <w:tab w:val="num" w:pos="926"/>
        </w:tabs>
        <w:ind w:left="926" w:hanging="360"/>
      </w:pPr>
    </w:lvl>
  </w:abstractNum>
  <w:abstractNum w:abstractNumId="3" w15:restartNumberingAfterBreak="0">
    <w:nsid w:val="FFFFFF7F"/>
    <w:multiLevelType w:val="singleLevel"/>
    <w:tmpl w:val="76484330"/>
    <w:lvl w:ilvl="0">
      <w:start w:val="1"/>
      <w:numFmt w:val="decimal"/>
      <w:pStyle w:val="Listanumerowana2"/>
      <w:lvlText w:val="%1."/>
      <w:lvlJc w:val="left"/>
      <w:pPr>
        <w:tabs>
          <w:tab w:val="num" w:pos="643"/>
        </w:tabs>
        <w:ind w:left="643" w:hanging="360"/>
      </w:pPr>
    </w:lvl>
  </w:abstractNum>
  <w:abstractNum w:abstractNumId="4" w15:restartNumberingAfterBreak="0">
    <w:nsid w:val="FFFFFF80"/>
    <w:multiLevelType w:val="singleLevel"/>
    <w:tmpl w:val="E6B66CA6"/>
    <w:lvl w:ilvl="0">
      <w:start w:val="1"/>
      <w:numFmt w:val="bullet"/>
      <w:pStyle w:val="Listapunktowana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8EA128E"/>
    <w:lvl w:ilvl="0">
      <w:start w:val="1"/>
      <w:numFmt w:val="bullet"/>
      <w:pStyle w:val="Listapunktowana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55AC0DC"/>
    <w:lvl w:ilvl="0">
      <w:start w:val="1"/>
      <w:numFmt w:val="bullet"/>
      <w:pStyle w:val="Listapunktowana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8A088A6"/>
    <w:lvl w:ilvl="0">
      <w:start w:val="1"/>
      <w:numFmt w:val="bullet"/>
      <w:pStyle w:val="Listapunktowana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D964842"/>
    <w:lvl w:ilvl="0">
      <w:start w:val="1"/>
      <w:numFmt w:val="decimal"/>
      <w:pStyle w:val="Listanumerowana"/>
      <w:lvlText w:val="%1."/>
      <w:lvlJc w:val="left"/>
      <w:pPr>
        <w:tabs>
          <w:tab w:val="num" w:pos="360"/>
        </w:tabs>
        <w:ind w:left="360" w:hanging="360"/>
      </w:pPr>
    </w:lvl>
  </w:abstractNum>
  <w:abstractNum w:abstractNumId="9" w15:restartNumberingAfterBreak="0">
    <w:nsid w:val="FFFFFF89"/>
    <w:multiLevelType w:val="singleLevel"/>
    <w:tmpl w:val="E4CCE7A8"/>
    <w:lvl w:ilvl="0">
      <w:start w:val="1"/>
      <w:numFmt w:val="bullet"/>
      <w:pStyle w:val="Listapunktowana"/>
      <w:lvlText w:val=""/>
      <w:lvlJc w:val="left"/>
      <w:pPr>
        <w:tabs>
          <w:tab w:val="num" w:pos="360"/>
        </w:tabs>
        <w:ind w:left="360" w:hanging="360"/>
      </w:pPr>
      <w:rPr>
        <w:rFonts w:ascii="Symbol" w:hAnsi="Symbol" w:hint="default"/>
      </w:rPr>
    </w:lvl>
  </w:abstractNum>
  <w:abstractNum w:abstractNumId="10" w15:restartNumberingAfterBreak="0">
    <w:nsid w:val="19FC7FA3"/>
    <w:multiLevelType w:val="hybridMultilevel"/>
    <w:tmpl w:val="A69C52EA"/>
    <w:lvl w:ilvl="0" w:tplc="8C923AD0">
      <w:start w:val="1"/>
      <w:numFmt w:val="decimal"/>
      <w:lvlText w:val="%1."/>
      <w:lvlJc w:val="left"/>
      <w:pPr>
        <w:ind w:left="1068" w:hanging="360"/>
      </w:pPr>
      <w:rPr>
        <w:rFonts w:hint="default"/>
      </w:rPr>
    </w:lvl>
    <w:lvl w:ilvl="1" w:tplc="04150019" w:tentative="1">
      <w:start w:val="1"/>
      <w:numFmt w:val="lowerLetter"/>
      <w:lvlText w:val="%2."/>
      <w:lvlJc w:val="left"/>
      <w:pPr>
        <w:ind w:left="1788" w:hanging="360"/>
      </w:pPr>
    </w:lvl>
    <w:lvl w:ilvl="2" w:tplc="0415001B" w:tentative="1">
      <w:start w:val="1"/>
      <w:numFmt w:val="lowerRoman"/>
      <w:lvlText w:val="%3."/>
      <w:lvlJc w:val="right"/>
      <w:pPr>
        <w:ind w:left="2508" w:hanging="180"/>
      </w:pPr>
    </w:lvl>
    <w:lvl w:ilvl="3" w:tplc="0415000F" w:tentative="1">
      <w:start w:val="1"/>
      <w:numFmt w:val="decimal"/>
      <w:lvlText w:val="%4."/>
      <w:lvlJc w:val="left"/>
      <w:pPr>
        <w:ind w:left="3228" w:hanging="360"/>
      </w:pPr>
    </w:lvl>
    <w:lvl w:ilvl="4" w:tplc="04150019" w:tentative="1">
      <w:start w:val="1"/>
      <w:numFmt w:val="lowerLetter"/>
      <w:lvlText w:val="%5."/>
      <w:lvlJc w:val="left"/>
      <w:pPr>
        <w:ind w:left="3948" w:hanging="360"/>
      </w:pPr>
    </w:lvl>
    <w:lvl w:ilvl="5" w:tplc="0415001B" w:tentative="1">
      <w:start w:val="1"/>
      <w:numFmt w:val="lowerRoman"/>
      <w:lvlText w:val="%6."/>
      <w:lvlJc w:val="right"/>
      <w:pPr>
        <w:ind w:left="4668" w:hanging="180"/>
      </w:pPr>
    </w:lvl>
    <w:lvl w:ilvl="6" w:tplc="0415000F" w:tentative="1">
      <w:start w:val="1"/>
      <w:numFmt w:val="decimal"/>
      <w:lvlText w:val="%7."/>
      <w:lvlJc w:val="left"/>
      <w:pPr>
        <w:ind w:left="5388" w:hanging="360"/>
      </w:pPr>
    </w:lvl>
    <w:lvl w:ilvl="7" w:tplc="04150019" w:tentative="1">
      <w:start w:val="1"/>
      <w:numFmt w:val="lowerLetter"/>
      <w:lvlText w:val="%8."/>
      <w:lvlJc w:val="left"/>
      <w:pPr>
        <w:ind w:left="6108" w:hanging="360"/>
      </w:pPr>
    </w:lvl>
    <w:lvl w:ilvl="8" w:tplc="0415001B" w:tentative="1">
      <w:start w:val="1"/>
      <w:numFmt w:val="lowerRoman"/>
      <w:lvlText w:val="%9."/>
      <w:lvlJc w:val="right"/>
      <w:pPr>
        <w:ind w:left="6828" w:hanging="180"/>
      </w:pPr>
    </w:lvl>
  </w:abstractNum>
  <w:abstractNum w:abstractNumId="11" w15:restartNumberingAfterBreak="0">
    <w:nsid w:val="1F8C62EE"/>
    <w:multiLevelType w:val="hybridMultilevel"/>
    <w:tmpl w:val="30407B36"/>
    <w:lvl w:ilvl="0" w:tplc="E248860E">
      <w:start w:val="1"/>
      <w:numFmt w:val="lowerLetter"/>
      <w:lvlText w:val="%1."/>
      <w:lvlJc w:val="left"/>
      <w:pPr>
        <w:ind w:left="1068" w:hanging="360"/>
      </w:pPr>
      <w:rPr>
        <w:rFonts w:hint="default"/>
      </w:rPr>
    </w:lvl>
    <w:lvl w:ilvl="1" w:tplc="04150019" w:tentative="1">
      <w:start w:val="1"/>
      <w:numFmt w:val="lowerLetter"/>
      <w:lvlText w:val="%2."/>
      <w:lvlJc w:val="left"/>
      <w:pPr>
        <w:ind w:left="1788" w:hanging="360"/>
      </w:pPr>
    </w:lvl>
    <w:lvl w:ilvl="2" w:tplc="0415001B" w:tentative="1">
      <w:start w:val="1"/>
      <w:numFmt w:val="lowerRoman"/>
      <w:lvlText w:val="%3."/>
      <w:lvlJc w:val="right"/>
      <w:pPr>
        <w:ind w:left="2508" w:hanging="180"/>
      </w:pPr>
    </w:lvl>
    <w:lvl w:ilvl="3" w:tplc="0415000F" w:tentative="1">
      <w:start w:val="1"/>
      <w:numFmt w:val="decimal"/>
      <w:lvlText w:val="%4."/>
      <w:lvlJc w:val="left"/>
      <w:pPr>
        <w:ind w:left="3228" w:hanging="360"/>
      </w:pPr>
    </w:lvl>
    <w:lvl w:ilvl="4" w:tplc="04150019" w:tentative="1">
      <w:start w:val="1"/>
      <w:numFmt w:val="lowerLetter"/>
      <w:lvlText w:val="%5."/>
      <w:lvlJc w:val="left"/>
      <w:pPr>
        <w:ind w:left="3948" w:hanging="360"/>
      </w:pPr>
    </w:lvl>
    <w:lvl w:ilvl="5" w:tplc="0415001B" w:tentative="1">
      <w:start w:val="1"/>
      <w:numFmt w:val="lowerRoman"/>
      <w:lvlText w:val="%6."/>
      <w:lvlJc w:val="right"/>
      <w:pPr>
        <w:ind w:left="4668" w:hanging="180"/>
      </w:pPr>
    </w:lvl>
    <w:lvl w:ilvl="6" w:tplc="0415000F" w:tentative="1">
      <w:start w:val="1"/>
      <w:numFmt w:val="decimal"/>
      <w:lvlText w:val="%7."/>
      <w:lvlJc w:val="left"/>
      <w:pPr>
        <w:ind w:left="5388" w:hanging="360"/>
      </w:pPr>
    </w:lvl>
    <w:lvl w:ilvl="7" w:tplc="04150019" w:tentative="1">
      <w:start w:val="1"/>
      <w:numFmt w:val="lowerLetter"/>
      <w:lvlText w:val="%8."/>
      <w:lvlJc w:val="left"/>
      <w:pPr>
        <w:ind w:left="6108" w:hanging="360"/>
      </w:pPr>
    </w:lvl>
    <w:lvl w:ilvl="8" w:tplc="0415001B" w:tentative="1">
      <w:start w:val="1"/>
      <w:numFmt w:val="lowerRoman"/>
      <w:lvlText w:val="%9."/>
      <w:lvlJc w:val="right"/>
      <w:pPr>
        <w:ind w:left="6828" w:hanging="180"/>
      </w:pPr>
    </w:lvl>
  </w:abstractNum>
  <w:abstractNum w:abstractNumId="12" w15:restartNumberingAfterBreak="0">
    <w:nsid w:val="46DE7EA5"/>
    <w:multiLevelType w:val="hybridMultilevel"/>
    <w:tmpl w:val="121E4700"/>
    <w:lvl w:ilvl="0" w:tplc="1FF68CB2">
      <w:start w:val="1"/>
      <w:numFmt w:val="lowerLetter"/>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3" w15:restartNumberingAfterBreak="0">
    <w:nsid w:val="51DA697C"/>
    <w:multiLevelType w:val="hybridMultilevel"/>
    <w:tmpl w:val="F6000054"/>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58033579"/>
    <w:multiLevelType w:val="hybridMultilevel"/>
    <w:tmpl w:val="F34A25E6"/>
    <w:lvl w:ilvl="0" w:tplc="347850A4">
      <w:start w:val="1"/>
      <w:numFmt w:val="lowerLetter"/>
      <w:lvlText w:val="%1."/>
      <w:lvlJc w:val="left"/>
      <w:pPr>
        <w:ind w:left="1068" w:hanging="360"/>
      </w:pPr>
      <w:rPr>
        <w:rFonts w:hint="default"/>
      </w:rPr>
    </w:lvl>
    <w:lvl w:ilvl="1" w:tplc="04150019" w:tentative="1">
      <w:start w:val="1"/>
      <w:numFmt w:val="lowerLetter"/>
      <w:lvlText w:val="%2."/>
      <w:lvlJc w:val="left"/>
      <w:pPr>
        <w:ind w:left="1788" w:hanging="360"/>
      </w:pPr>
    </w:lvl>
    <w:lvl w:ilvl="2" w:tplc="0415001B" w:tentative="1">
      <w:start w:val="1"/>
      <w:numFmt w:val="lowerRoman"/>
      <w:lvlText w:val="%3."/>
      <w:lvlJc w:val="right"/>
      <w:pPr>
        <w:ind w:left="2508" w:hanging="180"/>
      </w:pPr>
    </w:lvl>
    <w:lvl w:ilvl="3" w:tplc="0415000F" w:tentative="1">
      <w:start w:val="1"/>
      <w:numFmt w:val="decimal"/>
      <w:lvlText w:val="%4."/>
      <w:lvlJc w:val="left"/>
      <w:pPr>
        <w:ind w:left="3228" w:hanging="360"/>
      </w:pPr>
    </w:lvl>
    <w:lvl w:ilvl="4" w:tplc="04150019" w:tentative="1">
      <w:start w:val="1"/>
      <w:numFmt w:val="lowerLetter"/>
      <w:lvlText w:val="%5."/>
      <w:lvlJc w:val="left"/>
      <w:pPr>
        <w:ind w:left="3948" w:hanging="360"/>
      </w:pPr>
    </w:lvl>
    <w:lvl w:ilvl="5" w:tplc="0415001B" w:tentative="1">
      <w:start w:val="1"/>
      <w:numFmt w:val="lowerRoman"/>
      <w:lvlText w:val="%6."/>
      <w:lvlJc w:val="right"/>
      <w:pPr>
        <w:ind w:left="4668" w:hanging="180"/>
      </w:pPr>
    </w:lvl>
    <w:lvl w:ilvl="6" w:tplc="0415000F" w:tentative="1">
      <w:start w:val="1"/>
      <w:numFmt w:val="decimal"/>
      <w:lvlText w:val="%7."/>
      <w:lvlJc w:val="left"/>
      <w:pPr>
        <w:ind w:left="5388" w:hanging="360"/>
      </w:pPr>
    </w:lvl>
    <w:lvl w:ilvl="7" w:tplc="04150019" w:tentative="1">
      <w:start w:val="1"/>
      <w:numFmt w:val="lowerLetter"/>
      <w:lvlText w:val="%8."/>
      <w:lvlJc w:val="left"/>
      <w:pPr>
        <w:ind w:left="6108" w:hanging="360"/>
      </w:pPr>
    </w:lvl>
    <w:lvl w:ilvl="8" w:tplc="0415001B" w:tentative="1">
      <w:start w:val="1"/>
      <w:numFmt w:val="lowerRoman"/>
      <w:lvlText w:val="%9."/>
      <w:lvlJc w:val="right"/>
      <w:pPr>
        <w:ind w:left="6828" w:hanging="180"/>
      </w:pPr>
    </w:lvl>
  </w:abstractNum>
  <w:abstractNum w:abstractNumId="15" w15:restartNumberingAfterBreak="0">
    <w:nsid w:val="762F2ECA"/>
    <w:multiLevelType w:val="hybridMultilevel"/>
    <w:tmpl w:val="DA6A9BAA"/>
    <w:lvl w:ilvl="0" w:tplc="04150015">
      <w:start w:val="1"/>
      <w:numFmt w:val="upp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777358EE"/>
    <w:multiLevelType w:val="hybridMultilevel"/>
    <w:tmpl w:val="8BAA8DAC"/>
    <w:lvl w:ilvl="0" w:tplc="04150019">
      <w:start w:val="1"/>
      <w:numFmt w:val="low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796F755A"/>
    <w:multiLevelType w:val="hybridMultilevel"/>
    <w:tmpl w:val="9A2E6DA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79760503"/>
    <w:multiLevelType w:val="hybridMultilevel"/>
    <w:tmpl w:val="DA0EC2A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9" w15:restartNumberingAfterBreak="0">
    <w:nsid w:val="7A2A7558"/>
    <w:multiLevelType w:val="hybridMultilevel"/>
    <w:tmpl w:val="6F104DBC"/>
    <w:lvl w:ilvl="0" w:tplc="E266E8A4">
      <w:start w:val="1"/>
      <w:numFmt w:val="lowerLetter"/>
      <w:lvlText w:val="%1)"/>
      <w:lvlJc w:val="left"/>
      <w:pPr>
        <w:ind w:left="1068" w:hanging="360"/>
      </w:pPr>
      <w:rPr>
        <w:rFonts w:hint="default"/>
      </w:rPr>
    </w:lvl>
    <w:lvl w:ilvl="1" w:tplc="04150019" w:tentative="1">
      <w:start w:val="1"/>
      <w:numFmt w:val="lowerLetter"/>
      <w:lvlText w:val="%2."/>
      <w:lvlJc w:val="left"/>
      <w:pPr>
        <w:ind w:left="1788" w:hanging="360"/>
      </w:pPr>
    </w:lvl>
    <w:lvl w:ilvl="2" w:tplc="0415001B" w:tentative="1">
      <w:start w:val="1"/>
      <w:numFmt w:val="lowerRoman"/>
      <w:lvlText w:val="%3."/>
      <w:lvlJc w:val="right"/>
      <w:pPr>
        <w:ind w:left="2508" w:hanging="180"/>
      </w:pPr>
    </w:lvl>
    <w:lvl w:ilvl="3" w:tplc="0415000F" w:tentative="1">
      <w:start w:val="1"/>
      <w:numFmt w:val="decimal"/>
      <w:lvlText w:val="%4."/>
      <w:lvlJc w:val="left"/>
      <w:pPr>
        <w:ind w:left="3228" w:hanging="360"/>
      </w:pPr>
    </w:lvl>
    <w:lvl w:ilvl="4" w:tplc="04150019" w:tentative="1">
      <w:start w:val="1"/>
      <w:numFmt w:val="lowerLetter"/>
      <w:lvlText w:val="%5."/>
      <w:lvlJc w:val="left"/>
      <w:pPr>
        <w:ind w:left="3948" w:hanging="360"/>
      </w:pPr>
    </w:lvl>
    <w:lvl w:ilvl="5" w:tplc="0415001B" w:tentative="1">
      <w:start w:val="1"/>
      <w:numFmt w:val="lowerRoman"/>
      <w:lvlText w:val="%6."/>
      <w:lvlJc w:val="right"/>
      <w:pPr>
        <w:ind w:left="4668" w:hanging="180"/>
      </w:pPr>
    </w:lvl>
    <w:lvl w:ilvl="6" w:tplc="0415000F" w:tentative="1">
      <w:start w:val="1"/>
      <w:numFmt w:val="decimal"/>
      <w:lvlText w:val="%7."/>
      <w:lvlJc w:val="left"/>
      <w:pPr>
        <w:ind w:left="5388" w:hanging="360"/>
      </w:pPr>
    </w:lvl>
    <w:lvl w:ilvl="7" w:tplc="04150019" w:tentative="1">
      <w:start w:val="1"/>
      <w:numFmt w:val="lowerLetter"/>
      <w:lvlText w:val="%8."/>
      <w:lvlJc w:val="left"/>
      <w:pPr>
        <w:ind w:left="6108" w:hanging="360"/>
      </w:pPr>
    </w:lvl>
    <w:lvl w:ilvl="8" w:tplc="0415001B" w:tentative="1">
      <w:start w:val="1"/>
      <w:numFmt w:val="lowerRoman"/>
      <w:lvlText w:val="%9."/>
      <w:lvlJc w:val="right"/>
      <w:pPr>
        <w:ind w:left="6828" w:hanging="180"/>
      </w:pPr>
    </w:lvl>
  </w:abstractNum>
  <w:num w:numId="1" w16cid:durableId="641816219">
    <w:abstractNumId w:val="17"/>
  </w:num>
  <w:num w:numId="2" w16cid:durableId="451706691">
    <w:abstractNumId w:val="13"/>
  </w:num>
  <w:num w:numId="3" w16cid:durableId="2018801317">
    <w:abstractNumId w:val="18"/>
  </w:num>
  <w:num w:numId="4" w16cid:durableId="1972206560">
    <w:abstractNumId w:val="0"/>
  </w:num>
  <w:num w:numId="5" w16cid:durableId="465393176">
    <w:abstractNumId w:val="1"/>
  </w:num>
  <w:num w:numId="6" w16cid:durableId="1060444223">
    <w:abstractNumId w:val="2"/>
  </w:num>
  <w:num w:numId="7" w16cid:durableId="283075394">
    <w:abstractNumId w:val="3"/>
  </w:num>
  <w:num w:numId="8" w16cid:durableId="936329513">
    <w:abstractNumId w:val="4"/>
  </w:num>
  <w:num w:numId="9" w16cid:durableId="1002388586">
    <w:abstractNumId w:val="5"/>
  </w:num>
  <w:num w:numId="10" w16cid:durableId="424687456">
    <w:abstractNumId w:val="6"/>
  </w:num>
  <w:num w:numId="11" w16cid:durableId="646787321">
    <w:abstractNumId w:val="7"/>
  </w:num>
  <w:num w:numId="12" w16cid:durableId="2079865224">
    <w:abstractNumId w:val="8"/>
  </w:num>
  <w:num w:numId="13" w16cid:durableId="1393429044">
    <w:abstractNumId w:val="9"/>
  </w:num>
  <w:num w:numId="14" w16cid:durableId="308903135">
    <w:abstractNumId w:val="10"/>
  </w:num>
  <w:num w:numId="15" w16cid:durableId="1986933271">
    <w:abstractNumId w:val="19"/>
  </w:num>
  <w:num w:numId="16" w16cid:durableId="1248223906">
    <w:abstractNumId w:val="11"/>
  </w:num>
  <w:num w:numId="17" w16cid:durableId="1604263706">
    <w:abstractNumId w:val="15"/>
  </w:num>
  <w:num w:numId="18" w16cid:durableId="1225335849">
    <w:abstractNumId w:val="16"/>
  </w:num>
  <w:num w:numId="19" w16cid:durableId="107622355">
    <w:abstractNumId w:val="14"/>
  </w:num>
  <w:num w:numId="20" w16cid:durableId="19342149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isplayBackgroundShape/>
  <w:proofState w:spelling="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YzMTezNDO3MDO0tDRS0lEKTi0uzszPAykwNKgFAIIn16wtAAAA"/>
  </w:docVars>
  <w:rsids>
    <w:rsidRoot w:val="00003692"/>
    <w:rsid w:val="000003C0"/>
    <w:rsid w:val="00001252"/>
    <w:rsid w:val="0000193E"/>
    <w:rsid w:val="0000274E"/>
    <w:rsid w:val="00003692"/>
    <w:rsid w:val="00003F63"/>
    <w:rsid w:val="00004A95"/>
    <w:rsid w:val="000051DE"/>
    <w:rsid w:val="00006350"/>
    <w:rsid w:val="0000747C"/>
    <w:rsid w:val="00007FDE"/>
    <w:rsid w:val="000106C7"/>
    <w:rsid w:val="000107D6"/>
    <w:rsid w:val="0001291E"/>
    <w:rsid w:val="000129CC"/>
    <w:rsid w:val="00012E28"/>
    <w:rsid w:val="000134BD"/>
    <w:rsid w:val="00014650"/>
    <w:rsid w:val="00014AA0"/>
    <w:rsid w:val="00014D93"/>
    <w:rsid w:val="000154B6"/>
    <w:rsid w:val="00015EEC"/>
    <w:rsid w:val="00016A02"/>
    <w:rsid w:val="000178BA"/>
    <w:rsid w:val="000214C1"/>
    <w:rsid w:val="00022153"/>
    <w:rsid w:val="000229EF"/>
    <w:rsid w:val="00025E8C"/>
    <w:rsid w:val="000301C8"/>
    <w:rsid w:val="00030630"/>
    <w:rsid w:val="000309D4"/>
    <w:rsid w:val="0003237E"/>
    <w:rsid w:val="000337B4"/>
    <w:rsid w:val="0003408C"/>
    <w:rsid w:val="000368DD"/>
    <w:rsid w:val="000372C9"/>
    <w:rsid w:val="000409E8"/>
    <w:rsid w:val="00041510"/>
    <w:rsid w:val="00043075"/>
    <w:rsid w:val="00043A9D"/>
    <w:rsid w:val="00050A53"/>
    <w:rsid w:val="00051773"/>
    <w:rsid w:val="00052131"/>
    <w:rsid w:val="00052B4E"/>
    <w:rsid w:val="00053AF9"/>
    <w:rsid w:val="00054EF7"/>
    <w:rsid w:val="00055A4C"/>
    <w:rsid w:val="00056335"/>
    <w:rsid w:val="00063CB2"/>
    <w:rsid w:val="00063F4F"/>
    <w:rsid w:val="00064B97"/>
    <w:rsid w:val="00066DF8"/>
    <w:rsid w:val="00067E05"/>
    <w:rsid w:val="00071B16"/>
    <w:rsid w:val="000720E1"/>
    <w:rsid w:val="0007561C"/>
    <w:rsid w:val="000774B9"/>
    <w:rsid w:val="00077A7B"/>
    <w:rsid w:val="00080504"/>
    <w:rsid w:val="00080591"/>
    <w:rsid w:val="00081A9E"/>
    <w:rsid w:val="00084A93"/>
    <w:rsid w:val="00085173"/>
    <w:rsid w:val="00085F8D"/>
    <w:rsid w:val="000872B1"/>
    <w:rsid w:val="00087DD2"/>
    <w:rsid w:val="000900FA"/>
    <w:rsid w:val="00090330"/>
    <w:rsid w:val="00090656"/>
    <w:rsid w:val="00091E6E"/>
    <w:rsid w:val="000928FC"/>
    <w:rsid w:val="00093B8E"/>
    <w:rsid w:val="000942C3"/>
    <w:rsid w:val="00094F87"/>
    <w:rsid w:val="0009567C"/>
    <w:rsid w:val="00096DDB"/>
    <w:rsid w:val="000A0D65"/>
    <w:rsid w:val="000A17EA"/>
    <w:rsid w:val="000A2B40"/>
    <w:rsid w:val="000A2C16"/>
    <w:rsid w:val="000A5B15"/>
    <w:rsid w:val="000B0C78"/>
    <w:rsid w:val="000B1220"/>
    <w:rsid w:val="000B1FC7"/>
    <w:rsid w:val="000B2BDB"/>
    <w:rsid w:val="000B3DDE"/>
    <w:rsid w:val="000B3FA6"/>
    <w:rsid w:val="000B4BE1"/>
    <w:rsid w:val="000B5183"/>
    <w:rsid w:val="000B68EB"/>
    <w:rsid w:val="000B6959"/>
    <w:rsid w:val="000C071E"/>
    <w:rsid w:val="000C0C87"/>
    <w:rsid w:val="000C139F"/>
    <w:rsid w:val="000C2D10"/>
    <w:rsid w:val="000C2F52"/>
    <w:rsid w:val="000C4F69"/>
    <w:rsid w:val="000C63F3"/>
    <w:rsid w:val="000C7150"/>
    <w:rsid w:val="000C7FCF"/>
    <w:rsid w:val="000D0CE5"/>
    <w:rsid w:val="000D2A45"/>
    <w:rsid w:val="000D35CE"/>
    <w:rsid w:val="000D46F1"/>
    <w:rsid w:val="000D4AD9"/>
    <w:rsid w:val="000D529A"/>
    <w:rsid w:val="000D62DD"/>
    <w:rsid w:val="000D7D89"/>
    <w:rsid w:val="000E0218"/>
    <w:rsid w:val="000E2080"/>
    <w:rsid w:val="000E2608"/>
    <w:rsid w:val="000E2C42"/>
    <w:rsid w:val="000E42D6"/>
    <w:rsid w:val="000E5097"/>
    <w:rsid w:val="000E5709"/>
    <w:rsid w:val="000F0063"/>
    <w:rsid w:val="000F0082"/>
    <w:rsid w:val="000F00E1"/>
    <w:rsid w:val="000F0250"/>
    <w:rsid w:val="000F0416"/>
    <w:rsid w:val="000F0994"/>
    <w:rsid w:val="000F161D"/>
    <w:rsid w:val="000F385B"/>
    <w:rsid w:val="000F43F2"/>
    <w:rsid w:val="000F5C69"/>
    <w:rsid w:val="000F63A8"/>
    <w:rsid w:val="000F6AB8"/>
    <w:rsid w:val="000F6FE7"/>
    <w:rsid w:val="000F70F6"/>
    <w:rsid w:val="00100575"/>
    <w:rsid w:val="00102915"/>
    <w:rsid w:val="00103BC4"/>
    <w:rsid w:val="001041A0"/>
    <w:rsid w:val="001049E4"/>
    <w:rsid w:val="00104FD3"/>
    <w:rsid w:val="00105E5D"/>
    <w:rsid w:val="0010709F"/>
    <w:rsid w:val="00107C07"/>
    <w:rsid w:val="00107C8D"/>
    <w:rsid w:val="00112959"/>
    <w:rsid w:val="00113DE4"/>
    <w:rsid w:val="00114B6D"/>
    <w:rsid w:val="00116E17"/>
    <w:rsid w:val="001177D5"/>
    <w:rsid w:val="00121278"/>
    <w:rsid w:val="001213E2"/>
    <w:rsid w:val="001215B8"/>
    <w:rsid w:val="0012254C"/>
    <w:rsid w:val="00122FF9"/>
    <w:rsid w:val="001264E4"/>
    <w:rsid w:val="00132471"/>
    <w:rsid w:val="00133139"/>
    <w:rsid w:val="0013370D"/>
    <w:rsid w:val="0013732D"/>
    <w:rsid w:val="00137367"/>
    <w:rsid w:val="00137921"/>
    <w:rsid w:val="001405E4"/>
    <w:rsid w:val="001412F1"/>
    <w:rsid w:val="00141477"/>
    <w:rsid w:val="001423DB"/>
    <w:rsid w:val="00142BFA"/>
    <w:rsid w:val="0014389E"/>
    <w:rsid w:val="00143E2B"/>
    <w:rsid w:val="0014485D"/>
    <w:rsid w:val="00145783"/>
    <w:rsid w:val="00145EBF"/>
    <w:rsid w:val="00145EE4"/>
    <w:rsid w:val="0014758D"/>
    <w:rsid w:val="00151284"/>
    <w:rsid w:val="0015248A"/>
    <w:rsid w:val="00153127"/>
    <w:rsid w:val="00154AC3"/>
    <w:rsid w:val="00154EAE"/>
    <w:rsid w:val="001573EE"/>
    <w:rsid w:val="00157C72"/>
    <w:rsid w:val="001601C4"/>
    <w:rsid w:val="00160281"/>
    <w:rsid w:val="00163403"/>
    <w:rsid w:val="001668E6"/>
    <w:rsid w:val="00167478"/>
    <w:rsid w:val="0017104E"/>
    <w:rsid w:val="00171306"/>
    <w:rsid w:val="00171543"/>
    <w:rsid w:val="00171548"/>
    <w:rsid w:val="00173744"/>
    <w:rsid w:val="001761F5"/>
    <w:rsid w:val="0017636F"/>
    <w:rsid w:val="00176D5D"/>
    <w:rsid w:val="00177B5D"/>
    <w:rsid w:val="00177EE6"/>
    <w:rsid w:val="00187CBE"/>
    <w:rsid w:val="00190A20"/>
    <w:rsid w:val="0019220B"/>
    <w:rsid w:val="001930F6"/>
    <w:rsid w:val="001957A1"/>
    <w:rsid w:val="001967E7"/>
    <w:rsid w:val="00196BAB"/>
    <w:rsid w:val="001979AA"/>
    <w:rsid w:val="00197CAD"/>
    <w:rsid w:val="00197F8D"/>
    <w:rsid w:val="001A0B0D"/>
    <w:rsid w:val="001A301F"/>
    <w:rsid w:val="001A31FC"/>
    <w:rsid w:val="001A496C"/>
    <w:rsid w:val="001A5854"/>
    <w:rsid w:val="001A5CCE"/>
    <w:rsid w:val="001A5E39"/>
    <w:rsid w:val="001A6299"/>
    <w:rsid w:val="001A71D9"/>
    <w:rsid w:val="001B0F62"/>
    <w:rsid w:val="001B1C2B"/>
    <w:rsid w:val="001B3AFA"/>
    <w:rsid w:val="001B4A63"/>
    <w:rsid w:val="001B78AD"/>
    <w:rsid w:val="001C0010"/>
    <w:rsid w:val="001C2653"/>
    <w:rsid w:val="001C39AA"/>
    <w:rsid w:val="001C4CCA"/>
    <w:rsid w:val="001C66D1"/>
    <w:rsid w:val="001C6CA5"/>
    <w:rsid w:val="001C7A85"/>
    <w:rsid w:val="001D13FF"/>
    <w:rsid w:val="001D3239"/>
    <w:rsid w:val="001D566E"/>
    <w:rsid w:val="001D63CC"/>
    <w:rsid w:val="001D6D66"/>
    <w:rsid w:val="001D7B4B"/>
    <w:rsid w:val="001D7C80"/>
    <w:rsid w:val="001E0EAB"/>
    <w:rsid w:val="001E31F7"/>
    <w:rsid w:val="001E4918"/>
    <w:rsid w:val="001E4E74"/>
    <w:rsid w:val="001E5CE5"/>
    <w:rsid w:val="001F01A9"/>
    <w:rsid w:val="001F3A5B"/>
    <w:rsid w:val="001F4AC8"/>
    <w:rsid w:val="001F5B0A"/>
    <w:rsid w:val="002035EB"/>
    <w:rsid w:val="002036D2"/>
    <w:rsid w:val="00204606"/>
    <w:rsid w:val="00204BC8"/>
    <w:rsid w:val="00205226"/>
    <w:rsid w:val="00207842"/>
    <w:rsid w:val="00210060"/>
    <w:rsid w:val="002128E2"/>
    <w:rsid w:val="0021441E"/>
    <w:rsid w:val="00215A9E"/>
    <w:rsid w:val="0021643B"/>
    <w:rsid w:val="002164E8"/>
    <w:rsid w:val="00216BCC"/>
    <w:rsid w:val="0022051B"/>
    <w:rsid w:val="0022076F"/>
    <w:rsid w:val="00221525"/>
    <w:rsid w:val="00221E68"/>
    <w:rsid w:val="00222FE5"/>
    <w:rsid w:val="00230B17"/>
    <w:rsid w:val="00232562"/>
    <w:rsid w:val="00235411"/>
    <w:rsid w:val="002362F1"/>
    <w:rsid w:val="0024034C"/>
    <w:rsid w:val="002407EB"/>
    <w:rsid w:val="00240F7E"/>
    <w:rsid w:val="00240FA2"/>
    <w:rsid w:val="00241368"/>
    <w:rsid w:val="002414CC"/>
    <w:rsid w:val="00241B9D"/>
    <w:rsid w:val="00241BBC"/>
    <w:rsid w:val="00244891"/>
    <w:rsid w:val="002468AF"/>
    <w:rsid w:val="0025107D"/>
    <w:rsid w:val="00251447"/>
    <w:rsid w:val="00251498"/>
    <w:rsid w:val="002519FF"/>
    <w:rsid w:val="00253D35"/>
    <w:rsid w:val="00256B1A"/>
    <w:rsid w:val="0025758D"/>
    <w:rsid w:val="00257667"/>
    <w:rsid w:val="00260F94"/>
    <w:rsid w:val="0026193B"/>
    <w:rsid w:val="002705BC"/>
    <w:rsid w:val="002747D4"/>
    <w:rsid w:val="0027525C"/>
    <w:rsid w:val="00277126"/>
    <w:rsid w:val="0027782F"/>
    <w:rsid w:val="002778C5"/>
    <w:rsid w:val="002812F0"/>
    <w:rsid w:val="0028141C"/>
    <w:rsid w:val="00282111"/>
    <w:rsid w:val="002828ED"/>
    <w:rsid w:val="002829E8"/>
    <w:rsid w:val="00283816"/>
    <w:rsid w:val="00284989"/>
    <w:rsid w:val="00285507"/>
    <w:rsid w:val="00287BE2"/>
    <w:rsid w:val="00287ECE"/>
    <w:rsid w:val="0029294B"/>
    <w:rsid w:val="00292D34"/>
    <w:rsid w:val="00293535"/>
    <w:rsid w:val="002939F3"/>
    <w:rsid w:val="00293BDE"/>
    <w:rsid w:val="002957C9"/>
    <w:rsid w:val="00295BE1"/>
    <w:rsid w:val="0029625B"/>
    <w:rsid w:val="00297062"/>
    <w:rsid w:val="002A0CF7"/>
    <w:rsid w:val="002A13C5"/>
    <w:rsid w:val="002A1D34"/>
    <w:rsid w:val="002A2A63"/>
    <w:rsid w:val="002A375F"/>
    <w:rsid w:val="002A4C14"/>
    <w:rsid w:val="002A5BEA"/>
    <w:rsid w:val="002B0BD8"/>
    <w:rsid w:val="002B147E"/>
    <w:rsid w:val="002B1A92"/>
    <w:rsid w:val="002B242A"/>
    <w:rsid w:val="002B33BE"/>
    <w:rsid w:val="002B4498"/>
    <w:rsid w:val="002B5553"/>
    <w:rsid w:val="002B6E7A"/>
    <w:rsid w:val="002C5C61"/>
    <w:rsid w:val="002D20F2"/>
    <w:rsid w:val="002D4E8E"/>
    <w:rsid w:val="002D63FA"/>
    <w:rsid w:val="002E2702"/>
    <w:rsid w:val="002E32EE"/>
    <w:rsid w:val="002E3F07"/>
    <w:rsid w:val="002F0A18"/>
    <w:rsid w:val="002F2CAA"/>
    <w:rsid w:val="002F2ED1"/>
    <w:rsid w:val="002F3DCC"/>
    <w:rsid w:val="002F40D8"/>
    <w:rsid w:val="002F6190"/>
    <w:rsid w:val="002F6910"/>
    <w:rsid w:val="002F6BB3"/>
    <w:rsid w:val="002F7ED1"/>
    <w:rsid w:val="00300950"/>
    <w:rsid w:val="00303256"/>
    <w:rsid w:val="0030442E"/>
    <w:rsid w:val="00305B3E"/>
    <w:rsid w:val="00305CB0"/>
    <w:rsid w:val="00306563"/>
    <w:rsid w:val="003065E9"/>
    <w:rsid w:val="00306DA0"/>
    <w:rsid w:val="0030745F"/>
    <w:rsid w:val="00313CED"/>
    <w:rsid w:val="00314B7C"/>
    <w:rsid w:val="00315662"/>
    <w:rsid w:val="00317816"/>
    <w:rsid w:val="003178A3"/>
    <w:rsid w:val="00321009"/>
    <w:rsid w:val="00322098"/>
    <w:rsid w:val="00322987"/>
    <w:rsid w:val="003229E2"/>
    <w:rsid w:val="003233AD"/>
    <w:rsid w:val="00325A85"/>
    <w:rsid w:val="00325E38"/>
    <w:rsid w:val="00332DA2"/>
    <w:rsid w:val="00333B63"/>
    <w:rsid w:val="00336246"/>
    <w:rsid w:val="00341D14"/>
    <w:rsid w:val="003438E2"/>
    <w:rsid w:val="00344F45"/>
    <w:rsid w:val="003469A0"/>
    <w:rsid w:val="00346FC6"/>
    <w:rsid w:val="00347D9C"/>
    <w:rsid w:val="00347DE8"/>
    <w:rsid w:val="00350A4C"/>
    <w:rsid w:val="00350D37"/>
    <w:rsid w:val="0035242D"/>
    <w:rsid w:val="003524B2"/>
    <w:rsid w:val="003537D0"/>
    <w:rsid w:val="003549BF"/>
    <w:rsid w:val="00355A5E"/>
    <w:rsid w:val="00356A44"/>
    <w:rsid w:val="003576C2"/>
    <w:rsid w:val="003603B3"/>
    <w:rsid w:val="00360AA3"/>
    <w:rsid w:val="003630C0"/>
    <w:rsid w:val="00364520"/>
    <w:rsid w:val="0036477C"/>
    <w:rsid w:val="003651E2"/>
    <w:rsid w:val="003659C7"/>
    <w:rsid w:val="00366651"/>
    <w:rsid w:val="00366C7E"/>
    <w:rsid w:val="003706CF"/>
    <w:rsid w:val="00371C4E"/>
    <w:rsid w:val="00372337"/>
    <w:rsid w:val="00373AF5"/>
    <w:rsid w:val="00373B17"/>
    <w:rsid w:val="00373D40"/>
    <w:rsid w:val="0037570A"/>
    <w:rsid w:val="00376EA1"/>
    <w:rsid w:val="0037757B"/>
    <w:rsid w:val="0038049E"/>
    <w:rsid w:val="00380BE3"/>
    <w:rsid w:val="00381171"/>
    <w:rsid w:val="0038149C"/>
    <w:rsid w:val="003823AC"/>
    <w:rsid w:val="003841E6"/>
    <w:rsid w:val="00384A4F"/>
    <w:rsid w:val="00385486"/>
    <w:rsid w:val="00385DFD"/>
    <w:rsid w:val="00386C7E"/>
    <w:rsid w:val="00390BA8"/>
    <w:rsid w:val="0039200D"/>
    <w:rsid w:val="00393B98"/>
    <w:rsid w:val="00395426"/>
    <w:rsid w:val="003976ED"/>
    <w:rsid w:val="003A0047"/>
    <w:rsid w:val="003A0785"/>
    <w:rsid w:val="003A0D0C"/>
    <w:rsid w:val="003A2792"/>
    <w:rsid w:val="003A396C"/>
    <w:rsid w:val="003A4D5B"/>
    <w:rsid w:val="003A53CD"/>
    <w:rsid w:val="003A5A7F"/>
    <w:rsid w:val="003A6A4F"/>
    <w:rsid w:val="003A7038"/>
    <w:rsid w:val="003A79F2"/>
    <w:rsid w:val="003B1031"/>
    <w:rsid w:val="003B1971"/>
    <w:rsid w:val="003C0BA0"/>
    <w:rsid w:val="003C1CC5"/>
    <w:rsid w:val="003C2AA7"/>
    <w:rsid w:val="003C5410"/>
    <w:rsid w:val="003C5436"/>
    <w:rsid w:val="003C562C"/>
    <w:rsid w:val="003C7F9D"/>
    <w:rsid w:val="003D096E"/>
    <w:rsid w:val="003D0B21"/>
    <w:rsid w:val="003D1A27"/>
    <w:rsid w:val="003D1F18"/>
    <w:rsid w:val="003D2DBB"/>
    <w:rsid w:val="003D33B9"/>
    <w:rsid w:val="003D4693"/>
    <w:rsid w:val="003D48B9"/>
    <w:rsid w:val="003D59BF"/>
    <w:rsid w:val="003D7FE0"/>
    <w:rsid w:val="003E290C"/>
    <w:rsid w:val="003E2B0B"/>
    <w:rsid w:val="003E2C29"/>
    <w:rsid w:val="003E323D"/>
    <w:rsid w:val="003E3820"/>
    <w:rsid w:val="003E4D6F"/>
    <w:rsid w:val="003E5EC3"/>
    <w:rsid w:val="003E7B94"/>
    <w:rsid w:val="003F1F91"/>
    <w:rsid w:val="003F37EF"/>
    <w:rsid w:val="003F486A"/>
    <w:rsid w:val="003F5141"/>
    <w:rsid w:val="003F5212"/>
    <w:rsid w:val="003F59C2"/>
    <w:rsid w:val="003F667D"/>
    <w:rsid w:val="00400577"/>
    <w:rsid w:val="00401EB8"/>
    <w:rsid w:val="004029E0"/>
    <w:rsid w:val="00402B55"/>
    <w:rsid w:val="00403BAF"/>
    <w:rsid w:val="0040415E"/>
    <w:rsid w:val="00405AC5"/>
    <w:rsid w:val="0040760C"/>
    <w:rsid w:val="0041012B"/>
    <w:rsid w:val="00410152"/>
    <w:rsid w:val="004114FE"/>
    <w:rsid w:val="00411F12"/>
    <w:rsid w:val="00414614"/>
    <w:rsid w:val="00415AA6"/>
    <w:rsid w:val="004164E4"/>
    <w:rsid w:val="00417E70"/>
    <w:rsid w:val="00420FB3"/>
    <w:rsid w:val="00422CBD"/>
    <w:rsid w:val="004261C9"/>
    <w:rsid w:val="004267E6"/>
    <w:rsid w:val="00435ADD"/>
    <w:rsid w:val="004360E8"/>
    <w:rsid w:val="0043726D"/>
    <w:rsid w:val="004408FD"/>
    <w:rsid w:val="00441E03"/>
    <w:rsid w:val="00441FB6"/>
    <w:rsid w:val="004429FB"/>
    <w:rsid w:val="00445071"/>
    <w:rsid w:val="004518C0"/>
    <w:rsid w:val="00453DE7"/>
    <w:rsid w:val="00454FBE"/>
    <w:rsid w:val="00456253"/>
    <w:rsid w:val="00456909"/>
    <w:rsid w:val="00457AE0"/>
    <w:rsid w:val="00460549"/>
    <w:rsid w:val="0046133C"/>
    <w:rsid w:val="00464C58"/>
    <w:rsid w:val="00465277"/>
    <w:rsid w:val="00465B6B"/>
    <w:rsid w:val="004701DB"/>
    <w:rsid w:val="00471391"/>
    <w:rsid w:val="004713D0"/>
    <w:rsid w:val="00473884"/>
    <w:rsid w:val="00474318"/>
    <w:rsid w:val="00474A8E"/>
    <w:rsid w:val="004753E2"/>
    <w:rsid w:val="0047542D"/>
    <w:rsid w:val="0048102B"/>
    <w:rsid w:val="004813A8"/>
    <w:rsid w:val="00481880"/>
    <w:rsid w:val="004819E2"/>
    <w:rsid w:val="00483A77"/>
    <w:rsid w:val="00484278"/>
    <w:rsid w:val="00484487"/>
    <w:rsid w:val="004861C2"/>
    <w:rsid w:val="0048622D"/>
    <w:rsid w:val="0048770B"/>
    <w:rsid w:val="00491F1B"/>
    <w:rsid w:val="0049411F"/>
    <w:rsid w:val="00494C4B"/>
    <w:rsid w:val="00495873"/>
    <w:rsid w:val="00497CC6"/>
    <w:rsid w:val="00497F4C"/>
    <w:rsid w:val="004A1F70"/>
    <w:rsid w:val="004A2C91"/>
    <w:rsid w:val="004A3BB1"/>
    <w:rsid w:val="004A3DFE"/>
    <w:rsid w:val="004A49DA"/>
    <w:rsid w:val="004A5965"/>
    <w:rsid w:val="004B1C69"/>
    <w:rsid w:val="004B3403"/>
    <w:rsid w:val="004B4748"/>
    <w:rsid w:val="004B5F0F"/>
    <w:rsid w:val="004B742C"/>
    <w:rsid w:val="004B7EB8"/>
    <w:rsid w:val="004C12BD"/>
    <w:rsid w:val="004C2033"/>
    <w:rsid w:val="004C2747"/>
    <w:rsid w:val="004C3899"/>
    <w:rsid w:val="004C3E09"/>
    <w:rsid w:val="004C4062"/>
    <w:rsid w:val="004C4395"/>
    <w:rsid w:val="004C4991"/>
    <w:rsid w:val="004C5988"/>
    <w:rsid w:val="004C5B37"/>
    <w:rsid w:val="004C7DD9"/>
    <w:rsid w:val="004D1618"/>
    <w:rsid w:val="004D1C43"/>
    <w:rsid w:val="004D488B"/>
    <w:rsid w:val="004D4C35"/>
    <w:rsid w:val="004D672A"/>
    <w:rsid w:val="004D7149"/>
    <w:rsid w:val="004D7559"/>
    <w:rsid w:val="004D7FDA"/>
    <w:rsid w:val="004E1B2D"/>
    <w:rsid w:val="004E21E0"/>
    <w:rsid w:val="004E2661"/>
    <w:rsid w:val="004E271A"/>
    <w:rsid w:val="004E340E"/>
    <w:rsid w:val="004E3610"/>
    <w:rsid w:val="004E4D5B"/>
    <w:rsid w:val="004E5401"/>
    <w:rsid w:val="004E769C"/>
    <w:rsid w:val="004E7E51"/>
    <w:rsid w:val="004F094E"/>
    <w:rsid w:val="004F0F0E"/>
    <w:rsid w:val="004F18E1"/>
    <w:rsid w:val="004F2F34"/>
    <w:rsid w:val="004F3C52"/>
    <w:rsid w:val="004F4D10"/>
    <w:rsid w:val="004F5A14"/>
    <w:rsid w:val="004F645D"/>
    <w:rsid w:val="004F710C"/>
    <w:rsid w:val="00501B55"/>
    <w:rsid w:val="00501CDE"/>
    <w:rsid w:val="00501F1E"/>
    <w:rsid w:val="00511DCD"/>
    <w:rsid w:val="00513AAE"/>
    <w:rsid w:val="00513DD1"/>
    <w:rsid w:val="00513FCB"/>
    <w:rsid w:val="00515A61"/>
    <w:rsid w:val="00515CBA"/>
    <w:rsid w:val="0051694E"/>
    <w:rsid w:val="00517122"/>
    <w:rsid w:val="0052002D"/>
    <w:rsid w:val="00521B7E"/>
    <w:rsid w:val="00523E4B"/>
    <w:rsid w:val="005248C3"/>
    <w:rsid w:val="00526F2D"/>
    <w:rsid w:val="0052757F"/>
    <w:rsid w:val="00530B82"/>
    <w:rsid w:val="00530CF9"/>
    <w:rsid w:val="005314D1"/>
    <w:rsid w:val="0053467A"/>
    <w:rsid w:val="0053470B"/>
    <w:rsid w:val="00534A00"/>
    <w:rsid w:val="005375D5"/>
    <w:rsid w:val="0053799E"/>
    <w:rsid w:val="005401D7"/>
    <w:rsid w:val="00541196"/>
    <w:rsid w:val="00541A2E"/>
    <w:rsid w:val="00545B97"/>
    <w:rsid w:val="00545E08"/>
    <w:rsid w:val="00545F9C"/>
    <w:rsid w:val="00546739"/>
    <w:rsid w:val="00547DDA"/>
    <w:rsid w:val="005514A3"/>
    <w:rsid w:val="005516C7"/>
    <w:rsid w:val="005525B4"/>
    <w:rsid w:val="00554351"/>
    <w:rsid w:val="005566D5"/>
    <w:rsid w:val="00556CCB"/>
    <w:rsid w:val="005578BB"/>
    <w:rsid w:val="00557AD1"/>
    <w:rsid w:val="0056065E"/>
    <w:rsid w:val="00560DCC"/>
    <w:rsid w:val="00561DAE"/>
    <w:rsid w:val="00563877"/>
    <w:rsid w:val="00563C1A"/>
    <w:rsid w:val="00563ED3"/>
    <w:rsid w:val="0056736B"/>
    <w:rsid w:val="005676AF"/>
    <w:rsid w:val="00570059"/>
    <w:rsid w:val="00570258"/>
    <w:rsid w:val="0057025A"/>
    <w:rsid w:val="005708FA"/>
    <w:rsid w:val="00570BAF"/>
    <w:rsid w:val="00571FBF"/>
    <w:rsid w:val="00572F15"/>
    <w:rsid w:val="00573AA0"/>
    <w:rsid w:val="00574B89"/>
    <w:rsid w:val="0057506B"/>
    <w:rsid w:val="0057514D"/>
    <w:rsid w:val="0058008F"/>
    <w:rsid w:val="00581C75"/>
    <w:rsid w:val="00582103"/>
    <w:rsid w:val="0058377C"/>
    <w:rsid w:val="00584D72"/>
    <w:rsid w:val="0058510E"/>
    <w:rsid w:val="0058530E"/>
    <w:rsid w:val="005862D6"/>
    <w:rsid w:val="005863D8"/>
    <w:rsid w:val="005879E6"/>
    <w:rsid w:val="005933A6"/>
    <w:rsid w:val="005935B0"/>
    <w:rsid w:val="00594C1C"/>
    <w:rsid w:val="00594E29"/>
    <w:rsid w:val="00597854"/>
    <w:rsid w:val="00597F3F"/>
    <w:rsid w:val="005A209C"/>
    <w:rsid w:val="005A27F7"/>
    <w:rsid w:val="005A3A57"/>
    <w:rsid w:val="005A4BD5"/>
    <w:rsid w:val="005A54FA"/>
    <w:rsid w:val="005A5F88"/>
    <w:rsid w:val="005A60C5"/>
    <w:rsid w:val="005A777E"/>
    <w:rsid w:val="005A7B0C"/>
    <w:rsid w:val="005B1B17"/>
    <w:rsid w:val="005B218F"/>
    <w:rsid w:val="005B2675"/>
    <w:rsid w:val="005B3733"/>
    <w:rsid w:val="005B4AF1"/>
    <w:rsid w:val="005B54FF"/>
    <w:rsid w:val="005B56A0"/>
    <w:rsid w:val="005B5898"/>
    <w:rsid w:val="005B756B"/>
    <w:rsid w:val="005C0BD6"/>
    <w:rsid w:val="005C296D"/>
    <w:rsid w:val="005C3203"/>
    <w:rsid w:val="005C41C6"/>
    <w:rsid w:val="005C50AE"/>
    <w:rsid w:val="005C5391"/>
    <w:rsid w:val="005D267D"/>
    <w:rsid w:val="005D29E0"/>
    <w:rsid w:val="005D3985"/>
    <w:rsid w:val="005D4B71"/>
    <w:rsid w:val="005D554B"/>
    <w:rsid w:val="005D6E3D"/>
    <w:rsid w:val="005D792D"/>
    <w:rsid w:val="005E1CA8"/>
    <w:rsid w:val="005E4A69"/>
    <w:rsid w:val="005E4ECD"/>
    <w:rsid w:val="005E5B5D"/>
    <w:rsid w:val="005E5CC0"/>
    <w:rsid w:val="005E70BF"/>
    <w:rsid w:val="005F5D53"/>
    <w:rsid w:val="00601745"/>
    <w:rsid w:val="006023B9"/>
    <w:rsid w:val="0060243A"/>
    <w:rsid w:val="00602B94"/>
    <w:rsid w:val="00602D72"/>
    <w:rsid w:val="00603ADF"/>
    <w:rsid w:val="006046E5"/>
    <w:rsid w:val="006047DB"/>
    <w:rsid w:val="00607087"/>
    <w:rsid w:val="0060769F"/>
    <w:rsid w:val="00610AA6"/>
    <w:rsid w:val="006119F7"/>
    <w:rsid w:val="00611DD2"/>
    <w:rsid w:val="00612441"/>
    <w:rsid w:val="0061314A"/>
    <w:rsid w:val="00614A38"/>
    <w:rsid w:val="00615280"/>
    <w:rsid w:val="006155EC"/>
    <w:rsid w:val="00616CCC"/>
    <w:rsid w:val="00620CC1"/>
    <w:rsid w:val="0062135A"/>
    <w:rsid w:val="00622C5E"/>
    <w:rsid w:val="00624B40"/>
    <w:rsid w:val="006254BC"/>
    <w:rsid w:val="00627A6B"/>
    <w:rsid w:val="00630AE5"/>
    <w:rsid w:val="00630BBE"/>
    <w:rsid w:val="00631561"/>
    <w:rsid w:val="006315F4"/>
    <w:rsid w:val="0063330E"/>
    <w:rsid w:val="00633F21"/>
    <w:rsid w:val="00636EB3"/>
    <w:rsid w:val="00640228"/>
    <w:rsid w:val="006407B0"/>
    <w:rsid w:val="00642A15"/>
    <w:rsid w:val="006444C8"/>
    <w:rsid w:val="00645C22"/>
    <w:rsid w:val="00645CB3"/>
    <w:rsid w:val="006470E5"/>
    <w:rsid w:val="006473DC"/>
    <w:rsid w:val="00647DF0"/>
    <w:rsid w:val="00650226"/>
    <w:rsid w:val="00652127"/>
    <w:rsid w:val="00653B44"/>
    <w:rsid w:val="00653D7D"/>
    <w:rsid w:val="006547A2"/>
    <w:rsid w:val="00654C46"/>
    <w:rsid w:val="00654E97"/>
    <w:rsid w:val="00656627"/>
    <w:rsid w:val="00657506"/>
    <w:rsid w:val="0066132F"/>
    <w:rsid w:val="00661DA2"/>
    <w:rsid w:val="00662A9B"/>
    <w:rsid w:val="00663820"/>
    <w:rsid w:val="00663EF3"/>
    <w:rsid w:val="00665F1D"/>
    <w:rsid w:val="00666262"/>
    <w:rsid w:val="00667230"/>
    <w:rsid w:val="006704F9"/>
    <w:rsid w:val="006708BA"/>
    <w:rsid w:val="00671590"/>
    <w:rsid w:val="0067327F"/>
    <w:rsid w:val="00675560"/>
    <w:rsid w:val="00675CFD"/>
    <w:rsid w:val="006763DE"/>
    <w:rsid w:val="006774E0"/>
    <w:rsid w:val="00680AAB"/>
    <w:rsid w:val="00681508"/>
    <w:rsid w:val="0068506D"/>
    <w:rsid w:val="006850F4"/>
    <w:rsid w:val="00685EAD"/>
    <w:rsid w:val="006864AD"/>
    <w:rsid w:val="00686C4E"/>
    <w:rsid w:val="00687323"/>
    <w:rsid w:val="00687B63"/>
    <w:rsid w:val="00694954"/>
    <w:rsid w:val="00694E34"/>
    <w:rsid w:val="00695E77"/>
    <w:rsid w:val="00697D94"/>
    <w:rsid w:val="006A15F5"/>
    <w:rsid w:val="006A7A3B"/>
    <w:rsid w:val="006B24CE"/>
    <w:rsid w:val="006B2666"/>
    <w:rsid w:val="006B288D"/>
    <w:rsid w:val="006B2C95"/>
    <w:rsid w:val="006B304D"/>
    <w:rsid w:val="006B441A"/>
    <w:rsid w:val="006B4F15"/>
    <w:rsid w:val="006B5762"/>
    <w:rsid w:val="006B7C0C"/>
    <w:rsid w:val="006C0BE0"/>
    <w:rsid w:val="006C2CA5"/>
    <w:rsid w:val="006C4CA7"/>
    <w:rsid w:val="006C5FD6"/>
    <w:rsid w:val="006C6D3D"/>
    <w:rsid w:val="006C7358"/>
    <w:rsid w:val="006D081B"/>
    <w:rsid w:val="006D1663"/>
    <w:rsid w:val="006D2763"/>
    <w:rsid w:val="006D4C7B"/>
    <w:rsid w:val="006D4CE4"/>
    <w:rsid w:val="006D5B9C"/>
    <w:rsid w:val="006D6AA6"/>
    <w:rsid w:val="006E06EC"/>
    <w:rsid w:val="006E1C0C"/>
    <w:rsid w:val="006E33EC"/>
    <w:rsid w:val="006E3CB0"/>
    <w:rsid w:val="006E4E95"/>
    <w:rsid w:val="006E5995"/>
    <w:rsid w:val="006E5AC4"/>
    <w:rsid w:val="006E5E72"/>
    <w:rsid w:val="006F3ADE"/>
    <w:rsid w:val="006F4016"/>
    <w:rsid w:val="006F58D7"/>
    <w:rsid w:val="006F70C5"/>
    <w:rsid w:val="006F710F"/>
    <w:rsid w:val="007018FF"/>
    <w:rsid w:val="0070286F"/>
    <w:rsid w:val="00705D0B"/>
    <w:rsid w:val="0070798A"/>
    <w:rsid w:val="00710297"/>
    <w:rsid w:val="00710F85"/>
    <w:rsid w:val="00711934"/>
    <w:rsid w:val="0071228D"/>
    <w:rsid w:val="007140A7"/>
    <w:rsid w:val="007152D7"/>
    <w:rsid w:val="00716CCF"/>
    <w:rsid w:val="00722F3E"/>
    <w:rsid w:val="00723CA9"/>
    <w:rsid w:val="00725021"/>
    <w:rsid w:val="00727AA5"/>
    <w:rsid w:val="007303C6"/>
    <w:rsid w:val="0073271B"/>
    <w:rsid w:val="00732F80"/>
    <w:rsid w:val="0073336D"/>
    <w:rsid w:val="00733562"/>
    <w:rsid w:val="007351D7"/>
    <w:rsid w:val="00735F72"/>
    <w:rsid w:val="007426AE"/>
    <w:rsid w:val="00742B3B"/>
    <w:rsid w:val="007440AE"/>
    <w:rsid w:val="007440EB"/>
    <w:rsid w:val="0074712A"/>
    <w:rsid w:val="00750489"/>
    <w:rsid w:val="00751F72"/>
    <w:rsid w:val="00752B11"/>
    <w:rsid w:val="00753117"/>
    <w:rsid w:val="007533BC"/>
    <w:rsid w:val="0075377C"/>
    <w:rsid w:val="00754C98"/>
    <w:rsid w:val="00754F64"/>
    <w:rsid w:val="00754F8A"/>
    <w:rsid w:val="00757344"/>
    <w:rsid w:val="00761227"/>
    <w:rsid w:val="00761301"/>
    <w:rsid w:val="00761C96"/>
    <w:rsid w:val="0076285B"/>
    <w:rsid w:val="00762A4E"/>
    <w:rsid w:val="00766E7F"/>
    <w:rsid w:val="007678B3"/>
    <w:rsid w:val="00772189"/>
    <w:rsid w:val="007814D9"/>
    <w:rsid w:val="0078329A"/>
    <w:rsid w:val="00783409"/>
    <w:rsid w:val="00783AAA"/>
    <w:rsid w:val="00783D4C"/>
    <w:rsid w:val="00783E14"/>
    <w:rsid w:val="00783F2B"/>
    <w:rsid w:val="007854D5"/>
    <w:rsid w:val="007861E6"/>
    <w:rsid w:val="00787DE6"/>
    <w:rsid w:val="007914FA"/>
    <w:rsid w:val="00791C4B"/>
    <w:rsid w:val="007921B2"/>
    <w:rsid w:val="00792AB4"/>
    <w:rsid w:val="00792C02"/>
    <w:rsid w:val="00792C7F"/>
    <w:rsid w:val="00792F72"/>
    <w:rsid w:val="007939D0"/>
    <w:rsid w:val="00796591"/>
    <w:rsid w:val="007A112F"/>
    <w:rsid w:val="007A1553"/>
    <w:rsid w:val="007A41CD"/>
    <w:rsid w:val="007A6B92"/>
    <w:rsid w:val="007A7D70"/>
    <w:rsid w:val="007B0FC1"/>
    <w:rsid w:val="007B11D3"/>
    <w:rsid w:val="007B1EBA"/>
    <w:rsid w:val="007B42E1"/>
    <w:rsid w:val="007B5C88"/>
    <w:rsid w:val="007B5D68"/>
    <w:rsid w:val="007B707E"/>
    <w:rsid w:val="007C09B1"/>
    <w:rsid w:val="007C0BB7"/>
    <w:rsid w:val="007C0D54"/>
    <w:rsid w:val="007C2DCB"/>
    <w:rsid w:val="007C3854"/>
    <w:rsid w:val="007C3E23"/>
    <w:rsid w:val="007C65D1"/>
    <w:rsid w:val="007C684B"/>
    <w:rsid w:val="007C7CDD"/>
    <w:rsid w:val="007D07FF"/>
    <w:rsid w:val="007D1E27"/>
    <w:rsid w:val="007D3D6A"/>
    <w:rsid w:val="007D5802"/>
    <w:rsid w:val="007D64D7"/>
    <w:rsid w:val="007D651F"/>
    <w:rsid w:val="007E26C5"/>
    <w:rsid w:val="007E2C49"/>
    <w:rsid w:val="007E3611"/>
    <w:rsid w:val="007E37B2"/>
    <w:rsid w:val="007E4DD4"/>
    <w:rsid w:val="007E64EB"/>
    <w:rsid w:val="007F1D00"/>
    <w:rsid w:val="007F3961"/>
    <w:rsid w:val="007F3D99"/>
    <w:rsid w:val="007F4B04"/>
    <w:rsid w:val="007F5139"/>
    <w:rsid w:val="007F55EC"/>
    <w:rsid w:val="007F7030"/>
    <w:rsid w:val="008006CC"/>
    <w:rsid w:val="008011B8"/>
    <w:rsid w:val="0080168E"/>
    <w:rsid w:val="00801A27"/>
    <w:rsid w:val="00802B95"/>
    <w:rsid w:val="00803727"/>
    <w:rsid w:val="008053BD"/>
    <w:rsid w:val="00805B40"/>
    <w:rsid w:val="00806BF6"/>
    <w:rsid w:val="00806DA5"/>
    <w:rsid w:val="0080769B"/>
    <w:rsid w:val="00807C41"/>
    <w:rsid w:val="0081097E"/>
    <w:rsid w:val="00810CCB"/>
    <w:rsid w:val="00812184"/>
    <w:rsid w:val="008127BC"/>
    <w:rsid w:val="00814B16"/>
    <w:rsid w:val="0081519A"/>
    <w:rsid w:val="00815C5F"/>
    <w:rsid w:val="00815C99"/>
    <w:rsid w:val="008176A1"/>
    <w:rsid w:val="00820E3A"/>
    <w:rsid w:val="008211C0"/>
    <w:rsid w:val="008215D3"/>
    <w:rsid w:val="008220E1"/>
    <w:rsid w:val="00822114"/>
    <w:rsid w:val="00822526"/>
    <w:rsid w:val="0082394C"/>
    <w:rsid w:val="008278FD"/>
    <w:rsid w:val="0083004C"/>
    <w:rsid w:val="00830477"/>
    <w:rsid w:val="0083222A"/>
    <w:rsid w:val="0083239A"/>
    <w:rsid w:val="00832C6B"/>
    <w:rsid w:val="00833558"/>
    <w:rsid w:val="008348E0"/>
    <w:rsid w:val="008350F4"/>
    <w:rsid w:val="008361BA"/>
    <w:rsid w:val="008403F5"/>
    <w:rsid w:val="008416E9"/>
    <w:rsid w:val="008418C7"/>
    <w:rsid w:val="008420C8"/>
    <w:rsid w:val="00842209"/>
    <w:rsid w:val="008424B9"/>
    <w:rsid w:val="00842F4C"/>
    <w:rsid w:val="0084356C"/>
    <w:rsid w:val="00844536"/>
    <w:rsid w:val="0084545F"/>
    <w:rsid w:val="0084577D"/>
    <w:rsid w:val="00846514"/>
    <w:rsid w:val="00850815"/>
    <w:rsid w:val="0085105F"/>
    <w:rsid w:val="0085290F"/>
    <w:rsid w:val="008529AC"/>
    <w:rsid w:val="00853020"/>
    <w:rsid w:val="00854888"/>
    <w:rsid w:val="0085569F"/>
    <w:rsid w:val="00857115"/>
    <w:rsid w:val="008571AB"/>
    <w:rsid w:val="00857919"/>
    <w:rsid w:val="00857D01"/>
    <w:rsid w:val="00862B30"/>
    <w:rsid w:val="00864129"/>
    <w:rsid w:val="00864216"/>
    <w:rsid w:val="00864C7D"/>
    <w:rsid w:val="00865081"/>
    <w:rsid w:val="00870C1F"/>
    <w:rsid w:val="00870F8F"/>
    <w:rsid w:val="0087147A"/>
    <w:rsid w:val="008733A5"/>
    <w:rsid w:val="00876418"/>
    <w:rsid w:val="0087682F"/>
    <w:rsid w:val="0088259F"/>
    <w:rsid w:val="00884598"/>
    <w:rsid w:val="0088603A"/>
    <w:rsid w:val="00887601"/>
    <w:rsid w:val="00887C72"/>
    <w:rsid w:val="008921AF"/>
    <w:rsid w:val="00894D47"/>
    <w:rsid w:val="0089543E"/>
    <w:rsid w:val="008959F5"/>
    <w:rsid w:val="008A212A"/>
    <w:rsid w:val="008A2431"/>
    <w:rsid w:val="008A510F"/>
    <w:rsid w:val="008A5B0E"/>
    <w:rsid w:val="008A73A1"/>
    <w:rsid w:val="008A7D53"/>
    <w:rsid w:val="008B0A78"/>
    <w:rsid w:val="008B1ABF"/>
    <w:rsid w:val="008B29EC"/>
    <w:rsid w:val="008B31A9"/>
    <w:rsid w:val="008B4F0D"/>
    <w:rsid w:val="008B660B"/>
    <w:rsid w:val="008B6BB1"/>
    <w:rsid w:val="008B74E3"/>
    <w:rsid w:val="008B77D4"/>
    <w:rsid w:val="008B7EB7"/>
    <w:rsid w:val="008C19C4"/>
    <w:rsid w:val="008C2C4B"/>
    <w:rsid w:val="008C4883"/>
    <w:rsid w:val="008C4BC0"/>
    <w:rsid w:val="008C7760"/>
    <w:rsid w:val="008D0602"/>
    <w:rsid w:val="008D17B9"/>
    <w:rsid w:val="008D29D6"/>
    <w:rsid w:val="008D4855"/>
    <w:rsid w:val="008D53C0"/>
    <w:rsid w:val="008D5F41"/>
    <w:rsid w:val="008D634F"/>
    <w:rsid w:val="008D6C41"/>
    <w:rsid w:val="008D7627"/>
    <w:rsid w:val="008E0723"/>
    <w:rsid w:val="008E12DA"/>
    <w:rsid w:val="008E1DC6"/>
    <w:rsid w:val="008E231D"/>
    <w:rsid w:val="008E3BA7"/>
    <w:rsid w:val="008E3C50"/>
    <w:rsid w:val="008E71DD"/>
    <w:rsid w:val="008E72CF"/>
    <w:rsid w:val="008E79FC"/>
    <w:rsid w:val="008F0013"/>
    <w:rsid w:val="008F0618"/>
    <w:rsid w:val="008F110E"/>
    <w:rsid w:val="008F1FB2"/>
    <w:rsid w:val="008F2FB4"/>
    <w:rsid w:val="008F3EC9"/>
    <w:rsid w:val="008F456C"/>
    <w:rsid w:val="008F48F6"/>
    <w:rsid w:val="008F5853"/>
    <w:rsid w:val="008F59F6"/>
    <w:rsid w:val="008F5C39"/>
    <w:rsid w:val="008F6217"/>
    <w:rsid w:val="008F6E22"/>
    <w:rsid w:val="008F742C"/>
    <w:rsid w:val="008F7C67"/>
    <w:rsid w:val="009019E1"/>
    <w:rsid w:val="00902396"/>
    <w:rsid w:val="00903CE4"/>
    <w:rsid w:val="00904243"/>
    <w:rsid w:val="00904B71"/>
    <w:rsid w:val="00905E09"/>
    <w:rsid w:val="00906569"/>
    <w:rsid w:val="00910D01"/>
    <w:rsid w:val="00915765"/>
    <w:rsid w:val="00917B9B"/>
    <w:rsid w:val="00920009"/>
    <w:rsid w:val="00922108"/>
    <w:rsid w:val="00923551"/>
    <w:rsid w:val="00924FCA"/>
    <w:rsid w:val="0092503C"/>
    <w:rsid w:val="00926806"/>
    <w:rsid w:val="009268D5"/>
    <w:rsid w:val="00927688"/>
    <w:rsid w:val="009278AB"/>
    <w:rsid w:val="00927FB1"/>
    <w:rsid w:val="00932EE1"/>
    <w:rsid w:val="009330CA"/>
    <w:rsid w:val="009330DB"/>
    <w:rsid w:val="00933444"/>
    <w:rsid w:val="00936055"/>
    <w:rsid w:val="00936A76"/>
    <w:rsid w:val="0093723E"/>
    <w:rsid w:val="0094007F"/>
    <w:rsid w:val="00941D96"/>
    <w:rsid w:val="00941E3C"/>
    <w:rsid w:val="0094731F"/>
    <w:rsid w:val="009506F1"/>
    <w:rsid w:val="0095249A"/>
    <w:rsid w:val="00954D24"/>
    <w:rsid w:val="00961767"/>
    <w:rsid w:val="00961E6C"/>
    <w:rsid w:val="009626F9"/>
    <w:rsid w:val="00963ED8"/>
    <w:rsid w:val="009644C4"/>
    <w:rsid w:val="009655A7"/>
    <w:rsid w:val="00965D76"/>
    <w:rsid w:val="00967714"/>
    <w:rsid w:val="009679AC"/>
    <w:rsid w:val="00967EC3"/>
    <w:rsid w:val="00971047"/>
    <w:rsid w:val="0097127E"/>
    <w:rsid w:val="0097286D"/>
    <w:rsid w:val="00972C27"/>
    <w:rsid w:val="00974960"/>
    <w:rsid w:val="00974D18"/>
    <w:rsid w:val="00974DAE"/>
    <w:rsid w:val="009772A1"/>
    <w:rsid w:val="0098292F"/>
    <w:rsid w:val="00984643"/>
    <w:rsid w:val="00984706"/>
    <w:rsid w:val="00985558"/>
    <w:rsid w:val="0098786F"/>
    <w:rsid w:val="009929E5"/>
    <w:rsid w:val="00993AB1"/>
    <w:rsid w:val="00997D53"/>
    <w:rsid w:val="009A0C08"/>
    <w:rsid w:val="009A25FD"/>
    <w:rsid w:val="009A2810"/>
    <w:rsid w:val="009A4813"/>
    <w:rsid w:val="009A5053"/>
    <w:rsid w:val="009A573C"/>
    <w:rsid w:val="009A6A31"/>
    <w:rsid w:val="009B03E7"/>
    <w:rsid w:val="009B0469"/>
    <w:rsid w:val="009B0F5F"/>
    <w:rsid w:val="009B2628"/>
    <w:rsid w:val="009B2E98"/>
    <w:rsid w:val="009B347D"/>
    <w:rsid w:val="009B7272"/>
    <w:rsid w:val="009C0782"/>
    <w:rsid w:val="009C16C4"/>
    <w:rsid w:val="009C20E9"/>
    <w:rsid w:val="009C2473"/>
    <w:rsid w:val="009C2D6C"/>
    <w:rsid w:val="009C3845"/>
    <w:rsid w:val="009C4F8D"/>
    <w:rsid w:val="009C64AB"/>
    <w:rsid w:val="009C7645"/>
    <w:rsid w:val="009D08C4"/>
    <w:rsid w:val="009D62BA"/>
    <w:rsid w:val="009D7277"/>
    <w:rsid w:val="009D765C"/>
    <w:rsid w:val="009E0ADE"/>
    <w:rsid w:val="009E191F"/>
    <w:rsid w:val="009E202B"/>
    <w:rsid w:val="009E3CD5"/>
    <w:rsid w:val="009E50B0"/>
    <w:rsid w:val="009E725C"/>
    <w:rsid w:val="009E73F3"/>
    <w:rsid w:val="009E7E16"/>
    <w:rsid w:val="009F1141"/>
    <w:rsid w:val="009F3D93"/>
    <w:rsid w:val="009F5353"/>
    <w:rsid w:val="009F64E4"/>
    <w:rsid w:val="009F7C8A"/>
    <w:rsid w:val="00A02217"/>
    <w:rsid w:val="00A02BE8"/>
    <w:rsid w:val="00A02F8D"/>
    <w:rsid w:val="00A042DB"/>
    <w:rsid w:val="00A071D0"/>
    <w:rsid w:val="00A11750"/>
    <w:rsid w:val="00A12DD5"/>
    <w:rsid w:val="00A14064"/>
    <w:rsid w:val="00A1429B"/>
    <w:rsid w:val="00A15D60"/>
    <w:rsid w:val="00A17F86"/>
    <w:rsid w:val="00A22C5C"/>
    <w:rsid w:val="00A265AA"/>
    <w:rsid w:val="00A27374"/>
    <w:rsid w:val="00A311F5"/>
    <w:rsid w:val="00A31429"/>
    <w:rsid w:val="00A34D42"/>
    <w:rsid w:val="00A34EBA"/>
    <w:rsid w:val="00A359B4"/>
    <w:rsid w:val="00A37790"/>
    <w:rsid w:val="00A37C1F"/>
    <w:rsid w:val="00A40F5B"/>
    <w:rsid w:val="00A4215D"/>
    <w:rsid w:val="00A45FC9"/>
    <w:rsid w:val="00A4711D"/>
    <w:rsid w:val="00A47CAD"/>
    <w:rsid w:val="00A5293D"/>
    <w:rsid w:val="00A52F2F"/>
    <w:rsid w:val="00A53716"/>
    <w:rsid w:val="00A5426F"/>
    <w:rsid w:val="00A54D6B"/>
    <w:rsid w:val="00A5504E"/>
    <w:rsid w:val="00A559C3"/>
    <w:rsid w:val="00A55C47"/>
    <w:rsid w:val="00A57031"/>
    <w:rsid w:val="00A576BE"/>
    <w:rsid w:val="00A60187"/>
    <w:rsid w:val="00A609D8"/>
    <w:rsid w:val="00A62332"/>
    <w:rsid w:val="00A6325F"/>
    <w:rsid w:val="00A66CB9"/>
    <w:rsid w:val="00A67496"/>
    <w:rsid w:val="00A7025D"/>
    <w:rsid w:val="00A720C7"/>
    <w:rsid w:val="00A7215D"/>
    <w:rsid w:val="00A73206"/>
    <w:rsid w:val="00A7588D"/>
    <w:rsid w:val="00A77DA0"/>
    <w:rsid w:val="00A80656"/>
    <w:rsid w:val="00A81580"/>
    <w:rsid w:val="00A8390A"/>
    <w:rsid w:val="00A842E7"/>
    <w:rsid w:val="00A84655"/>
    <w:rsid w:val="00A84ACE"/>
    <w:rsid w:val="00A8553B"/>
    <w:rsid w:val="00A85A77"/>
    <w:rsid w:val="00A86450"/>
    <w:rsid w:val="00A87140"/>
    <w:rsid w:val="00A90B2E"/>
    <w:rsid w:val="00A933A0"/>
    <w:rsid w:val="00A938A5"/>
    <w:rsid w:val="00A95958"/>
    <w:rsid w:val="00A97A54"/>
    <w:rsid w:val="00AA01F3"/>
    <w:rsid w:val="00AA1AF7"/>
    <w:rsid w:val="00AA3924"/>
    <w:rsid w:val="00AA568C"/>
    <w:rsid w:val="00AA656C"/>
    <w:rsid w:val="00AA77D5"/>
    <w:rsid w:val="00AB3F3A"/>
    <w:rsid w:val="00AB697C"/>
    <w:rsid w:val="00AB6E53"/>
    <w:rsid w:val="00AB7C4F"/>
    <w:rsid w:val="00AC214E"/>
    <w:rsid w:val="00AC35EE"/>
    <w:rsid w:val="00AC3E4B"/>
    <w:rsid w:val="00AC427A"/>
    <w:rsid w:val="00AC42BB"/>
    <w:rsid w:val="00AC48F1"/>
    <w:rsid w:val="00AC4BDE"/>
    <w:rsid w:val="00AC5BA3"/>
    <w:rsid w:val="00AC64E5"/>
    <w:rsid w:val="00AC7EB0"/>
    <w:rsid w:val="00AD0703"/>
    <w:rsid w:val="00AD255A"/>
    <w:rsid w:val="00AD59B3"/>
    <w:rsid w:val="00AD7651"/>
    <w:rsid w:val="00AE0014"/>
    <w:rsid w:val="00AE133D"/>
    <w:rsid w:val="00AE297A"/>
    <w:rsid w:val="00AE2FE9"/>
    <w:rsid w:val="00AE357A"/>
    <w:rsid w:val="00AE4638"/>
    <w:rsid w:val="00AE792B"/>
    <w:rsid w:val="00AF01EF"/>
    <w:rsid w:val="00AF1888"/>
    <w:rsid w:val="00AF1C2E"/>
    <w:rsid w:val="00AF3C1D"/>
    <w:rsid w:val="00AF3C3F"/>
    <w:rsid w:val="00AF4D0A"/>
    <w:rsid w:val="00AF512C"/>
    <w:rsid w:val="00AF681F"/>
    <w:rsid w:val="00AF73C9"/>
    <w:rsid w:val="00AF78AC"/>
    <w:rsid w:val="00AF7A29"/>
    <w:rsid w:val="00B01C9F"/>
    <w:rsid w:val="00B0242C"/>
    <w:rsid w:val="00B02C64"/>
    <w:rsid w:val="00B03766"/>
    <w:rsid w:val="00B0624C"/>
    <w:rsid w:val="00B1501B"/>
    <w:rsid w:val="00B167E1"/>
    <w:rsid w:val="00B17BDC"/>
    <w:rsid w:val="00B22143"/>
    <w:rsid w:val="00B2324A"/>
    <w:rsid w:val="00B24BBD"/>
    <w:rsid w:val="00B259BB"/>
    <w:rsid w:val="00B25E7B"/>
    <w:rsid w:val="00B269BA"/>
    <w:rsid w:val="00B27BA0"/>
    <w:rsid w:val="00B300C6"/>
    <w:rsid w:val="00B3039E"/>
    <w:rsid w:val="00B306C8"/>
    <w:rsid w:val="00B3106A"/>
    <w:rsid w:val="00B33CEF"/>
    <w:rsid w:val="00B34178"/>
    <w:rsid w:val="00B34E08"/>
    <w:rsid w:val="00B35280"/>
    <w:rsid w:val="00B35692"/>
    <w:rsid w:val="00B4003B"/>
    <w:rsid w:val="00B40A8C"/>
    <w:rsid w:val="00B41DC3"/>
    <w:rsid w:val="00B47286"/>
    <w:rsid w:val="00B47EEB"/>
    <w:rsid w:val="00B50F87"/>
    <w:rsid w:val="00B510C4"/>
    <w:rsid w:val="00B57E28"/>
    <w:rsid w:val="00B606B4"/>
    <w:rsid w:val="00B6207F"/>
    <w:rsid w:val="00B6541E"/>
    <w:rsid w:val="00B66295"/>
    <w:rsid w:val="00B66884"/>
    <w:rsid w:val="00B70C29"/>
    <w:rsid w:val="00B70E77"/>
    <w:rsid w:val="00B71DCE"/>
    <w:rsid w:val="00B72088"/>
    <w:rsid w:val="00B733D8"/>
    <w:rsid w:val="00B7435E"/>
    <w:rsid w:val="00B766A7"/>
    <w:rsid w:val="00B823C2"/>
    <w:rsid w:val="00B826B7"/>
    <w:rsid w:val="00B86CF3"/>
    <w:rsid w:val="00B870A1"/>
    <w:rsid w:val="00B87351"/>
    <w:rsid w:val="00B92C6B"/>
    <w:rsid w:val="00B93332"/>
    <w:rsid w:val="00B93AA7"/>
    <w:rsid w:val="00B93E4C"/>
    <w:rsid w:val="00B94F78"/>
    <w:rsid w:val="00B96186"/>
    <w:rsid w:val="00B96405"/>
    <w:rsid w:val="00B966A9"/>
    <w:rsid w:val="00B97B74"/>
    <w:rsid w:val="00BA16F7"/>
    <w:rsid w:val="00BA1D88"/>
    <w:rsid w:val="00BA2B3E"/>
    <w:rsid w:val="00BA3294"/>
    <w:rsid w:val="00BA3C3E"/>
    <w:rsid w:val="00BA3D26"/>
    <w:rsid w:val="00BA4098"/>
    <w:rsid w:val="00BA55A4"/>
    <w:rsid w:val="00BA5BBA"/>
    <w:rsid w:val="00BA6BA2"/>
    <w:rsid w:val="00BA7877"/>
    <w:rsid w:val="00BB1902"/>
    <w:rsid w:val="00BB1E0C"/>
    <w:rsid w:val="00BB263D"/>
    <w:rsid w:val="00BB5BEE"/>
    <w:rsid w:val="00BB5FD0"/>
    <w:rsid w:val="00BB6DA7"/>
    <w:rsid w:val="00BB743F"/>
    <w:rsid w:val="00BC01C1"/>
    <w:rsid w:val="00BC0CCD"/>
    <w:rsid w:val="00BC1035"/>
    <w:rsid w:val="00BC47B1"/>
    <w:rsid w:val="00BC5ADE"/>
    <w:rsid w:val="00BC6622"/>
    <w:rsid w:val="00BD19B8"/>
    <w:rsid w:val="00BD1FF1"/>
    <w:rsid w:val="00BD4629"/>
    <w:rsid w:val="00BE01B5"/>
    <w:rsid w:val="00BE098E"/>
    <w:rsid w:val="00BE41FB"/>
    <w:rsid w:val="00BE5BBB"/>
    <w:rsid w:val="00BE5EEC"/>
    <w:rsid w:val="00BE644E"/>
    <w:rsid w:val="00BE67D1"/>
    <w:rsid w:val="00BE7F65"/>
    <w:rsid w:val="00BF0550"/>
    <w:rsid w:val="00BF0F03"/>
    <w:rsid w:val="00BF1E4C"/>
    <w:rsid w:val="00BF2324"/>
    <w:rsid w:val="00BF3FD5"/>
    <w:rsid w:val="00BF4444"/>
    <w:rsid w:val="00BF5AD7"/>
    <w:rsid w:val="00BF5E30"/>
    <w:rsid w:val="00BF62B0"/>
    <w:rsid w:val="00BF6A0A"/>
    <w:rsid w:val="00C00418"/>
    <w:rsid w:val="00C016F4"/>
    <w:rsid w:val="00C021A0"/>
    <w:rsid w:val="00C02E2B"/>
    <w:rsid w:val="00C02F4F"/>
    <w:rsid w:val="00C04545"/>
    <w:rsid w:val="00C06817"/>
    <w:rsid w:val="00C10366"/>
    <w:rsid w:val="00C1286B"/>
    <w:rsid w:val="00C12936"/>
    <w:rsid w:val="00C14C59"/>
    <w:rsid w:val="00C1519E"/>
    <w:rsid w:val="00C160E8"/>
    <w:rsid w:val="00C16BC3"/>
    <w:rsid w:val="00C170B3"/>
    <w:rsid w:val="00C17496"/>
    <w:rsid w:val="00C203FE"/>
    <w:rsid w:val="00C21422"/>
    <w:rsid w:val="00C222FD"/>
    <w:rsid w:val="00C22C1D"/>
    <w:rsid w:val="00C245F7"/>
    <w:rsid w:val="00C24875"/>
    <w:rsid w:val="00C26F24"/>
    <w:rsid w:val="00C31037"/>
    <w:rsid w:val="00C3202D"/>
    <w:rsid w:val="00C340DF"/>
    <w:rsid w:val="00C34A7D"/>
    <w:rsid w:val="00C357B2"/>
    <w:rsid w:val="00C35E9E"/>
    <w:rsid w:val="00C37166"/>
    <w:rsid w:val="00C40E1E"/>
    <w:rsid w:val="00C41A22"/>
    <w:rsid w:val="00C45F86"/>
    <w:rsid w:val="00C4602D"/>
    <w:rsid w:val="00C46F8D"/>
    <w:rsid w:val="00C47A2D"/>
    <w:rsid w:val="00C47CFD"/>
    <w:rsid w:val="00C5092A"/>
    <w:rsid w:val="00C5101C"/>
    <w:rsid w:val="00C51DA9"/>
    <w:rsid w:val="00C53483"/>
    <w:rsid w:val="00C55190"/>
    <w:rsid w:val="00C57DCE"/>
    <w:rsid w:val="00C601D7"/>
    <w:rsid w:val="00C60303"/>
    <w:rsid w:val="00C62897"/>
    <w:rsid w:val="00C62DBD"/>
    <w:rsid w:val="00C64A56"/>
    <w:rsid w:val="00C700BE"/>
    <w:rsid w:val="00C7117F"/>
    <w:rsid w:val="00C74A1E"/>
    <w:rsid w:val="00C751F7"/>
    <w:rsid w:val="00C7553D"/>
    <w:rsid w:val="00C76F42"/>
    <w:rsid w:val="00C771BB"/>
    <w:rsid w:val="00C814FB"/>
    <w:rsid w:val="00C81682"/>
    <w:rsid w:val="00C816DA"/>
    <w:rsid w:val="00C81C5B"/>
    <w:rsid w:val="00C82257"/>
    <w:rsid w:val="00C8391E"/>
    <w:rsid w:val="00C86134"/>
    <w:rsid w:val="00C865DC"/>
    <w:rsid w:val="00C8788B"/>
    <w:rsid w:val="00C91FEE"/>
    <w:rsid w:val="00C9313B"/>
    <w:rsid w:val="00C937EE"/>
    <w:rsid w:val="00C94D4D"/>
    <w:rsid w:val="00C952C1"/>
    <w:rsid w:val="00C9541E"/>
    <w:rsid w:val="00C95511"/>
    <w:rsid w:val="00C9658C"/>
    <w:rsid w:val="00C96B8D"/>
    <w:rsid w:val="00CA05D6"/>
    <w:rsid w:val="00CA0610"/>
    <w:rsid w:val="00CA07A0"/>
    <w:rsid w:val="00CA0BB7"/>
    <w:rsid w:val="00CA1318"/>
    <w:rsid w:val="00CA139A"/>
    <w:rsid w:val="00CA24A6"/>
    <w:rsid w:val="00CA44C6"/>
    <w:rsid w:val="00CA46A3"/>
    <w:rsid w:val="00CA6298"/>
    <w:rsid w:val="00CA6C0F"/>
    <w:rsid w:val="00CA7B1E"/>
    <w:rsid w:val="00CB0AB0"/>
    <w:rsid w:val="00CB3D21"/>
    <w:rsid w:val="00CB5B5D"/>
    <w:rsid w:val="00CB6261"/>
    <w:rsid w:val="00CB6FA4"/>
    <w:rsid w:val="00CC121D"/>
    <w:rsid w:val="00CC17AD"/>
    <w:rsid w:val="00CC2182"/>
    <w:rsid w:val="00CC434D"/>
    <w:rsid w:val="00CC537B"/>
    <w:rsid w:val="00CC5916"/>
    <w:rsid w:val="00CC6D59"/>
    <w:rsid w:val="00CC7466"/>
    <w:rsid w:val="00CC773B"/>
    <w:rsid w:val="00CC7B6D"/>
    <w:rsid w:val="00CD02B7"/>
    <w:rsid w:val="00CD2561"/>
    <w:rsid w:val="00CD2E0C"/>
    <w:rsid w:val="00CD4A49"/>
    <w:rsid w:val="00CD556C"/>
    <w:rsid w:val="00CD5A23"/>
    <w:rsid w:val="00CD5B24"/>
    <w:rsid w:val="00CD7EE9"/>
    <w:rsid w:val="00CE0645"/>
    <w:rsid w:val="00CE0E3C"/>
    <w:rsid w:val="00CE1336"/>
    <w:rsid w:val="00CE1EE0"/>
    <w:rsid w:val="00CF07C5"/>
    <w:rsid w:val="00CF3A80"/>
    <w:rsid w:val="00CF3E08"/>
    <w:rsid w:val="00CF538B"/>
    <w:rsid w:val="00CF678C"/>
    <w:rsid w:val="00CF78A3"/>
    <w:rsid w:val="00D00E44"/>
    <w:rsid w:val="00D01B29"/>
    <w:rsid w:val="00D01E69"/>
    <w:rsid w:val="00D02942"/>
    <w:rsid w:val="00D04FBC"/>
    <w:rsid w:val="00D076D8"/>
    <w:rsid w:val="00D07BED"/>
    <w:rsid w:val="00D1205C"/>
    <w:rsid w:val="00D207F7"/>
    <w:rsid w:val="00D22261"/>
    <w:rsid w:val="00D227BD"/>
    <w:rsid w:val="00D22AC7"/>
    <w:rsid w:val="00D22BA0"/>
    <w:rsid w:val="00D23FAF"/>
    <w:rsid w:val="00D24BB9"/>
    <w:rsid w:val="00D24C50"/>
    <w:rsid w:val="00D26104"/>
    <w:rsid w:val="00D27085"/>
    <w:rsid w:val="00D3282E"/>
    <w:rsid w:val="00D339EE"/>
    <w:rsid w:val="00D354B4"/>
    <w:rsid w:val="00D355F5"/>
    <w:rsid w:val="00D36DBE"/>
    <w:rsid w:val="00D373CB"/>
    <w:rsid w:val="00D37EF7"/>
    <w:rsid w:val="00D40743"/>
    <w:rsid w:val="00D41802"/>
    <w:rsid w:val="00D464C2"/>
    <w:rsid w:val="00D5039C"/>
    <w:rsid w:val="00D50EF7"/>
    <w:rsid w:val="00D5137E"/>
    <w:rsid w:val="00D545E5"/>
    <w:rsid w:val="00D54E7B"/>
    <w:rsid w:val="00D61922"/>
    <w:rsid w:val="00D6208D"/>
    <w:rsid w:val="00D6286A"/>
    <w:rsid w:val="00D62905"/>
    <w:rsid w:val="00D644D8"/>
    <w:rsid w:val="00D64941"/>
    <w:rsid w:val="00D64D8F"/>
    <w:rsid w:val="00D65D3C"/>
    <w:rsid w:val="00D67738"/>
    <w:rsid w:val="00D704F4"/>
    <w:rsid w:val="00D70C12"/>
    <w:rsid w:val="00D71DEC"/>
    <w:rsid w:val="00D72461"/>
    <w:rsid w:val="00D7359A"/>
    <w:rsid w:val="00D74A87"/>
    <w:rsid w:val="00D7663C"/>
    <w:rsid w:val="00D77C74"/>
    <w:rsid w:val="00D8054C"/>
    <w:rsid w:val="00D856CF"/>
    <w:rsid w:val="00D85DF6"/>
    <w:rsid w:val="00D87575"/>
    <w:rsid w:val="00D87699"/>
    <w:rsid w:val="00D8788F"/>
    <w:rsid w:val="00D90B4A"/>
    <w:rsid w:val="00D9239D"/>
    <w:rsid w:val="00D935EB"/>
    <w:rsid w:val="00D93616"/>
    <w:rsid w:val="00D9557D"/>
    <w:rsid w:val="00D96E77"/>
    <w:rsid w:val="00D97783"/>
    <w:rsid w:val="00D97CFB"/>
    <w:rsid w:val="00DA1A6B"/>
    <w:rsid w:val="00DA3299"/>
    <w:rsid w:val="00DA4DBD"/>
    <w:rsid w:val="00DA5895"/>
    <w:rsid w:val="00DA5C5D"/>
    <w:rsid w:val="00DA7BE0"/>
    <w:rsid w:val="00DA7C9D"/>
    <w:rsid w:val="00DB229B"/>
    <w:rsid w:val="00DB476F"/>
    <w:rsid w:val="00DC0E90"/>
    <w:rsid w:val="00DC40F9"/>
    <w:rsid w:val="00DC45EB"/>
    <w:rsid w:val="00DC4732"/>
    <w:rsid w:val="00DC52B4"/>
    <w:rsid w:val="00DC7604"/>
    <w:rsid w:val="00DD0300"/>
    <w:rsid w:val="00DD1398"/>
    <w:rsid w:val="00DD264E"/>
    <w:rsid w:val="00DD38ED"/>
    <w:rsid w:val="00DD5D00"/>
    <w:rsid w:val="00DD77E4"/>
    <w:rsid w:val="00DE2868"/>
    <w:rsid w:val="00DE2AEC"/>
    <w:rsid w:val="00DE369D"/>
    <w:rsid w:val="00DE5CDC"/>
    <w:rsid w:val="00DE63DA"/>
    <w:rsid w:val="00DE7BBA"/>
    <w:rsid w:val="00DF07A0"/>
    <w:rsid w:val="00DF17CE"/>
    <w:rsid w:val="00DF33E8"/>
    <w:rsid w:val="00DF41A0"/>
    <w:rsid w:val="00DF71F9"/>
    <w:rsid w:val="00DF72E0"/>
    <w:rsid w:val="00E02764"/>
    <w:rsid w:val="00E03630"/>
    <w:rsid w:val="00E108FA"/>
    <w:rsid w:val="00E10F87"/>
    <w:rsid w:val="00E120C5"/>
    <w:rsid w:val="00E135DF"/>
    <w:rsid w:val="00E16C73"/>
    <w:rsid w:val="00E16D0F"/>
    <w:rsid w:val="00E17160"/>
    <w:rsid w:val="00E17D43"/>
    <w:rsid w:val="00E20F55"/>
    <w:rsid w:val="00E21040"/>
    <w:rsid w:val="00E22072"/>
    <w:rsid w:val="00E24A50"/>
    <w:rsid w:val="00E25563"/>
    <w:rsid w:val="00E269E2"/>
    <w:rsid w:val="00E26DF5"/>
    <w:rsid w:val="00E275D9"/>
    <w:rsid w:val="00E30573"/>
    <w:rsid w:val="00E31248"/>
    <w:rsid w:val="00E321AB"/>
    <w:rsid w:val="00E32749"/>
    <w:rsid w:val="00E3529B"/>
    <w:rsid w:val="00E3649A"/>
    <w:rsid w:val="00E368AB"/>
    <w:rsid w:val="00E36FC1"/>
    <w:rsid w:val="00E375E8"/>
    <w:rsid w:val="00E41AB3"/>
    <w:rsid w:val="00E42929"/>
    <w:rsid w:val="00E42B07"/>
    <w:rsid w:val="00E43A6E"/>
    <w:rsid w:val="00E44253"/>
    <w:rsid w:val="00E446FB"/>
    <w:rsid w:val="00E45167"/>
    <w:rsid w:val="00E45C02"/>
    <w:rsid w:val="00E52351"/>
    <w:rsid w:val="00E52AA2"/>
    <w:rsid w:val="00E530E7"/>
    <w:rsid w:val="00E547F1"/>
    <w:rsid w:val="00E5480D"/>
    <w:rsid w:val="00E54FC2"/>
    <w:rsid w:val="00E56BE9"/>
    <w:rsid w:val="00E600F7"/>
    <w:rsid w:val="00E607D0"/>
    <w:rsid w:val="00E60FE2"/>
    <w:rsid w:val="00E62C88"/>
    <w:rsid w:val="00E64140"/>
    <w:rsid w:val="00E66268"/>
    <w:rsid w:val="00E70907"/>
    <w:rsid w:val="00E7144F"/>
    <w:rsid w:val="00E714D0"/>
    <w:rsid w:val="00E7174B"/>
    <w:rsid w:val="00E733E7"/>
    <w:rsid w:val="00E74379"/>
    <w:rsid w:val="00E75397"/>
    <w:rsid w:val="00E755CC"/>
    <w:rsid w:val="00E77AF3"/>
    <w:rsid w:val="00E80B17"/>
    <w:rsid w:val="00E82EC1"/>
    <w:rsid w:val="00E83015"/>
    <w:rsid w:val="00E84832"/>
    <w:rsid w:val="00E85305"/>
    <w:rsid w:val="00E85B5B"/>
    <w:rsid w:val="00E8627E"/>
    <w:rsid w:val="00E862D3"/>
    <w:rsid w:val="00E87055"/>
    <w:rsid w:val="00E87627"/>
    <w:rsid w:val="00E87D27"/>
    <w:rsid w:val="00E9219A"/>
    <w:rsid w:val="00E935BC"/>
    <w:rsid w:val="00E93CAA"/>
    <w:rsid w:val="00E9567A"/>
    <w:rsid w:val="00E956ED"/>
    <w:rsid w:val="00E95980"/>
    <w:rsid w:val="00E95E1F"/>
    <w:rsid w:val="00EA00B7"/>
    <w:rsid w:val="00EA0C99"/>
    <w:rsid w:val="00EA1B0C"/>
    <w:rsid w:val="00EA2321"/>
    <w:rsid w:val="00EA293D"/>
    <w:rsid w:val="00EA4269"/>
    <w:rsid w:val="00EA721C"/>
    <w:rsid w:val="00EB0F10"/>
    <w:rsid w:val="00EB2DE3"/>
    <w:rsid w:val="00EB641E"/>
    <w:rsid w:val="00EB666A"/>
    <w:rsid w:val="00EC1FD8"/>
    <w:rsid w:val="00EC309E"/>
    <w:rsid w:val="00EC45C4"/>
    <w:rsid w:val="00EC5BB3"/>
    <w:rsid w:val="00EC6412"/>
    <w:rsid w:val="00EC6F9F"/>
    <w:rsid w:val="00EC7084"/>
    <w:rsid w:val="00EC775A"/>
    <w:rsid w:val="00EC7D14"/>
    <w:rsid w:val="00ED03EF"/>
    <w:rsid w:val="00ED076A"/>
    <w:rsid w:val="00ED2523"/>
    <w:rsid w:val="00ED3414"/>
    <w:rsid w:val="00ED342B"/>
    <w:rsid w:val="00ED3E61"/>
    <w:rsid w:val="00ED468C"/>
    <w:rsid w:val="00ED47B5"/>
    <w:rsid w:val="00ED5CD5"/>
    <w:rsid w:val="00ED62E3"/>
    <w:rsid w:val="00ED6C12"/>
    <w:rsid w:val="00ED6D04"/>
    <w:rsid w:val="00ED74FF"/>
    <w:rsid w:val="00ED7FF1"/>
    <w:rsid w:val="00EE0801"/>
    <w:rsid w:val="00EE29F2"/>
    <w:rsid w:val="00EE2A84"/>
    <w:rsid w:val="00EE2B44"/>
    <w:rsid w:val="00EE3F81"/>
    <w:rsid w:val="00EE581C"/>
    <w:rsid w:val="00EE78F6"/>
    <w:rsid w:val="00EF07B5"/>
    <w:rsid w:val="00EF18CA"/>
    <w:rsid w:val="00EF2503"/>
    <w:rsid w:val="00EF2FCF"/>
    <w:rsid w:val="00EF4CBF"/>
    <w:rsid w:val="00EF771C"/>
    <w:rsid w:val="00EF79DB"/>
    <w:rsid w:val="00F0056F"/>
    <w:rsid w:val="00F042C4"/>
    <w:rsid w:val="00F04B0B"/>
    <w:rsid w:val="00F04DB2"/>
    <w:rsid w:val="00F06E05"/>
    <w:rsid w:val="00F0781A"/>
    <w:rsid w:val="00F11B5F"/>
    <w:rsid w:val="00F12E63"/>
    <w:rsid w:val="00F14141"/>
    <w:rsid w:val="00F1512D"/>
    <w:rsid w:val="00F15ADB"/>
    <w:rsid w:val="00F16365"/>
    <w:rsid w:val="00F164A0"/>
    <w:rsid w:val="00F178C6"/>
    <w:rsid w:val="00F20C70"/>
    <w:rsid w:val="00F20F7E"/>
    <w:rsid w:val="00F212B7"/>
    <w:rsid w:val="00F23828"/>
    <w:rsid w:val="00F246B1"/>
    <w:rsid w:val="00F249EF"/>
    <w:rsid w:val="00F25079"/>
    <w:rsid w:val="00F25670"/>
    <w:rsid w:val="00F306BA"/>
    <w:rsid w:val="00F30813"/>
    <w:rsid w:val="00F30A0A"/>
    <w:rsid w:val="00F30C3A"/>
    <w:rsid w:val="00F310CB"/>
    <w:rsid w:val="00F315F3"/>
    <w:rsid w:val="00F32148"/>
    <w:rsid w:val="00F329FB"/>
    <w:rsid w:val="00F33236"/>
    <w:rsid w:val="00F34882"/>
    <w:rsid w:val="00F36AF9"/>
    <w:rsid w:val="00F42385"/>
    <w:rsid w:val="00F43610"/>
    <w:rsid w:val="00F46A2F"/>
    <w:rsid w:val="00F47CAC"/>
    <w:rsid w:val="00F47EB4"/>
    <w:rsid w:val="00F5003C"/>
    <w:rsid w:val="00F51EDC"/>
    <w:rsid w:val="00F53579"/>
    <w:rsid w:val="00F5542D"/>
    <w:rsid w:val="00F5713E"/>
    <w:rsid w:val="00F6026D"/>
    <w:rsid w:val="00F63B3E"/>
    <w:rsid w:val="00F64003"/>
    <w:rsid w:val="00F6529E"/>
    <w:rsid w:val="00F676C5"/>
    <w:rsid w:val="00F72180"/>
    <w:rsid w:val="00F725DE"/>
    <w:rsid w:val="00F72F07"/>
    <w:rsid w:val="00F72F11"/>
    <w:rsid w:val="00F72F9F"/>
    <w:rsid w:val="00F73778"/>
    <w:rsid w:val="00F746F5"/>
    <w:rsid w:val="00F74D7D"/>
    <w:rsid w:val="00F75EF2"/>
    <w:rsid w:val="00F764F0"/>
    <w:rsid w:val="00F8127D"/>
    <w:rsid w:val="00F81572"/>
    <w:rsid w:val="00F81803"/>
    <w:rsid w:val="00F8386E"/>
    <w:rsid w:val="00F85D3B"/>
    <w:rsid w:val="00F85EFD"/>
    <w:rsid w:val="00F866B3"/>
    <w:rsid w:val="00F86CC4"/>
    <w:rsid w:val="00F870B5"/>
    <w:rsid w:val="00F8714A"/>
    <w:rsid w:val="00F87160"/>
    <w:rsid w:val="00F90006"/>
    <w:rsid w:val="00F90161"/>
    <w:rsid w:val="00F90CD2"/>
    <w:rsid w:val="00F9135B"/>
    <w:rsid w:val="00F933B8"/>
    <w:rsid w:val="00F93CE1"/>
    <w:rsid w:val="00F94939"/>
    <w:rsid w:val="00F94B80"/>
    <w:rsid w:val="00F96466"/>
    <w:rsid w:val="00F96BA1"/>
    <w:rsid w:val="00F96E67"/>
    <w:rsid w:val="00F9768D"/>
    <w:rsid w:val="00FA02FF"/>
    <w:rsid w:val="00FA06DA"/>
    <w:rsid w:val="00FA07BE"/>
    <w:rsid w:val="00FA0AA7"/>
    <w:rsid w:val="00FA16B0"/>
    <w:rsid w:val="00FA22D8"/>
    <w:rsid w:val="00FA352E"/>
    <w:rsid w:val="00FA39CC"/>
    <w:rsid w:val="00FA3FC6"/>
    <w:rsid w:val="00FA43A8"/>
    <w:rsid w:val="00FA4743"/>
    <w:rsid w:val="00FA4F6B"/>
    <w:rsid w:val="00FA6496"/>
    <w:rsid w:val="00FA6886"/>
    <w:rsid w:val="00FB079C"/>
    <w:rsid w:val="00FB09D8"/>
    <w:rsid w:val="00FB0A19"/>
    <w:rsid w:val="00FB26FD"/>
    <w:rsid w:val="00FB3A37"/>
    <w:rsid w:val="00FB59D4"/>
    <w:rsid w:val="00FB7E4B"/>
    <w:rsid w:val="00FC10B0"/>
    <w:rsid w:val="00FC1137"/>
    <w:rsid w:val="00FC3890"/>
    <w:rsid w:val="00FC7E5F"/>
    <w:rsid w:val="00FD0B55"/>
    <w:rsid w:val="00FD1349"/>
    <w:rsid w:val="00FD24E8"/>
    <w:rsid w:val="00FD278D"/>
    <w:rsid w:val="00FD2EB5"/>
    <w:rsid w:val="00FD3ABA"/>
    <w:rsid w:val="00FD3B5C"/>
    <w:rsid w:val="00FD6DA2"/>
    <w:rsid w:val="00FD78C3"/>
    <w:rsid w:val="00FE1390"/>
    <w:rsid w:val="00FE2EC9"/>
    <w:rsid w:val="00FE4210"/>
    <w:rsid w:val="00FE4A98"/>
    <w:rsid w:val="00FE5758"/>
    <w:rsid w:val="00FE7B2A"/>
    <w:rsid w:val="00FF0214"/>
    <w:rsid w:val="00FF0C27"/>
    <w:rsid w:val="00FF0FEB"/>
    <w:rsid w:val="00FF161E"/>
    <w:rsid w:val="00FF3FD0"/>
    <w:rsid w:val="00FF4E53"/>
    <w:rsid w:val="00FF5707"/>
    <w:rsid w:val="00FF5891"/>
    <w:rsid w:val="00FF5A4E"/>
    <w:rsid w:val="00FF7CD6"/>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EF0467"/>
  <w15:docId w15:val="{15AB30EE-4123-4AA3-9807-FACCE15F0D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176D5D"/>
    <w:pPr>
      <w:spacing w:after="0" w:line="360" w:lineRule="auto"/>
      <w:ind w:firstLine="708"/>
      <w:jc w:val="both"/>
    </w:pPr>
    <w:rPr>
      <w:rFonts w:ascii="Times New Roman" w:eastAsia="Calibri" w:hAnsi="Times New Roman" w:cs="Times New Roman"/>
      <w:sz w:val="24"/>
      <w:szCs w:val="24"/>
    </w:rPr>
  </w:style>
  <w:style w:type="paragraph" w:styleId="Nagwek1">
    <w:name w:val="heading 1"/>
    <w:basedOn w:val="Normalny"/>
    <w:next w:val="Normalny"/>
    <w:link w:val="Nagwek1Znak"/>
    <w:uiPriority w:val="9"/>
    <w:qFormat/>
    <w:rsid w:val="00971047"/>
    <w:pPr>
      <w:keepNext/>
      <w:keepLines/>
      <w:spacing w:before="240"/>
      <w:outlineLvl w:val="0"/>
    </w:pPr>
    <w:rPr>
      <w:rFonts w:eastAsiaTheme="majorEastAsia"/>
      <w:color w:val="365F91" w:themeColor="accent1" w:themeShade="BF"/>
      <w:sz w:val="32"/>
      <w:szCs w:val="32"/>
    </w:rPr>
  </w:style>
  <w:style w:type="paragraph" w:styleId="Nagwek2">
    <w:name w:val="heading 2"/>
    <w:basedOn w:val="Normalny"/>
    <w:next w:val="Normalny"/>
    <w:link w:val="Nagwek2Znak"/>
    <w:uiPriority w:val="9"/>
    <w:unhideWhenUsed/>
    <w:qFormat/>
    <w:rsid w:val="00EA1B0C"/>
    <w:pPr>
      <w:keepNext/>
      <w:keepLines/>
      <w:spacing w:before="40"/>
      <w:outlineLvl w:val="1"/>
    </w:pPr>
    <w:rPr>
      <w:rFonts w:eastAsiaTheme="majorEastAsia" w:cstheme="majorBidi"/>
      <w:color w:val="365F91" w:themeColor="accent1" w:themeShade="BF"/>
      <w:sz w:val="26"/>
      <w:szCs w:val="26"/>
    </w:rPr>
  </w:style>
  <w:style w:type="paragraph" w:styleId="Nagwek3">
    <w:name w:val="heading 3"/>
    <w:basedOn w:val="Normalny"/>
    <w:next w:val="Normalny"/>
    <w:link w:val="Nagwek3Znak"/>
    <w:uiPriority w:val="9"/>
    <w:unhideWhenUsed/>
    <w:qFormat/>
    <w:rsid w:val="00441E03"/>
    <w:pPr>
      <w:keepNext/>
      <w:keepLines/>
      <w:spacing w:before="40"/>
      <w:outlineLvl w:val="2"/>
    </w:pPr>
    <w:rPr>
      <w:rFonts w:asciiTheme="majorHAnsi" w:eastAsiaTheme="majorEastAsia" w:hAnsiTheme="majorHAnsi" w:cstheme="majorBidi"/>
      <w:color w:val="243F60" w:themeColor="accent1" w:themeShade="7F"/>
    </w:rPr>
  </w:style>
  <w:style w:type="paragraph" w:styleId="Nagwek4">
    <w:name w:val="heading 4"/>
    <w:basedOn w:val="Normalny"/>
    <w:next w:val="Normalny"/>
    <w:link w:val="Nagwek4Znak"/>
    <w:uiPriority w:val="9"/>
    <w:semiHidden/>
    <w:unhideWhenUsed/>
    <w:qFormat/>
    <w:rsid w:val="00441E03"/>
    <w:pPr>
      <w:keepNext/>
      <w:keepLines/>
      <w:spacing w:before="40"/>
      <w:outlineLvl w:val="3"/>
    </w:pPr>
    <w:rPr>
      <w:rFonts w:asciiTheme="majorHAnsi" w:eastAsiaTheme="majorEastAsia" w:hAnsiTheme="majorHAnsi" w:cstheme="majorBidi"/>
      <w:i/>
      <w:iCs/>
      <w:color w:val="365F91" w:themeColor="accent1" w:themeShade="BF"/>
    </w:rPr>
  </w:style>
  <w:style w:type="paragraph" w:styleId="Nagwek5">
    <w:name w:val="heading 5"/>
    <w:basedOn w:val="Normalny"/>
    <w:next w:val="Normalny"/>
    <w:link w:val="Nagwek5Znak"/>
    <w:uiPriority w:val="9"/>
    <w:semiHidden/>
    <w:unhideWhenUsed/>
    <w:qFormat/>
    <w:rsid w:val="00441E03"/>
    <w:pPr>
      <w:keepNext/>
      <w:keepLines/>
      <w:spacing w:before="40"/>
      <w:outlineLvl w:val="4"/>
    </w:pPr>
    <w:rPr>
      <w:rFonts w:asciiTheme="majorHAnsi" w:eastAsiaTheme="majorEastAsia" w:hAnsiTheme="majorHAnsi" w:cstheme="majorBidi"/>
      <w:color w:val="365F91" w:themeColor="accent1" w:themeShade="BF"/>
    </w:rPr>
  </w:style>
  <w:style w:type="paragraph" w:styleId="Nagwek6">
    <w:name w:val="heading 6"/>
    <w:basedOn w:val="Normalny"/>
    <w:next w:val="Normalny"/>
    <w:link w:val="Nagwek6Znak"/>
    <w:uiPriority w:val="9"/>
    <w:semiHidden/>
    <w:unhideWhenUsed/>
    <w:qFormat/>
    <w:rsid w:val="00441E03"/>
    <w:pPr>
      <w:keepNext/>
      <w:keepLines/>
      <w:spacing w:before="40"/>
      <w:outlineLvl w:val="5"/>
    </w:pPr>
    <w:rPr>
      <w:rFonts w:asciiTheme="majorHAnsi" w:eastAsiaTheme="majorEastAsia" w:hAnsiTheme="majorHAnsi" w:cstheme="majorBidi"/>
      <w:color w:val="243F60" w:themeColor="accent1" w:themeShade="7F"/>
    </w:rPr>
  </w:style>
  <w:style w:type="paragraph" w:styleId="Nagwek7">
    <w:name w:val="heading 7"/>
    <w:basedOn w:val="Normalny"/>
    <w:next w:val="Normalny"/>
    <w:link w:val="Nagwek7Znak"/>
    <w:uiPriority w:val="9"/>
    <w:semiHidden/>
    <w:unhideWhenUsed/>
    <w:qFormat/>
    <w:rsid w:val="00441E03"/>
    <w:pPr>
      <w:keepNext/>
      <w:keepLines/>
      <w:spacing w:before="40"/>
      <w:outlineLvl w:val="6"/>
    </w:pPr>
    <w:rPr>
      <w:rFonts w:asciiTheme="majorHAnsi" w:eastAsiaTheme="majorEastAsia" w:hAnsiTheme="majorHAnsi" w:cstheme="majorBidi"/>
      <w:i/>
      <w:iCs/>
      <w:color w:val="243F60" w:themeColor="accent1" w:themeShade="7F"/>
    </w:rPr>
  </w:style>
  <w:style w:type="paragraph" w:styleId="Nagwek8">
    <w:name w:val="heading 8"/>
    <w:basedOn w:val="Normalny"/>
    <w:next w:val="Normalny"/>
    <w:link w:val="Nagwek8Znak"/>
    <w:uiPriority w:val="9"/>
    <w:semiHidden/>
    <w:unhideWhenUsed/>
    <w:qFormat/>
    <w:rsid w:val="00441E03"/>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Nagwek9">
    <w:name w:val="heading 9"/>
    <w:basedOn w:val="Normalny"/>
    <w:next w:val="Normalny"/>
    <w:link w:val="Nagwek9Znak"/>
    <w:uiPriority w:val="9"/>
    <w:semiHidden/>
    <w:unhideWhenUsed/>
    <w:qFormat/>
    <w:rsid w:val="00441E03"/>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apple-converted-space">
    <w:name w:val="apple-converted-space"/>
    <w:basedOn w:val="Domylnaczcionkaakapitu"/>
    <w:rsid w:val="00003692"/>
  </w:style>
  <w:style w:type="character" w:styleId="Uwydatnienie">
    <w:name w:val="Emphasis"/>
    <w:basedOn w:val="Domylnaczcionkaakapitu"/>
    <w:uiPriority w:val="20"/>
    <w:qFormat/>
    <w:rsid w:val="00003692"/>
    <w:rPr>
      <w:i/>
      <w:iCs/>
    </w:rPr>
  </w:style>
  <w:style w:type="paragraph" w:styleId="Akapitzlist">
    <w:name w:val="List Paragraph"/>
    <w:basedOn w:val="Normalny"/>
    <w:uiPriority w:val="34"/>
    <w:qFormat/>
    <w:rsid w:val="00570BAF"/>
    <w:pPr>
      <w:ind w:left="720"/>
      <w:contextualSpacing/>
    </w:pPr>
  </w:style>
  <w:style w:type="paragraph" w:styleId="Tekstprzypisudolnego">
    <w:name w:val="footnote text"/>
    <w:basedOn w:val="Normalny"/>
    <w:link w:val="TekstprzypisudolnegoZnak"/>
    <w:uiPriority w:val="99"/>
    <w:unhideWhenUsed/>
    <w:rsid w:val="009B2628"/>
    <w:pPr>
      <w:spacing w:line="240" w:lineRule="auto"/>
      <w:ind w:firstLine="0"/>
    </w:pPr>
    <w:rPr>
      <w:sz w:val="22"/>
      <w:szCs w:val="20"/>
    </w:rPr>
  </w:style>
  <w:style w:type="character" w:customStyle="1" w:styleId="TekstprzypisudolnegoZnak">
    <w:name w:val="Tekst przypisu dolnego Znak"/>
    <w:basedOn w:val="Domylnaczcionkaakapitu"/>
    <w:link w:val="Tekstprzypisudolnego"/>
    <w:uiPriority w:val="99"/>
    <w:rsid w:val="009B2628"/>
    <w:rPr>
      <w:rFonts w:ascii="Courier New" w:eastAsia="Calibri" w:hAnsi="Courier New" w:cs="Courier New"/>
      <w:szCs w:val="20"/>
    </w:rPr>
  </w:style>
  <w:style w:type="character" w:styleId="Odwoanieprzypisudolnego">
    <w:name w:val="footnote reference"/>
    <w:basedOn w:val="Domylnaczcionkaakapitu"/>
    <w:uiPriority w:val="99"/>
    <w:unhideWhenUsed/>
    <w:rsid w:val="00BF6A0A"/>
    <w:rPr>
      <w:vertAlign w:val="superscript"/>
    </w:rPr>
  </w:style>
  <w:style w:type="character" w:styleId="Tekstzastpczy">
    <w:name w:val="Placeholder Text"/>
    <w:basedOn w:val="Domylnaczcionkaakapitu"/>
    <w:uiPriority w:val="99"/>
    <w:semiHidden/>
    <w:rsid w:val="00441E03"/>
    <w:rPr>
      <w:color w:val="808080"/>
    </w:rPr>
  </w:style>
  <w:style w:type="paragraph" w:customStyle="1" w:styleId="CitaviBibliographyEntry">
    <w:name w:val="Citavi Bibliography Entry"/>
    <w:basedOn w:val="Normalny"/>
    <w:link w:val="CitaviBibliographyEntryZnak"/>
    <w:rsid w:val="00441E03"/>
    <w:pPr>
      <w:tabs>
        <w:tab w:val="left" w:pos="340"/>
      </w:tabs>
      <w:ind w:left="340" w:hanging="340"/>
    </w:pPr>
    <w:rPr>
      <w:szCs w:val="20"/>
    </w:rPr>
  </w:style>
  <w:style w:type="character" w:customStyle="1" w:styleId="CitaviBibliographyEntryZnak">
    <w:name w:val="Citavi Bibliography Entry Znak"/>
    <w:basedOn w:val="TekstprzypisudolnegoZnak"/>
    <w:link w:val="CitaviBibliographyEntry"/>
    <w:rsid w:val="00441E03"/>
    <w:rPr>
      <w:rFonts w:ascii="Times New Roman" w:eastAsia="Calibri" w:hAnsi="Times New Roman" w:cs="Times New Roman"/>
      <w:sz w:val="24"/>
      <w:szCs w:val="20"/>
    </w:rPr>
  </w:style>
  <w:style w:type="paragraph" w:customStyle="1" w:styleId="CitaviBibliographyHeading">
    <w:name w:val="Citavi Bibliography Heading"/>
    <w:basedOn w:val="Nagwek1"/>
    <w:link w:val="CitaviBibliographyHeadingZnak"/>
    <w:rsid w:val="00441E03"/>
  </w:style>
  <w:style w:type="character" w:customStyle="1" w:styleId="CitaviBibliographyHeadingZnak">
    <w:name w:val="Citavi Bibliography Heading Znak"/>
    <w:basedOn w:val="TekstprzypisudolnegoZnak"/>
    <w:link w:val="CitaviBibliographyHeading"/>
    <w:rsid w:val="00441E03"/>
    <w:rPr>
      <w:rFonts w:asciiTheme="majorHAnsi" w:eastAsiaTheme="majorEastAsia" w:hAnsiTheme="majorHAnsi" w:cstheme="majorBidi"/>
      <w:color w:val="365F91" w:themeColor="accent1" w:themeShade="BF"/>
      <w:sz w:val="32"/>
      <w:szCs w:val="32"/>
    </w:rPr>
  </w:style>
  <w:style w:type="character" w:customStyle="1" w:styleId="Nagwek1Znak">
    <w:name w:val="Nagłówek 1 Znak"/>
    <w:basedOn w:val="Domylnaczcionkaakapitu"/>
    <w:link w:val="Nagwek1"/>
    <w:uiPriority w:val="9"/>
    <w:rsid w:val="00971047"/>
    <w:rPr>
      <w:rFonts w:ascii="Courier New" w:eastAsiaTheme="majorEastAsia" w:hAnsi="Courier New" w:cs="Courier New"/>
      <w:color w:val="365F91" w:themeColor="accent1" w:themeShade="BF"/>
      <w:sz w:val="32"/>
      <w:szCs w:val="32"/>
    </w:rPr>
  </w:style>
  <w:style w:type="paragraph" w:customStyle="1" w:styleId="CitaviBibliographySubheading1">
    <w:name w:val="Citavi Bibliography Subheading 1"/>
    <w:basedOn w:val="Nagwek2"/>
    <w:link w:val="CitaviBibliographySubheading1Znak"/>
    <w:rsid w:val="00441E03"/>
    <w:pPr>
      <w:outlineLvl w:val="9"/>
    </w:pPr>
  </w:style>
  <w:style w:type="character" w:customStyle="1" w:styleId="CitaviBibliographySubheading1Znak">
    <w:name w:val="Citavi Bibliography Subheading 1 Znak"/>
    <w:basedOn w:val="TekstprzypisudolnegoZnak"/>
    <w:link w:val="CitaviBibliographySubheading1"/>
    <w:rsid w:val="00441E03"/>
    <w:rPr>
      <w:rFonts w:asciiTheme="majorHAnsi" w:eastAsiaTheme="majorEastAsia" w:hAnsiTheme="majorHAnsi" w:cstheme="majorBidi"/>
      <w:color w:val="365F91" w:themeColor="accent1" w:themeShade="BF"/>
      <w:sz w:val="26"/>
      <w:szCs w:val="26"/>
    </w:rPr>
  </w:style>
  <w:style w:type="character" w:customStyle="1" w:styleId="Nagwek2Znak">
    <w:name w:val="Nagłówek 2 Znak"/>
    <w:basedOn w:val="Domylnaczcionkaakapitu"/>
    <w:link w:val="Nagwek2"/>
    <w:uiPriority w:val="9"/>
    <w:rsid w:val="00EA1B0C"/>
    <w:rPr>
      <w:rFonts w:ascii="Courier New" w:eastAsiaTheme="majorEastAsia" w:hAnsi="Courier New" w:cstheme="majorBidi"/>
      <w:color w:val="365F91" w:themeColor="accent1" w:themeShade="BF"/>
      <w:sz w:val="26"/>
      <w:szCs w:val="26"/>
    </w:rPr>
  </w:style>
  <w:style w:type="paragraph" w:customStyle="1" w:styleId="CitaviBibliographySubheading2">
    <w:name w:val="Citavi Bibliography Subheading 2"/>
    <w:basedOn w:val="Nagwek3"/>
    <w:link w:val="CitaviBibliographySubheading2Znak"/>
    <w:rsid w:val="00441E03"/>
    <w:pPr>
      <w:outlineLvl w:val="9"/>
    </w:pPr>
  </w:style>
  <w:style w:type="character" w:customStyle="1" w:styleId="CitaviBibliographySubheading2Znak">
    <w:name w:val="Citavi Bibliography Subheading 2 Znak"/>
    <w:basedOn w:val="TekstprzypisudolnegoZnak"/>
    <w:link w:val="CitaviBibliographySubheading2"/>
    <w:rsid w:val="00441E03"/>
    <w:rPr>
      <w:rFonts w:asciiTheme="majorHAnsi" w:eastAsiaTheme="majorEastAsia" w:hAnsiTheme="majorHAnsi" w:cstheme="majorBidi"/>
      <w:color w:val="243F60" w:themeColor="accent1" w:themeShade="7F"/>
      <w:sz w:val="24"/>
      <w:szCs w:val="24"/>
    </w:rPr>
  </w:style>
  <w:style w:type="character" w:customStyle="1" w:styleId="Nagwek3Znak">
    <w:name w:val="Nagłówek 3 Znak"/>
    <w:basedOn w:val="Domylnaczcionkaakapitu"/>
    <w:link w:val="Nagwek3"/>
    <w:uiPriority w:val="9"/>
    <w:rsid w:val="00441E03"/>
    <w:rPr>
      <w:rFonts w:asciiTheme="majorHAnsi" w:eastAsiaTheme="majorEastAsia" w:hAnsiTheme="majorHAnsi" w:cstheme="majorBidi"/>
      <w:color w:val="243F60" w:themeColor="accent1" w:themeShade="7F"/>
      <w:sz w:val="24"/>
      <w:szCs w:val="24"/>
    </w:rPr>
  </w:style>
  <w:style w:type="paragraph" w:customStyle="1" w:styleId="CitaviBibliographySubheading3">
    <w:name w:val="Citavi Bibliography Subheading 3"/>
    <w:basedOn w:val="Nagwek4"/>
    <w:link w:val="CitaviBibliographySubheading3Znak"/>
    <w:rsid w:val="00441E03"/>
    <w:pPr>
      <w:outlineLvl w:val="9"/>
    </w:pPr>
    <w:rPr>
      <w:szCs w:val="20"/>
    </w:rPr>
  </w:style>
  <w:style w:type="character" w:customStyle="1" w:styleId="CitaviBibliographySubheading3Znak">
    <w:name w:val="Citavi Bibliography Subheading 3 Znak"/>
    <w:basedOn w:val="TekstprzypisudolnegoZnak"/>
    <w:link w:val="CitaviBibliographySubheading3"/>
    <w:rsid w:val="00441E03"/>
    <w:rPr>
      <w:rFonts w:asciiTheme="majorHAnsi" w:eastAsiaTheme="majorEastAsia" w:hAnsiTheme="majorHAnsi" w:cstheme="majorBidi"/>
      <w:i/>
      <w:iCs/>
      <w:color w:val="365F91" w:themeColor="accent1" w:themeShade="BF"/>
      <w:szCs w:val="20"/>
    </w:rPr>
  </w:style>
  <w:style w:type="character" w:customStyle="1" w:styleId="Nagwek4Znak">
    <w:name w:val="Nagłówek 4 Znak"/>
    <w:basedOn w:val="Domylnaczcionkaakapitu"/>
    <w:link w:val="Nagwek4"/>
    <w:uiPriority w:val="9"/>
    <w:semiHidden/>
    <w:rsid w:val="00441E03"/>
    <w:rPr>
      <w:rFonts w:asciiTheme="majorHAnsi" w:eastAsiaTheme="majorEastAsia" w:hAnsiTheme="majorHAnsi" w:cstheme="majorBidi"/>
      <w:i/>
      <w:iCs/>
      <w:color w:val="365F91" w:themeColor="accent1" w:themeShade="BF"/>
    </w:rPr>
  </w:style>
  <w:style w:type="paragraph" w:customStyle="1" w:styleId="CitaviBibliographySubheading4">
    <w:name w:val="Citavi Bibliography Subheading 4"/>
    <w:basedOn w:val="Nagwek5"/>
    <w:link w:val="CitaviBibliographySubheading4Znak"/>
    <w:rsid w:val="00441E03"/>
    <w:pPr>
      <w:outlineLvl w:val="9"/>
    </w:pPr>
    <w:rPr>
      <w:szCs w:val="20"/>
    </w:rPr>
  </w:style>
  <w:style w:type="character" w:customStyle="1" w:styleId="CitaviBibliographySubheading4Znak">
    <w:name w:val="Citavi Bibliography Subheading 4 Znak"/>
    <w:basedOn w:val="TekstprzypisudolnegoZnak"/>
    <w:link w:val="CitaviBibliographySubheading4"/>
    <w:rsid w:val="00441E03"/>
    <w:rPr>
      <w:rFonts w:asciiTheme="majorHAnsi" w:eastAsiaTheme="majorEastAsia" w:hAnsiTheme="majorHAnsi" w:cstheme="majorBidi"/>
      <w:color w:val="365F91" w:themeColor="accent1" w:themeShade="BF"/>
      <w:szCs w:val="20"/>
    </w:rPr>
  </w:style>
  <w:style w:type="character" w:customStyle="1" w:styleId="Nagwek5Znak">
    <w:name w:val="Nagłówek 5 Znak"/>
    <w:basedOn w:val="Domylnaczcionkaakapitu"/>
    <w:link w:val="Nagwek5"/>
    <w:uiPriority w:val="9"/>
    <w:semiHidden/>
    <w:rsid w:val="00441E03"/>
    <w:rPr>
      <w:rFonts w:asciiTheme="majorHAnsi" w:eastAsiaTheme="majorEastAsia" w:hAnsiTheme="majorHAnsi" w:cstheme="majorBidi"/>
      <w:color w:val="365F91" w:themeColor="accent1" w:themeShade="BF"/>
    </w:rPr>
  </w:style>
  <w:style w:type="paragraph" w:customStyle="1" w:styleId="CitaviBibliographySubheading5">
    <w:name w:val="Citavi Bibliography Subheading 5"/>
    <w:basedOn w:val="Nagwek6"/>
    <w:link w:val="CitaviBibliographySubheading5Znak"/>
    <w:rsid w:val="00441E03"/>
    <w:pPr>
      <w:outlineLvl w:val="9"/>
    </w:pPr>
    <w:rPr>
      <w:szCs w:val="20"/>
    </w:rPr>
  </w:style>
  <w:style w:type="character" w:customStyle="1" w:styleId="CitaviBibliographySubheading5Znak">
    <w:name w:val="Citavi Bibliography Subheading 5 Znak"/>
    <w:basedOn w:val="TekstprzypisudolnegoZnak"/>
    <w:link w:val="CitaviBibliographySubheading5"/>
    <w:rsid w:val="00441E03"/>
    <w:rPr>
      <w:rFonts w:asciiTheme="majorHAnsi" w:eastAsiaTheme="majorEastAsia" w:hAnsiTheme="majorHAnsi" w:cstheme="majorBidi"/>
      <w:color w:val="243F60" w:themeColor="accent1" w:themeShade="7F"/>
      <w:szCs w:val="20"/>
    </w:rPr>
  </w:style>
  <w:style w:type="character" w:customStyle="1" w:styleId="Nagwek6Znak">
    <w:name w:val="Nagłówek 6 Znak"/>
    <w:basedOn w:val="Domylnaczcionkaakapitu"/>
    <w:link w:val="Nagwek6"/>
    <w:uiPriority w:val="9"/>
    <w:semiHidden/>
    <w:rsid w:val="00441E03"/>
    <w:rPr>
      <w:rFonts w:asciiTheme="majorHAnsi" w:eastAsiaTheme="majorEastAsia" w:hAnsiTheme="majorHAnsi" w:cstheme="majorBidi"/>
      <w:color w:val="243F60" w:themeColor="accent1" w:themeShade="7F"/>
    </w:rPr>
  </w:style>
  <w:style w:type="paragraph" w:customStyle="1" w:styleId="CitaviBibliographySubheading6">
    <w:name w:val="Citavi Bibliography Subheading 6"/>
    <w:basedOn w:val="Nagwek7"/>
    <w:link w:val="CitaviBibliographySubheading6Znak"/>
    <w:rsid w:val="00441E03"/>
    <w:pPr>
      <w:outlineLvl w:val="9"/>
    </w:pPr>
    <w:rPr>
      <w:szCs w:val="20"/>
    </w:rPr>
  </w:style>
  <w:style w:type="character" w:customStyle="1" w:styleId="CitaviBibliographySubheading6Znak">
    <w:name w:val="Citavi Bibliography Subheading 6 Znak"/>
    <w:basedOn w:val="TekstprzypisudolnegoZnak"/>
    <w:link w:val="CitaviBibliographySubheading6"/>
    <w:rsid w:val="00441E03"/>
    <w:rPr>
      <w:rFonts w:asciiTheme="majorHAnsi" w:eastAsiaTheme="majorEastAsia" w:hAnsiTheme="majorHAnsi" w:cstheme="majorBidi"/>
      <w:i/>
      <w:iCs/>
      <w:color w:val="243F60" w:themeColor="accent1" w:themeShade="7F"/>
      <w:szCs w:val="20"/>
    </w:rPr>
  </w:style>
  <w:style w:type="character" w:customStyle="1" w:styleId="Nagwek7Znak">
    <w:name w:val="Nagłówek 7 Znak"/>
    <w:basedOn w:val="Domylnaczcionkaakapitu"/>
    <w:link w:val="Nagwek7"/>
    <w:uiPriority w:val="9"/>
    <w:semiHidden/>
    <w:rsid w:val="00441E03"/>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Nagwek8"/>
    <w:link w:val="CitaviBibliographySubheading7Znak"/>
    <w:rsid w:val="00441E03"/>
    <w:pPr>
      <w:outlineLvl w:val="9"/>
    </w:pPr>
  </w:style>
  <w:style w:type="character" w:customStyle="1" w:styleId="CitaviBibliographySubheading7Znak">
    <w:name w:val="Citavi Bibliography Subheading 7 Znak"/>
    <w:basedOn w:val="TekstprzypisudolnegoZnak"/>
    <w:link w:val="CitaviBibliographySubheading7"/>
    <w:rsid w:val="00441E03"/>
    <w:rPr>
      <w:rFonts w:asciiTheme="majorHAnsi" w:eastAsiaTheme="majorEastAsia" w:hAnsiTheme="majorHAnsi" w:cstheme="majorBidi"/>
      <w:color w:val="272727" w:themeColor="text1" w:themeTint="D8"/>
      <w:sz w:val="21"/>
      <w:szCs w:val="21"/>
    </w:rPr>
  </w:style>
  <w:style w:type="character" w:customStyle="1" w:styleId="Nagwek8Znak">
    <w:name w:val="Nagłówek 8 Znak"/>
    <w:basedOn w:val="Domylnaczcionkaakapitu"/>
    <w:link w:val="Nagwek8"/>
    <w:uiPriority w:val="9"/>
    <w:semiHidden/>
    <w:rsid w:val="00441E03"/>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Nagwek9"/>
    <w:link w:val="CitaviBibliographySubheading8Znak"/>
    <w:rsid w:val="00441E03"/>
    <w:pPr>
      <w:outlineLvl w:val="9"/>
    </w:pPr>
  </w:style>
  <w:style w:type="character" w:customStyle="1" w:styleId="CitaviBibliographySubheading8Znak">
    <w:name w:val="Citavi Bibliography Subheading 8 Znak"/>
    <w:basedOn w:val="TekstprzypisudolnegoZnak"/>
    <w:link w:val="CitaviBibliographySubheading8"/>
    <w:rsid w:val="00441E03"/>
    <w:rPr>
      <w:rFonts w:asciiTheme="majorHAnsi" w:eastAsiaTheme="majorEastAsia" w:hAnsiTheme="majorHAnsi" w:cstheme="majorBidi"/>
      <w:i/>
      <w:iCs/>
      <w:color w:val="272727" w:themeColor="text1" w:themeTint="D8"/>
      <w:sz w:val="21"/>
      <w:szCs w:val="21"/>
    </w:rPr>
  </w:style>
  <w:style w:type="character" w:customStyle="1" w:styleId="Nagwek9Znak">
    <w:name w:val="Nagłówek 9 Znak"/>
    <w:basedOn w:val="Domylnaczcionkaakapitu"/>
    <w:link w:val="Nagwek9"/>
    <w:uiPriority w:val="9"/>
    <w:semiHidden/>
    <w:rsid w:val="00441E03"/>
    <w:rPr>
      <w:rFonts w:asciiTheme="majorHAnsi" w:eastAsiaTheme="majorEastAsia" w:hAnsiTheme="majorHAnsi" w:cstheme="majorBidi"/>
      <w:i/>
      <w:iCs/>
      <w:color w:val="272727" w:themeColor="text1" w:themeTint="D8"/>
      <w:sz w:val="21"/>
      <w:szCs w:val="21"/>
    </w:rPr>
  </w:style>
  <w:style w:type="paragraph" w:styleId="Tekstprzypisukocowego">
    <w:name w:val="endnote text"/>
    <w:basedOn w:val="Normalny"/>
    <w:link w:val="TekstprzypisukocowegoZnak"/>
    <w:uiPriority w:val="99"/>
    <w:semiHidden/>
    <w:unhideWhenUsed/>
    <w:rsid w:val="00091E6E"/>
    <w:pPr>
      <w:spacing w:line="240" w:lineRule="auto"/>
    </w:pPr>
    <w:rPr>
      <w:sz w:val="20"/>
      <w:szCs w:val="20"/>
    </w:rPr>
  </w:style>
  <w:style w:type="character" w:customStyle="1" w:styleId="TekstprzypisukocowegoZnak">
    <w:name w:val="Tekst przypisu końcowego Znak"/>
    <w:basedOn w:val="Domylnaczcionkaakapitu"/>
    <w:link w:val="Tekstprzypisukocowego"/>
    <w:uiPriority w:val="99"/>
    <w:semiHidden/>
    <w:rsid w:val="00091E6E"/>
    <w:rPr>
      <w:rFonts w:ascii="Calibri" w:eastAsia="Calibri" w:hAnsi="Calibri" w:cs="Times New Roman"/>
      <w:sz w:val="20"/>
      <w:szCs w:val="20"/>
    </w:rPr>
  </w:style>
  <w:style w:type="character" w:styleId="Odwoanieprzypisukocowego">
    <w:name w:val="endnote reference"/>
    <w:basedOn w:val="Domylnaczcionkaakapitu"/>
    <w:uiPriority w:val="99"/>
    <w:semiHidden/>
    <w:unhideWhenUsed/>
    <w:rsid w:val="00091E6E"/>
    <w:rPr>
      <w:vertAlign w:val="superscript"/>
    </w:rPr>
  </w:style>
  <w:style w:type="character" w:styleId="Odwoaniedokomentarza">
    <w:name w:val="annotation reference"/>
    <w:basedOn w:val="Domylnaczcionkaakapitu"/>
    <w:uiPriority w:val="99"/>
    <w:semiHidden/>
    <w:unhideWhenUsed/>
    <w:rsid w:val="00A559C3"/>
    <w:rPr>
      <w:sz w:val="16"/>
      <w:szCs w:val="16"/>
    </w:rPr>
  </w:style>
  <w:style w:type="paragraph" w:styleId="Tekstkomentarza">
    <w:name w:val="annotation text"/>
    <w:basedOn w:val="Normalny"/>
    <w:link w:val="TekstkomentarzaZnak"/>
    <w:uiPriority w:val="99"/>
    <w:unhideWhenUsed/>
    <w:rsid w:val="00A559C3"/>
    <w:pPr>
      <w:spacing w:line="240" w:lineRule="auto"/>
    </w:pPr>
    <w:rPr>
      <w:sz w:val="20"/>
      <w:szCs w:val="20"/>
    </w:rPr>
  </w:style>
  <w:style w:type="character" w:customStyle="1" w:styleId="TekstkomentarzaZnak">
    <w:name w:val="Tekst komentarza Znak"/>
    <w:basedOn w:val="Domylnaczcionkaakapitu"/>
    <w:link w:val="Tekstkomentarza"/>
    <w:uiPriority w:val="99"/>
    <w:rsid w:val="00A559C3"/>
    <w:rPr>
      <w:rFonts w:ascii="Calibri" w:eastAsia="Calibri" w:hAnsi="Calibri" w:cs="Times New Roman"/>
      <w:sz w:val="20"/>
      <w:szCs w:val="20"/>
    </w:rPr>
  </w:style>
  <w:style w:type="paragraph" w:styleId="Tematkomentarza">
    <w:name w:val="annotation subject"/>
    <w:basedOn w:val="Tekstkomentarza"/>
    <w:next w:val="Tekstkomentarza"/>
    <w:link w:val="TematkomentarzaZnak"/>
    <w:uiPriority w:val="99"/>
    <w:semiHidden/>
    <w:unhideWhenUsed/>
    <w:rsid w:val="00A559C3"/>
    <w:rPr>
      <w:b/>
      <w:bCs/>
    </w:rPr>
  </w:style>
  <w:style w:type="character" w:customStyle="1" w:styleId="TematkomentarzaZnak">
    <w:name w:val="Temat komentarza Znak"/>
    <w:basedOn w:val="TekstkomentarzaZnak"/>
    <w:link w:val="Tematkomentarza"/>
    <w:uiPriority w:val="99"/>
    <w:semiHidden/>
    <w:rsid w:val="00A559C3"/>
    <w:rPr>
      <w:rFonts w:ascii="Calibri" w:eastAsia="Calibri" w:hAnsi="Calibri" w:cs="Times New Roman"/>
      <w:b/>
      <w:bCs/>
      <w:sz w:val="20"/>
      <w:szCs w:val="20"/>
    </w:rPr>
  </w:style>
  <w:style w:type="paragraph" w:styleId="Tekstdymka">
    <w:name w:val="Balloon Text"/>
    <w:basedOn w:val="Normalny"/>
    <w:link w:val="TekstdymkaZnak"/>
    <w:uiPriority w:val="99"/>
    <w:semiHidden/>
    <w:unhideWhenUsed/>
    <w:rsid w:val="00A559C3"/>
    <w:pPr>
      <w:spacing w:line="240" w:lineRule="auto"/>
    </w:pPr>
    <w:rPr>
      <w:rFonts w:ascii="Segoe UI" w:hAnsi="Segoe UI" w:cs="Segoe UI"/>
      <w:sz w:val="18"/>
      <w:szCs w:val="18"/>
    </w:rPr>
  </w:style>
  <w:style w:type="character" w:customStyle="1" w:styleId="TekstdymkaZnak">
    <w:name w:val="Tekst dymka Znak"/>
    <w:basedOn w:val="Domylnaczcionkaakapitu"/>
    <w:link w:val="Tekstdymka"/>
    <w:uiPriority w:val="99"/>
    <w:semiHidden/>
    <w:rsid w:val="00A559C3"/>
    <w:rPr>
      <w:rFonts w:ascii="Segoe UI" w:eastAsia="Calibri" w:hAnsi="Segoe UI" w:cs="Segoe UI"/>
      <w:sz w:val="18"/>
      <w:szCs w:val="18"/>
    </w:rPr>
  </w:style>
  <w:style w:type="paragraph" w:styleId="Nagwek">
    <w:name w:val="header"/>
    <w:basedOn w:val="Normalny"/>
    <w:link w:val="NagwekZnak"/>
    <w:uiPriority w:val="99"/>
    <w:unhideWhenUsed/>
    <w:rsid w:val="00EE2B44"/>
    <w:pPr>
      <w:tabs>
        <w:tab w:val="center" w:pos="4536"/>
        <w:tab w:val="right" w:pos="9072"/>
      </w:tabs>
      <w:spacing w:line="240" w:lineRule="auto"/>
    </w:pPr>
  </w:style>
  <w:style w:type="character" w:customStyle="1" w:styleId="NagwekZnak">
    <w:name w:val="Nagłówek Znak"/>
    <w:basedOn w:val="Domylnaczcionkaakapitu"/>
    <w:link w:val="Nagwek"/>
    <w:uiPriority w:val="99"/>
    <w:rsid w:val="00EE2B44"/>
    <w:rPr>
      <w:rFonts w:ascii="Calibri" w:eastAsia="Calibri" w:hAnsi="Calibri" w:cs="Times New Roman"/>
    </w:rPr>
  </w:style>
  <w:style w:type="paragraph" w:styleId="Stopka">
    <w:name w:val="footer"/>
    <w:basedOn w:val="Normalny"/>
    <w:link w:val="StopkaZnak"/>
    <w:uiPriority w:val="99"/>
    <w:unhideWhenUsed/>
    <w:rsid w:val="00EE2B44"/>
    <w:pPr>
      <w:tabs>
        <w:tab w:val="center" w:pos="4536"/>
        <w:tab w:val="right" w:pos="9072"/>
      </w:tabs>
      <w:spacing w:line="240" w:lineRule="auto"/>
    </w:pPr>
  </w:style>
  <w:style w:type="character" w:customStyle="1" w:styleId="StopkaZnak">
    <w:name w:val="Stopka Znak"/>
    <w:basedOn w:val="Domylnaczcionkaakapitu"/>
    <w:link w:val="Stopka"/>
    <w:uiPriority w:val="99"/>
    <w:rsid w:val="00EE2B44"/>
    <w:rPr>
      <w:rFonts w:ascii="Calibri" w:eastAsia="Calibri" w:hAnsi="Calibri" w:cs="Times New Roman"/>
    </w:rPr>
  </w:style>
  <w:style w:type="paragraph" w:styleId="Nagwekspisutreci">
    <w:name w:val="TOC Heading"/>
    <w:basedOn w:val="Nagwek1"/>
    <w:next w:val="Normalny"/>
    <w:uiPriority w:val="39"/>
    <w:semiHidden/>
    <w:unhideWhenUsed/>
    <w:qFormat/>
    <w:rsid w:val="00A67496"/>
    <w:pPr>
      <w:outlineLvl w:val="9"/>
    </w:pPr>
    <w:rPr>
      <w:rFonts w:asciiTheme="majorHAnsi" w:hAnsiTheme="majorHAnsi" w:cstheme="majorBidi"/>
    </w:rPr>
  </w:style>
  <w:style w:type="paragraph" w:styleId="Bibliografia">
    <w:name w:val="Bibliography"/>
    <w:basedOn w:val="Normalny"/>
    <w:next w:val="Normalny"/>
    <w:uiPriority w:val="37"/>
    <w:semiHidden/>
    <w:unhideWhenUsed/>
    <w:rsid w:val="00A67496"/>
  </w:style>
  <w:style w:type="character" w:styleId="Tytuksiki">
    <w:name w:val="Book Title"/>
    <w:basedOn w:val="Domylnaczcionkaakapitu"/>
    <w:uiPriority w:val="33"/>
    <w:qFormat/>
    <w:rsid w:val="00A67496"/>
    <w:rPr>
      <w:b/>
      <w:bCs/>
      <w:i/>
      <w:iCs/>
      <w:spacing w:val="5"/>
    </w:rPr>
  </w:style>
  <w:style w:type="character" w:styleId="Odwoanieintensywne">
    <w:name w:val="Intense Reference"/>
    <w:basedOn w:val="Domylnaczcionkaakapitu"/>
    <w:uiPriority w:val="32"/>
    <w:qFormat/>
    <w:rsid w:val="00A67496"/>
    <w:rPr>
      <w:b/>
      <w:bCs/>
      <w:smallCaps/>
      <w:color w:val="4F81BD" w:themeColor="accent1"/>
      <w:spacing w:val="5"/>
    </w:rPr>
  </w:style>
  <w:style w:type="character" w:styleId="Odwoaniedelikatne">
    <w:name w:val="Subtle Reference"/>
    <w:basedOn w:val="Domylnaczcionkaakapitu"/>
    <w:uiPriority w:val="31"/>
    <w:qFormat/>
    <w:rsid w:val="00A67496"/>
    <w:rPr>
      <w:smallCaps/>
      <w:color w:val="5A5A5A" w:themeColor="text1" w:themeTint="A5"/>
    </w:rPr>
  </w:style>
  <w:style w:type="character" w:styleId="Wyrnienieintensywne">
    <w:name w:val="Intense Emphasis"/>
    <w:basedOn w:val="Domylnaczcionkaakapitu"/>
    <w:uiPriority w:val="21"/>
    <w:qFormat/>
    <w:rsid w:val="00A67496"/>
    <w:rPr>
      <w:i/>
      <w:iCs/>
      <w:color w:val="4F81BD" w:themeColor="accent1"/>
    </w:rPr>
  </w:style>
  <w:style w:type="character" w:styleId="Wyrnieniedelikatne">
    <w:name w:val="Subtle Emphasis"/>
    <w:basedOn w:val="Domylnaczcionkaakapitu"/>
    <w:uiPriority w:val="19"/>
    <w:qFormat/>
    <w:rsid w:val="00A67496"/>
    <w:rPr>
      <w:i/>
      <w:iCs/>
      <w:color w:val="404040" w:themeColor="text1" w:themeTint="BF"/>
    </w:rPr>
  </w:style>
  <w:style w:type="paragraph" w:styleId="Cytatintensywny">
    <w:name w:val="Intense Quote"/>
    <w:basedOn w:val="Normalny"/>
    <w:next w:val="Normalny"/>
    <w:link w:val="CytatintensywnyZnak"/>
    <w:uiPriority w:val="30"/>
    <w:qFormat/>
    <w:rsid w:val="00A67496"/>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CytatintensywnyZnak">
    <w:name w:val="Cytat intensywny Znak"/>
    <w:basedOn w:val="Domylnaczcionkaakapitu"/>
    <w:link w:val="Cytatintensywny"/>
    <w:uiPriority w:val="30"/>
    <w:rsid w:val="00A67496"/>
    <w:rPr>
      <w:rFonts w:ascii="Courier New" w:eastAsia="Calibri" w:hAnsi="Courier New" w:cs="Courier New"/>
      <w:i/>
      <w:iCs/>
      <w:color w:val="4F81BD" w:themeColor="accent1"/>
      <w:sz w:val="24"/>
      <w:szCs w:val="24"/>
    </w:rPr>
  </w:style>
  <w:style w:type="paragraph" w:styleId="Cytat">
    <w:name w:val="Quote"/>
    <w:basedOn w:val="Normalny"/>
    <w:next w:val="Normalny"/>
    <w:link w:val="CytatZnak"/>
    <w:uiPriority w:val="29"/>
    <w:qFormat/>
    <w:rsid w:val="00A67496"/>
    <w:pPr>
      <w:spacing w:before="200" w:after="160"/>
      <w:ind w:left="864" w:right="864"/>
      <w:jc w:val="center"/>
    </w:pPr>
    <w:rPr>
      <w:i/>
      <w:iCs/>
      <w:color w:val="404040" w:themeColor="text1" w:themeTint="BF"/>
    </w:rPr>
  </w:style>
  <w:style w:type="character" w:customStyle="1" w:styleId="CytatZnak">
    <w:name w:val="Cytat Znak"/>
    <w:basedOn w:val="Domylnaczcionkaakapitu"/>
    <w:link w:val="Cytat"/>
    <w:uiPriority w:val="29"/>
    <w:rsid w:val="00A67496"/>
    <w:rPr>
      <w:rFonts w:ascii="Courier New" w:eastAsia="Calibri" w:hAnsi="Courier New" w:cs="Courier New"/>
      <w:i/>
      <w:iCs/>
      <w:color w:val="404040" w:themeColor="text1" w:themeTint="BF"/>
      <w:sz w:val="24"/>
      <w:szCs w:val="24"/>
    </w:rPr>
  </w:style>
  <w:style w:type="table" w:styleId="rednialista1akcent1">
    <w:name w:val="Medium List 1 Accent 1"/>
    <w:basedOn w:val="Standardowy"/>
    <w:uiPriority w:val="65"/>
    <w:semiHidden/>
    <w:unhideWhenUsed/>
    <w:rsid w:val="00A67496"/>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redniecieniowanie2akcent1">
    <w:name w:val="Medium Shading 2 Accent 1"/>
    <w:basedOn w:val="Standardowy"/>
    <w:uiPriority w:val="64"/>
    <w:semiHidden/>
    <w:unhideWhenUsed/>
    <w:rsid w:val="00A67496"/>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redniecieniowanie1akcent1">
    <w:name w:val="Medium Shading 1 Accent 1"/>
    <w:basedOn w:val="Standardowy"/>
    <w:uiPriority w:val="63"/>
    <w:semiHidden/>
    <w:unhideWhenUsed/>
    <w:rsid w:val="00A67496"/>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Jasnasiatkaakcent1">
    <w:name w:val="Light Grid Accent 1"/>
    <w:basedOn w:val="Standardowy"/>
    <w:uiPriority w:val="62"/>
    <w:semiHidden/>
    <w:unhideWhenUsed/>
    <w:rsid w:val="00A67496"/>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Jasnalistaakcent1">
    <w:name w:val="Light List Accent 1"/>
    <w:basedOn w:val="Standardowy"/>
    <w:uiPriority w:val="61"/>
    <w:semiHidden/>
    <w:unhideWhenUsed/>
    <w:rsid w:val="00A67496"/>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Jasnecieniowanieakcent1">
    <w:name w:val="Light Shading Accent 1"/>
    <w:basedOn w:val="Standardowy"/>
    <w:uiPriority w:val="60"/>
    <w:semiHidden/>
    <w:unhideWhenUsed/>
    <w:rsid w:val="00A67496"/>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Kolorowasiatka">
    <w:name w:val="Colorful Grid"/>
    <w:basedOn w:val="Standardowy"/>
    <w:uiPriority w:val="73"/>
    <w:semiHidden/>
    <w:unhideWhenUsed/>
    <w:rsid w:val="00A67496"/>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Kolorowalista">
    <w:name w:val="Colorful List"/>
    <w:basedOn w:val="Standardowy"/>
    <w:uiPriority w:val="72"/>
    <w:semiHidden/>
    <w:unhideWhenUsed/>
    <w:rsid w:val="00A67496"/>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Kolorowecieniowanie">
    <w:name w:val="Colorful Shading"/>
    <w:basedOn w:val="Standardowy"/>
    <w:uiPriority w:val="71"/>
    <w:semiHidden/>
    <w:unhideWhenUsed/>
    <w:rsid w:val="00A67496"/>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iemnalista">
    <w:name w:val="Dark List"/>
    <w:basedOn w:val="Standardowy"/>
    <w:uiPriority w:val="70"/>
    <w:semiHidden/>
    <w:unhideWhenUsed/>
    <w:rsid w:val="00A67496"/>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redniasiatka3">
    <w:name w:val="Medium Grid 3"/>
    <w:basedOn w:val="Standardowy"/>
    <w:uiPriority w:val="69"/>
    <w:semiHidden/>
    <w:unhideWhenUsed/>
    <w:rsid w:val="00A67496"/>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redniasiatka2">
    <w:name w:val="Medium Grid 2"/>
    <w:basedOn w:val="Standardowy"/>
    <w:uiPriority w:val="68"/>
    <w:semiHidden/>
    <w:unhideWhenUsed/>
    <w:rsid w:val="00A6749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redniasiatka1">
    <w:name w:val="Medium Grid 1"/>
    <w:basedOn w:val="Standardowy"/>
    <w:uiPriority w:val="67"/>
    <w:semiHidden/>
    <w:unhideWhenUsed/>
    <w:rsid w:val="00A67496"/>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rednialista2">
    <w:name w:val="Medium List 2"/>
    <w:basedOn w:val="Standardowy"/>
    <w:uiPriority w:val="66"/>
    <w:semiHidden/>
    <w:unhideWhenUsed/>
    <w:rsid w:val="00A6749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rednialista1">
    <w:name w:val="Medium List 1"/>
    <w:basedOn w:val="Standardowy"/>
    <w:uiPriority w:val="65"/>
    <w:semiHidden/>
    <w:unhideWhenUsed/>
    <w:rsid w:val="00A67496"/>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redniecieniowanie2">
    <w:name w:val="Medium Shading 2"/>
    <w:basedOn w:val="Standardowy"/>
    <w:uiPriority w:val="64"/>
    <w:semiHidden/>
    <w:unhideWhenUsed/>
    <w:rsid w:val="00A67496"/>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redniecieniowanie1">
    <w:name w:val="Medium Shading 1"/>
    <w:basedOn w:val="Standardowy"/>
    <w:uiPriority w:val="63"/>
    <w:semiHidden/>
    <w:unhideWhenUsed/>
    <w:rsid w:val="00A67496"/>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Jasnasiatka">
    <w:name w:val="Light Grid"/>
    <w:basedOn w:val="Standardowy"/>
    <w:uiPriority w:val="62"/>
    <w:semiHidden/>
    <w:unhideWhenUsed/>
    <w:rsid w:val="00A6749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Jasnalista">
    <w:name w:val="Light List"/>
    <w:basedOn w:val="Standardowy"/>
    <w:uiPriority w:val="61"/>
    <w:semiHidden/>
    <w:unhideWhenUsed/>
    <w:rsid w:val="00A6749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Jasnecieniowanie">
    <w:name w:val="Light Shading"/>
    <w:basedOn w:val="Standardowy"/>
    <w:uiPriority w:val="60"/>
    <w:semiHidden/>
    <w:unhideWhenUsed/>
    <w:rsid w:val="00A6749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ezodstpw">
    <w:name w:val="No Spacing"/>
    <w:uiPriority w:val="1"/>
    <w:qFormat/>
    <w:rsid w:val="00A67496"/>
    <w:pPr>
      <w:spacing w:after="0" w:line="240" w:lineRule="auto"/>
      <w:jc w:val="both"/>
    </w:pPr>
    <w:rPr>
      <w:rFonts w:ascii="Courier New" w:eastAsia="Calibri" w:hAnsi="Courier New" w:cs="Courier New"/>
      <w:sz w:val="24"/>
      <w:szCs w:val="24"/>
    </w:rPr>
  </w:style>
  <w:style w:type="character" w:styleId="HTML-zmienna">
    <w:name w:val="HTML Variable"/>
    <w:basedOn w:val="Domylnaczcionkaakapitu"/>
    <w:uiPriority w:val="99"/>
    <w:semiHidden/>
    <w:unhideWhenUsed/>
    <w:rsid w:val="00A67496"/>
    <w:rPr>
      <w:i/>
      <w:iCs/>
    </w:rPr>
  </w:style>
  <w:style w:type="character" w:styleId="HTML-staaszeroko">
    <w:name w:val="HTML Typewriter"/>
    <w:basedOn w:val="Domylnaczcionkaakapitu"/>
    <w:uiPriority w:val="99"/>
    <w:semiHidden/>
    <w:unhideWhenUsed/>
    <w:rsid w:val="00A67496"/>
    <w:rPr>
      <w:rFonts w:ascii="Consolas" w:hAnsi="Consolas"/>
      <w:sz w:val="20"/>
      <w:szCs w:val="20"/>
    </w:rPr>
  </w:style>
  <w:style w:type="character" w:styleId="HTML-przykad">
    <w:name w:val="HTML Sample"/>
    <w:basedOn w:val="Domylnaczcionkaakapitu"/>
    <w:uiPriority w:val="99"/>
    <w:semiHidden/>
    <w:unhideWhenUsed/>
    <w:rsid w:val="00A67496"/>
    <w:rPr>
      <w:rFonts w:ascii="Consolas" w:hAnsi="Consolas"/>
      <w:sz w:val="24"/>
      <w:szCs w:val="24"/>
    </w:rPr>
  </w:style>
  <w:style w:type="paragraph" w:styleId="HTML-wstpniesformatowany">
    <w:name w:val="HTML Preformatted"/>
    <w:basedOn w:val="Normalny"/>
    <w:link w:val="HTML-wstpniesformatowanyZnak"/>
    <w:uiPriority w:val="99"/>
    <w:semiHidden/>
    <w:unhideWhenUsed/>
    <w:rsid w:val="00A67496"/>
    <w:pPr>
      <w:spacing w:line="240" w:lineRule="auto"/>
    </w:pPr>
    <w:rPr>
      <w:rFonts w:ascii="Consolas" w:hAnsi="Consolas"/>
      <w:sz w:val="20"/>
      <w:szCs w:val="20"/>
    </w:rPr>
  </w:style>
  <w:style w:type="character" w:customStyle="1" w:styleId="HTML-wstpniesformatowanyZnak">
    <w:name w:val="HTML - wstępnie sformatowany Znak"/>
    <w:basedOn w:val="Domylnaczcionkaakapitu"/>
    <w:link w:val="HTML-wstpniesformatowany"/>
    <w:uiPriority w:val="99"/>
    <w:semiHidden/>
    <w:rsid w:val="00A67496"/>
    <w:rPr>
      <w:rFonts w:ascii="Consolas" w:eastAsia="Calibri" w:hAnsi="Consolas" w:cs="Courier New"/>
      <w:sz w:val="20"/>
      <w:szCs w:val="20"/>
    </w:rPr>
  </w:style>
  <w:style w:type="character" w:styleId="HTML-klawiatura">
    <w:name w:val="HTML Keyboard"/>
    <w:basedOn w:val="Domylnaczcionkaakapitu"/>
    <w:uiPriority w:val="99"/>
    <w:semiHidden/>
    <w:unhideWhenUsed/>
    <w:rsid w:val="00A67496"/>
    <w:rPr>
      <w:rFonts w:ascii="Consolas" w:hAnsi="Consolas"/>
      <w:sz w:val="20"/>
      <w:szCs w:val="20"/>
    </w:rPr>
  </w:style>
  <w:style w:type="character" w:styleId="HTML-definicja">
    <w:name w:val="HTML Definition"/>
    <w:basedOn w:val="Domylnaczcionkaakapitu"/>
    <w:uiPriority w:val="99"/>
    <w:semiHidden/>
    <w:unhideWhenUsed/>
    <w:rsid w:val="00A67496"/>
    <w:rPr>
      <w:i/>
      <w:iCs/>
    </w:rPr>
  </w:style>
  <w:style w:type="character" w:styleId="HTML-kod">
    <w:name w:val="HTML Code"/>
    <w:basedOn w:val="Domylnaczcionkaakapitu"/>
    <w:uiPriority w:val="99"/>
    <w:semiHidden/>
    <w:unhideWhenUsed/>
    <w:rsid w:val="00A67496"/>
    <w:rPr>
      <w:rFonts w:ascii="Consolas" w:hAnsi="Consolas"/>
      <w:sz w:val="20"/>
      <w:szCs w:val="20"/>
    </w:rPr>
  </w:style>
  <w:style w:type="character" w:styleId="HTML-cytat">
    <w:name w:val="HTML Cite"/>
    <w:basedOn w:val="Domylnaczcionkaakapitu"/>
    <w:uiPriority w:val="99"/>
    <w:semiHidden/>
    <w:unhideWhenUsed/>
    <w:rsid w:val="00A67496"/>
    <w:rPr>
      <w:i/>
      <w:iCs/>
    </w:rPr>
  </w:style>
  <w:style w:type="paragraph" w:styleId="HTML-adres">
    <w:name w:val="HTML Address"/>
    <w:basedOn w:val="Normalny"/>
    <w:link w:val="HTML-adresZnak"/>
    <w:uiPriority w:val="99"/>
    <w:semiHidden/>
    <w:unhideWhenUsed/>
    <w:rsid w:val="00A67496"/>
    <w:pPr>
      <w:spacing w:line="240" w:lineRule="auto"/>
    </w:pPr>
    <w:rPr>
      <w:i/>
      <w:iCs/>
    </w:rPr>
  </w:style>
  <w:style w:type="character" w:customStyle="1" w:styleId="HTML-adresZnak">
    <w:name w:val="HTML - adres Znak"/>
    <w:basedOn w:val="Domylnaczcionkaakapitu"/>
    <w:link w:val="HTML-adres"/>
    <w:uiPriority w:val="99"/>
    <w:semiHidden/>
    <w:rsid w:val="00A67496"/>
    <w:rPr>
      <w:rFonts w:ascii="Courier New" w:eastAsia="Calibri" w:hAnsi="Courier New" w:cs="Courier New"/>
      <w:i/>
      <w:iCs/>
      <w:sz w:val="24"/>
      <w:szCs w:val="24"/>
    </w:rPr>
  </w:style>
  <w:style w:type="character" w:styleId="HTML-akronim">
    <w:name w:val="HTML Acronym"/>
    <w:basedOn w:val="Domylnaczcionkaakapitu"/>
    <w:uiPriority w:val="99"/>
    <w:semiHidden/>
    <w:unhideWhenUsed/>
    <w:rsid w:val="00A67496"/>
  </w:style>
  <w:style w:type="paragraph" w:styleId="NormalnyWeb">
    <w:name w:val="Normal (Web)"/>
    <w:basedOn w:val="Normalny"/>
    <w:uiPriority w:val="99"/>
    <w:semiHidden/>
    <w:unhideWhenUsed/>
    <w:rsid w:val="00A67496"/>
  </w:style>
  <w:style w:type="paragraph" w:styleId="Zwykytekst">
    <w:name w:val="Plain Text"/>
    <w:basedOn w:val="Normalny"/>
    <w:link w:val="ZwykytekstZnak"/>
    <w:uiPriority w:val="99"/>
    <w:semiHidden/>
    <w:unhideWhenUsed/>
    <w:rsid w:val="00A67496"/>
    <w:pPr>
      <w:spacing w:line="240" w:lineRule="auto"/>
    </w:pPr>
    <w:rPr>
      <w:rFonts w:ascii="Consolas" w:hAnsi="Consolas"/>
      <w:sz w:val="21"/>
      <w:szCs w:val="21"/>
    </w:rPr>
  </w:style>
  <w:style w:type="character" w:customStyle="1" w:styleId="ZwykytekstZnak">
    <w:name w:val="Zwykły tekst Znak"/>
    <w:basedOn w:val="Domylnaczcionkaakapitu"/>
    <w:link w:val="Zwykytekst"/>
    <w:uiPriority w:val="99"/>
    <w:semiHidden/>
    <w:rsid w:val="00A67496"/>
    <w:rPr>
      <w:rFonts w:ascii="Consolas" w:eastAsia="Calibri" w:hAnsi="Consolas" w:cs="Courier New"/>
      <w:sz w:val="21"/>
      <w:szCs w:val="21"/>
    </w:rPr>
  </w:style>
  <w:style w:type="paragraph" w:styleId="Mapadokumentu">
    <w:name w:val="Document Map"/>
    <w:basedOn w:val="Normalny"/>
    <w:link w:val="MapadokumentuZnak"/>
    <w:uiPriority w:val="99"/>
    <w:semiHidden/>
    <w:unhideWhenUsed/>
    <w:rsid w:val="00A67496"/>
    <w:pPr>
      <w:spacing w:line="240" w:lineRule="auto"/>
    </w:pPr>
    <w:rPr>
      <w:rFonts w:ascii="Segoe UI" w:hAnsi="Segoe UI" w:cs="Segoe UI"/>
      <w:sz w:val="16"/>
      <w:szCs w:val="16"/>
    </w:rPr>
  </w:style>
  <w:style w:type="character" w:customStyle="1" w:styleId="MapadokumentuZnak">
    <w:name w:val="Mapa dokumentu Znak"/>
    <w:basedOn w:val="Domylnaczcionkaakapitu"/>
    <w:link w:val="Mapadokumentu"/>
    <w:uiPriority w:val="99"/>
    <w:semiHidden/>
    <w:rsid w:val="00A67496"/>
    <w:rPr>
      <w:rFonts w:ascii="Segoe UI" w:eastAsia="Calibri" w:hAnsi="Segoe UI" w:cs="Segoe UI"/>
      <w:sz w:val="16"/>
      <w:szCs w:val="16"/>
    </w:rPr>
  </w:style>
  <w:style w:type="character" w:styleId="Pogrubienie">
    <w:name w:val="Strong"/>
    <w:basedOn w:val="Domylnaczcionkaakapitu"/>
    <w:uiPriority w:val="22"/>
    <w:qFormat/>
    <w:rsid w:val="00A67496"/>
    <w:rPr>
      <w:b/>
      <w:bCs/>
    </w:rPr>
  </w:style>
  <w:style w:type="character" w:styleId="UyteHipercze">
    <w:name w:val="FollowedHyperlink"/>
    <w:basedOn w:val="Domylnaczcionkaakapitu"/>
    <w:uiPriority w:val="99"/>
    <w:semiHidden/>
    <w:unhideWhenUsed/>
    <w:rsid w:val="00A67496"/>
    <w:rPr>
      <w:color w:val="800080" w:themeColor="followedHyperlink"/>
      <w:u w:val="single"/>
    </w:rPr>
  </w:style>
  <w:style w:type="character" w:styleId="Hipercze">
    <w:name w:val="Hyperlink"/>
    <w:basedOn w:val="Domylnaczcionkaakapitu"/>
    <w:uiPriority w:val="99"/>
    <w:unhideWhenUsed/>
    <w:rsid w:val="00A67496"/>
    <w:rPr>
      <w:color w:val="0000FF" w:themeColor="hyperlink"/>
      <w:u w:val="single"/>
    </w:rPr>
  </w:style>
  <w:style w:type="paragraph" w:styleId="Tekstblokowy">
    <w:name w:val="Block Text"/>
    <w:basedOn w:val="Normalny"/>
    <w:uiPriority w:val="99"/>
    <w:semiHidden/>
    <w:unhideWhenUsed/>
    <w:rsid w:val="00A67496"/>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kstpodstawowywcity3">
    <w:name w:val="Body Text Indent 3"/>
    <w:basedOn w:val="Normalny"/>
    <w:link w:val="Tekstpodstawowywcity3Znak"/>
    <w:uiPriority w:val="99"/>
    <w:semiHidden/>
    <w:unhideWhenUsed/>
    <w:rsid w:val="00A67496"/>
    <w:pPr>
      <w:spacing w:after="120"/>
      <w:ind w:left="283"/>
    </w:pPr>
    <w:rPr>
      <w:sz w:val="16"/>
      <w:szCs w:val="16"/>
    </w:rPr>
  </w:style>
  <w:style w:type="character" w:customStyle="1" w:styleId="Tekstpodstawowywcity3Znak">
    <w:name w:val="Tekst podstawowy wcięty 3 Znak"/>
    <w:basedOn w:val="Domylnaczcionkaakapitu"/>
    <w:link w:val="Tekstpodstawowywcity3"/>
    <w:uiPriority w:val="99"/>
    <w:semiHidden/>
    <w:rsid w:val="00A67496"/>
    <w:rPr>
      <w:rFonts w:ascii="Courier New" w:eastAsia="Calibri" w:hAnsi="Courier New" w:cs="Courier New"/>
      <w:sz w:val="16"/>
      <w:szCs w:val="16"/>
    </w:rPr>
  </w:style>
  <w:style w:type="paragraph" w:styleId="Tekstpodstawowywcity2">
    <w:name w:val="Body Text Indent 2"/>
    <w:basedOn w:val="Normalny"/>
    <w:link w:val="Tekstpodstawowywcity2Znak"/>
    <w:uiPriority w:val="99"/>
    <w:semiHidden/>
    <w:unhideWhenUsed/>
    <w:rsid w:val="00A67496"/>
    <w:pPr>
      <w:spacing w:after="120" w:line="480" w:lineRule="auto"/>
      <w:ind w:left="283"/>
    </w:pPr>
  </w:style>
  <w:style w:type="character" w:customStyle="1" w:styleId="Tekstpodstawowywcity2Znak">
    <w:name w:val="Tekst podstawowy wcięty 2 Znak"/>
    <w:basedOn w:val="Domylnaczcionkaakapitu"/>
    <w:link w:val="Tekstpodstawowywcity2"/>
    <w:uiPriority w:val="99"/>
    <w:semiHidden/>
    <w:rsid w:val="00A67496"/>
    <w:rPr>
      <w:rFonts w:ascii="Courier New" w:eastAsia="Calibri" w:hAnsi="Courier New" w:cs="Courier New"/>
      <w:sz w:val="24"/>
      <w:szCs w:val="24"/>
    </w:rPr>
  </w:style>
  <w:style w:type="paragraph" w:styleId="Tekstpodstawowy3">
    <w:name w:val="Body Text 3"/>
    <w:basedOn w:val="Normalny"/>
    <w:link w:val="Tekstpodstawowy3Znak"/>
    <w:uiPriority w:val="99"/>
    <w:semiHidden/>
    <w:unhideWhenUsed/>
    <w:rsid w:val="00A67496"/>
    <w:pPr>
      <w:spacing w:after="120"/>
    </w:pPr>
    <w:rPr>
      <w:sz w:val="16"/>
      <w:szCs w:val="16"/>
    </w:rPr>
  </w:style>
  <w:style w:type="character" w:customStyle="1" w:styleId="Tekstpodstawowy3Znak">
    <w:name w:val="Tekst podstawowy 3 Znak"/>
    <w:basedOn w:val="Domylnaczcionkaakapitu"/>
    <w:link w:val="Tekstpodstawowy3"/>
    <w:uiPriority w:val="99"/>
    <w:semiHidden/>
    <w:rsid w:val="00A67496"/>
    <w:rPr>
      <w:rFonts w:ascii="Courier New" w:eastAsia="Calibri" w:hAnsi="Courier New" w:cs="Courier New"/>
      <w:sz w:val="16"/>
      <w:szCs w:val="16"/>
    </w:rPr>
  </w:style>
  <w:style w:type="paragraph" w:styleId="Tekstpodstawowy2">
    <w:name w:val="Body Text 2"/>
    <w:basedOn w:val="Normalny"/>
    <w:link w:val="Tekstpodstawowy2Znak"/>
    <w:uiPriority w:val="99"/>
    <w:semiHidden/>
    <w:unhideWhenUsed/>
    <w:rsid w:val="00A67496"/>
    <w:pPr>
      <w:spacing w:after="120" w:line="480" w:lineRule="auto"/>
    </w:pPr>
  </w:style>
  <w:style w:type="character" w:customStyle="1" w:styleId="Tekstpodstawowy2Znak">
    <w:name w:val="Tekst podstawowy 2 Znak"/>
    <w:basedOn w:val="Domylnaczcionkaakapitu"/>
    <w:link w:val="Tekstpodstawowy2"/>
    <w:uiPriority w:val="99"/>
    <w:semiHidden/>
    <w:rsid w:val="00A67496"/>
    <w:rPr>
      <w:rFonts w:ascii="Courier New" w:eastAsia="Calibri" w:hAnsi="Courier New" w:cs="Courier New"/>
      <w:sz w:val="24"/>
      <w:szCs w:val="24"/>
    </w:rPr>
  </w:style>
  <w:style w:type="paragraph" w:styleId="Nagweknotatki">
    <w:name w:val="Note Heading"/>
    <w:basedOn w:val="Normalny"/>
    <w:next w:val="Normalny"/>
    <w:link w:val="NagweknotatkiZnak"/>
    <w:uiPriority w:val="99"/>
    <w:semiHidden/>
    <w:unhideWhenUsed/>
    <w:rsid w:val="00A67496"/>
    <w:pPr>
      <w:spacing w:line="240" w:lineRule="auto"/>
    </w:pPr>
  </w:style>
  <w:style w:type="character" w:customStyle="1" w:styleId="NagweknotatkiZnak">
    <w:name w:val="Nagłówek notatki Znak"/>
    <w:basedOn w:val="Domylnaczcionkaakapitu"/>
    <w:link w:val="Nagweknotatki"/>
    <w:uiPriority w:val="99"/>
    <w:semiHidden/>
    <w:rsid w:val="00A67496"/>
    <w:rPr>
      <w:rFonts w:ascii="Courier New" w:eastAsia="Calibri" w:hAnsi="Courier New" w:cs="Courier New"/>
      <w:sz w:val="24"/>
      <w:szCs w:val="24"/>
    </w:rPr>
  </w:style>
  <w:style w:type="paragraph" w:styleId="Tekstpodstawowywcity">
    <w:name w:val="Body Text Indent"/>
    <w:basedOn w:val="Normalny"/>
    <w:link w:val="TekstpodstawowywcityZnak"/>
    <w:uiPriority w:val="99"/>
    <w:semiHidden/>
    <w:unhideWhenUsed/>
    <w:rsid w:val="00A67496"/>
    <w:pPr>
      <w:spacing w:after="120"/>
      <w:ind w:left="283"/>
    </w:pPr>
  </w:style>
  <w:style w:type="character" w:customStyle="1" w:styleId="TekstpodstawowywcityZnak">
    <w:name w:val="Tekst podstawowy wcięty Znak"/>
    <w:basedOn w:val="Domylnaczcionkaakapitu"/>
    <w:link w:val="Tekstpodstawowywcity"/>
    <w:uiPriority w:val="99"/>
    <w:semiHidden/>
    <w:rsid w:val="00A67496"/>
    <w:rPr>
      <w:rFonts w:ascii="Courier New" w:eastAsia="Calibri" w:hAnsi="Courier New" w:cs="Courier New"/>
      <w:sz w:val="24"/>
      <w:szCs w:val="24"/>
    </w:rPr>
  </w:style>
  <w:style w:type="paragraph" w:styleId="Tekstpodstawowyzwciciem2">
    <w:name w:val="Body Text First Indent 2"/>
    <w:basedOn w:val="Tekstpodstawowywcity"/>
    <w:link w:val="Tekstpodstawowyzwciciem2Znak"/>
    <w:uiPriority w:val="99"/>
    <w:semiHidden/>
    <w:unhideWhenUsed/>
    <w:rsid w:val="00A67496"/>
    <w:pPr>
      <w:spacing w:after="0"/>
      <w:ind w:left="360" w:firstLine="360"/>
    </w:pPr>
  </w:style>
  <w:style w:type="character" w:customStyle="1" w:styleId="Tekstpodstawowyzwciciem2Znak">
    <w:name w:val="Tekst podstawowy z wcięciem 2 Znak"/>
    <w:basedOn w:val="TekstpodstawowywcityZnak"/>
    <w:link w:val="Tekstpodstawowyzwciciem2"/>
    <w:uiPriority w:val="99"/>
    <w:semiHidden/>
    <w:rsid w:val="00A67496"/>
    <w:rPr>
      <w:rFonts w:ascii="Courier New" w:eastAsia="Calibri" w:hAnsi="Courier New" w:cs="Courier New"/>
      <w:sz w:val="24"/>
      <w:szCs w:val="24"/>
    </w:rPr>
  </w:style>
  <w:style w:type="paragraph" w:styleId="Tekstpodstawowy">
    <w:name w:val="Body Text"/>
    <w:basedOn w:val="Normalny"/>
    <w:link w:val="TekstpodstawowyZnak"/>
    <w:uiPriority w:val="99"/>
    <w:semiHidden/>
    <w:unhideWhenUsed/>
    <w:rsid w:val="00A67496"/>
    <w:pPr>
      <w:spacing w:after="120"/>
    </w:pPr>
  </w:style>
  <w:style w:type="character" w:customStyle="1" w:styleId="TekstpodstawowyZnak">
    <w:name w:val="Tekst podstawowy Znak"/>
    <w:basedOn w:val="Domylnaczcionkaakapitu"/>
    <w:link w:val="Tekstpodstawowy"/>
    <w:uiPriority w:val="99"/>
    <w:semiHidden/>
    <w:rsid w:val="00A67496"/>
    <w:rPr>
      <w:rFonts w:ascii="Courier New" w:eastAsia="Calibri" w:hAnsi="Courier New" w:cs="Courier New"/>
      <w:sz w:val="24"/>
      <w:szCs w:val="24"/>
    </w:rPr>
  </w:style>
  <w:style w:type="paragraph" w:styleId="Tekstpodstawowyzwciciem">
    <w:name w:val="Body Text First Indent"/>
    <w:basedOn w:val="Tekstpodstawowy"/>
    <w:link w:val="TekstpodstawowyzwciciemZnak"/>
    <w:uiPriority w:val="99"/>
    <w:semiHidden/>
    <w:unhideWhenUsed/>
    <w:rsid w:val="00A67496"/>
    <w:pPr>
      <w:spacing w:after="0"/>
      <w:ind w:firstLine="360"/>
    </w:pPr>
  </w:style>
  <w:style w:type="character" w:customStyle="1" w:styleId="TekstpodstawowyzwciciemZnak">
    <w:name w:val="Tekst podstawowy z wcięciem Znak"/>
    <w:basedOn w:val="TekstpodstawowyZnak"/>
    <w:link w:val="Tekstpodstawowyzwciciem"/>
    <w:uiPriority w:val="99"/>
    <w:semiHidden/>
    <w:rsid w:val="00A67496"/>
    <w:rPr>
      <w:rFonts w:ascii="Courier New" w:eastAsia="Calibri" w:hAnsi="Courier New" w:cs="Courier New"/>
      <w:sz w:val="24"/>
      <w:szCs w:val="24"/>
    </w:rPr>
  </w:style>
  <w:style w:type="paragraph" w:styleId="Data">
    <w:name w:val="Date"/>
    <w:basedOn w:val="Normalny"/>
    <w:next w:val="Normalny"/>
    <w:link w:val="DataZnak"/>
    <w:uiPriority w:val="99"/>
    <w:semiHidden/>
    <w:unhideWhenUsed/>
    <w:rsid w:val="00A67496"/>
  </w:style>
  <w:style w:type="character" w:customStyle="1" w:styleId="DataZnak">
    <w:name w:val="Data Znak"/>
    <w:basedOn w:val="Domylnaczcionkaakapitu"/>
    <w:link w:val="Data"/>
    <w:uiPriority w:val="99"/>
    <w:semiHidden/>
    <w:rsid w:val="00A67496"/>
    <w:rPr>
      <w:rFonts w:ascii="Courier New" w:eastAsia="Calibri" w:hAnsi="Courier New" w:cs="Courier New"/>
      <w:sz w:val="24"/>
      <w:szCs w:val="24"/>
    </w:rPr>
  </w:style>
  <w:style w:type="paragraph" w:styleId="Zwrotgrzecznociowy">
    <w:name w:val="Salutation"/>
    <w:basedOn w:val="Normalny"/>
    <w:next w:val="Normalny"/>
    <w:link w:val="ZwrotgrzecznociowyZnak"/>
    <w:uiPriority w:val="99"/>
    <w:semiHidden/>
    <w:unhideWhenUsed/>
    <w:rsid w:val="00A67496"/>
  </w:style>
  <w:style w:type="character" w:customStyle="1" w:styleId="ZwrotgrzecznociowyZnak">
    <w:name w:val="Zwrot grzecznościowy Znak"/>
    <w:basedOn w:val="Domylnaczcionkaakapitu"/>
    <w:link w:val="Zwrotgrzecznociowy"/>
    <w:uiPriority w:val="99"/>
    <w:semiHidden/>
    <w:rsid w:val="00A67496"/>
    <w:rPr>
      <w:rFonts w:ascii="Courier New" w:eastAsia="Calibri" w:hAnsi="Courier New" w:cs="Courier New"/>
      <w:sz w:val="24"/>
      <w:szCs w:val="24"/>
    </w:rPr>
  </w:style>
  <w:style w:type="paragraph" w:styleId="Podtytu">
    <w:name w:val="Subtitle"/>
    <w:basedOn w:val="Normalny"/>
    <w:next w:val="Normalny"/>
    <w:link w:val="PodtytuZnak"/>
    <w:uiPriority w:val="11"/>
    <w:qFormat/>
    <w:rsid w:val="00A67496"/>
    <w:pPr>
      <w:numPr>
        <w:ilvl w:val="1"/>
      </w:numPr>
      <w:spacing w:after="160"/>
      <w:ind w:firstLine="708"/>
    </w:pPr>
    <w:rPr>
      <w:rFonts w:asciiTheme="minorHAnsi" w:eastAsiaTheme="minorEastAsia" w:hAnsiTheme="minorHAnsi" w:cstheme="minorBidi"/>
      <w:color w:val="5A5A5A" w:themeColor="text1" w:themeTint="A5"/>
      <w:spacing w:val="15"/>
      <w:sz w:val="22"/>
      <w:szCs w:val="22"/>
    </w:rPr>
  </w:style>
  <w:style w:type="character" w:customStyle="1" w:styleId="PodtytuZnak">
    <w:name w:val="Podtytuł Znak"/>
    <w:basedOn w:val="Domylnaczcionkaakapitu"/>
    <w:link w:val="Podtytu"/>
    <w:uiPriority w:val="11"/>
    <w:rsid w:val="00A67496"/>
    <w:rPr>
      <w:rFonts w:eastAsiaTheme="minorEastAsia"/>
      <w:color w:val="5A5A5A" w:themeColor="text1" w:themeTint="A5"/>
      <w:spacing w:val="15"/>
    </w:rPr>
  </w:style>
  <w:style w:type="paragraph" w:styleId="Nagwekwiadomoci">
    <w:name w:val="Message Header"/>
    <w:basedOn w:val="Normalny"/>
    <w:link w:val="NagwekwiadomociZnak"/>
    <w:uiPriority w:val="99"/>
    <w:semiHidden/>
    <w:unhideWhenUsed/>
    <w:rsid w:val="00A67496"/>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rPr>
  </w:style>
  <w:style w:type="character" w:customStyle="1" w:styleId="NagwekwiadomociZnak">
    <w:name w:val="Nagłówek wiadomości Znak"/>
    <w:basedOn w:val="Domylnaczcionkaakapitu"/>
    <w:link w:val="Nagwekwiadomoci"/>
    <w:uiPriority w:val="99"/>
    <w:semiHidden/>
    <w:rsid w:val="00A67496"/>
    <w:rPr>
      <w:rFonts w:asciiTheme="majorHAnsi" w:eastAsiaTheme="majorEastAsia" w:hAnsiTheme="majorHAnsi" w:cstheme="majorBidi"/>
      <w:sz w:val="24"/>
      <w:szCs w:val="24"/>
      <w:shd w:val="pct20" w:color="auto" w:fill="auto"/>
    </w:rPr>
  </w:style>
  <w:style w:type="paragraph" w:styleId="Lista-kontynuacja5">
    <w:name w:val="List Continue 5"/>
    <w:basedOn w:val="Normalny"/>
    <w:uiPriority w:val="99"/>
    <w:semiHidden/>
    <w:unhideWhenUsed/>
    <w:rsid w:val="00A67496"/>
    <w:pPr>
      <w:spacing w:after="120"/>
      <w:ind w:left="1415"/>
      <w:contextualSpacing/>
    </w:pPr>
  </w:style>
  <w:style w:type="paragraph" w:styleId="Lista-kontynuacja4">
    <w:name w:val="List Continue 4"/>
    <w:basedOn w:val="Normalny"/>
    <w:uiPriority w:val="99"/>
    <w:semiHidden/>
    <w:unhideWhenUsed/>
    <w:rsid w:val="00A67496"/>
    <w:pPr>
      <w:spacing w:after="120"/>
      <w:ind w:left="1132"/>
      <w:contextualSpacing/>
    </w:pPr>
  </w:style>
  <w:style w:type="paragraph" w:styleId="Lista-kontynuacja3">
    <w:name w:val="List Continue 3"/>
    <w:basedOn w:val="Normalny"/>
    <w:uiPriority w:val="99"/>
    <w:semiHidden/>
    <w:unhideWhenUsed/>
    <w:rsid w:val="00A67496"/>
    <w:pPr>
      <w:spacing w:after="120"/>
      <w:ind w:left="849"/>
      <w:contextualSpacing/>
    </w:pPr>
  </w:style>
  <w:style w:type="paragraph" w:styleId="Lista-kontynuacja2">
    <w:name w:val="List Continue 2"/>
    <w:basedOn w:val="Normalny"/>
    <w:uiPriority w:val="99"/>
    <w:semiHidden/>
    <w:unhideWhenUsed/>
    <w:rsid w:val="00A67496"/>
    <w:pPr>
      <w:spacing w:after="120"/>
      <w:ind w:left="566"/>
      <w:contextualSpacing/>
    </w:pPr>
  </w:style>
  <w:style w:type="paragraph" w:styleId="Lista-kontynuacja">
    <w:name w:val="List Continue"/>
    <w:basedOn w:val="Normalny"/>
    <w:uiPriority w:val="99"/>
    <w:semiHidden/>
    <w:unhideWhenUsed/>
    <w:rsid w:val="00A67496"/>
    <w:pPr>
      <w:spacing w:after="120"/>
      <w:ind w:left="283"/>
      <w:contextualSpacing/>
    </w:pPr>
  </w:style>
  <w:style w:type="paragraph" w:styleId="Podpis">
    <w:name w:val="Signature"/>
    <w:basedOn w:val="Normalny"/>
    <w:link w:val="PodpisZnak"/>
    <w:uiPriority w:val="99"/>
    <w:semiHidden/>
    <w:unhideWhenUsed/>
    <w:rsid w:val="00A67496"/>
    <w:pPr>
      <w:spacing w:line="240" w:lineRule="auto"/>
      <w:ind w:left="4252"/>
    </w:pPr>
  </w:style>
  <w:style w:type="character" w:customStyle="1" w:styleId="PodpisZnak">
    <w:name w:val="Podpis Znak"/>
    <w:basedOn w:val="Domylnaczcionkaakapitu"/>
    <w:link w:val="Podpis"/>
    <w:uiPriority w:val="99"/>
    <w:semiHidden/>
    <w:rsid w:val="00A67496"/>
    <w:rPr>
      <w:rFonts w:ascii="Courier New" w:eastAsia="Calibri" w:hAnsi="Courier New" w:cs="Courier New"/>
      <w:sz w:val="24"/>
      <w:szCs w:val="24"/>
    </w:rPr>
  </w:style>
  <w:style w:type="paragraph" w:styleId="Zwrotpoegnalny">
    <w:name w:val="Closing"/>
    <w:basedOn w:val="Normalny"/>
    <w:link w:val="ZwrotpoegnalnyZnak"/>
    <w:uiPriority w:val="99"/>
    <w:semiHidden/>
    <w:unhideWhenUsed/>
    <w:rsid w:val="00A67496"/>
    <w:pPr>
      <w:spacing w:line="240" w:lineRule="auto"/>
      <w:ind w:left="4252"/>
    </w:pPr>
  </w:style>
  <w:style w:type="character" w:customStyle="1" w:styleId="ZwrotpoegnalnyZnak">
    <w:name w:val="Zwrot pożegnalny Znak"/>
    <w:basedOn w:val="Domylnaczcionkaakapitu"/>
    <w:link w:val="Zwrotpoegnalny"/>
    <w:uiPriority w:val="99"/>
    <w:semiHidden/>
    <w:rsid w:val="00A67496"/>
    <w:rPr>
      <w:rFonts w:ascii="Courier New" w:eastAsia="Calibri" w:hAnsi="Courier New" w:cs="Courier New"/>
      <w:sz w:val="24"/>
      <w:szCs w:val="24"/>
    </w:rPr>
  </w:style>
  <w:style w:type="paragraph" w:styleId="Tytu">
    <w:name w:val="Title"/>
    <w:basedOn w:val="Normalny"/>
    <w:next w:val="Normalny"/>
    <w:link w:val="TytuZnak"/>
    <w:uiPriority w:val="10"/>
    <w:qFormat/>
    <w:rsid w:val="00A67496"/>
    <w:pPr>
      <w:spacing w:line="240" w:lineRule="auto"/>
      <w:contextualSpacing/>
    </w:pPr>
    <w:rPr>
      <w:rFonts w:asciiTheme="majorHAnsi" w:eastAsiaTheme="majorEastAsia" w:hAnsiTheme="majorHAnsi" w:cstheme="majorBidi"/>
      <w:spacing w:val="-10"/>
      <w:kern w:val="28"/>
      <w:sz w:val="56"/>
      <w:szCs w:val="56"/>
    </w:rPr>
  </w:style>
  <w:style w:type="character" w:customStyle="1" w:styleId="TytuZnak">
    <w:name w:val="Tytuł Znak"/>
    <w:basedOn w:val="Domylnaczcionkaakapitu"/>
    <w:link w:val="Tytu"/>
    <w:uiPriority w:val="10"/>
    <w:rsid w:val="00A67496"/>
    <w:rPr>
      <w:rFonts w:asciiTheme="majorHAnsi" w:eastAsiaTheme="majorEastAsia" w:hAnsiTheme="majorHAnsi" w:cstheme="majorBidi"/>
      <w:spacing w:val="-10"/>
      <w:kern w:val="28"/>
      <w:sz w:val="56"/>
      <w:szCs w:val="56"/>
    </w:rPr>
  </w:style>
  <w:style w:type="paragraph" w:styleId="Listanumerowana5">
    <w:name w:val="List Number 5"/>
    <w:basedOn w:val="Normalny"/>
    <w:uiPriority w:val="99"/>
    <w:semiHidden/>
    <w:unhideWhenUsed/>
    <w:rsid w:val="00A67496"/>
    <w:pPr>
      <w:numPr>
        <w:numId w:val="4"/>
      </w:numPr>
      <w:contextualSpacing/>
    </w:pPr>
  </w:style>
  <w:style w:type="paragraph" w:styleId="Listanumerowana4">
    <w:name w:val="List Number 4"/>
    <w:basedOn w:val="Normalny"/>
    <w:uiPriority w:val="99"/>
    <w:semiHidden/>
    <w:unhideWhenUsed/>
    <w:rsid w:val="00A67496"/>
    <w:pPr>
      <w:numPr>
        <w:numId w:val="5"/>
      </w:numPr>
      <w:contextualSpacing/>
    </w:pPr>
  </w:style>
  <w:style w:type="paragraph" w:styleId="Listanumerowana3">
    <w:name w:val="List Number 3"/>
    <w:basedOn w:val="Normalny"/>
    <w:uiPriority w:val="99"/>
    <w:semiHidden/>
    <w:unhideWhenUsed/>
    <w:rsid w:val="00A67496"/>
    <w:pPr>
      <w:numPr>
        <w:numId w:val="6"/>
      </w:numPr>
      <w:contextualSpacing/>
    </w:pPr>
  </w:style>
  <w:style w:type="paragraph" w:styleId="Listanumerowana2">
    <w:name w:val="List Number 2"/>
    <w:basedOn w:val="Normalny"/>
    <w:uiPriority w:val="99"/>
    <w:semiHidden/>
    <w:unhideWhenUsed/>
    <w:rsid w:val="00A67496"/>
    <w:pPr>
      <w:numPr>
        <w:numId w:val="7"/>
      </w:numPr>
      <w:contextualSpacing/>
    </w:pPr>
  </w:style>
  <w:style w:type="paragraph" w:styleId="Listapunktowana5">
    <w:name w:val="List Bullet 5"/>
    <w:basedOn w:val="Normalny"/>
    <w:uiPriority w:val="99"/>
    <w:semiHidden/>
    <w:unhideWhenUsed/>
    <w:rsid w:val="00A67496"/>
    <w:pPr>
      <w:numPr>
        <w:numId w:val="8"/>
      </w:numPr>
      <w:contextualSpacing/>
    </w:pPr>
  </w:style>
  <w:style w:type="paragraph" w:styleId="Listapunktowana4">
    <w:name w:val="List Bullet 4"/>
    <w:basedOn w:val="Normalny"/>
    <w:uiPriority w:val="99"/>
    <w:semiHidden/>
    <w:unhideWhenUsed/>
    <w:rsid w:val="00A67496"/>
    <w:pPr>
      <w:numPr>
        <w:numId w:val="9"/>
      </w:numPr>
      <w:contextualSpacing/>
    </w:pPr>
  </w:style>
  <w:style w:type="paragraph" w:styleId="Listapunktowana3">
    <w:name w:val="List Bullet 3"/>
    <w:basedOn w:val="Normalny"/>
    <w:uiPriority w:val="99"/>
    <w:semiHidden/>
    <w:unhideWhenUsed/>
    <w:rsid w:val="00A67496"/>
    <w:pPr>
      <w:numPr>
        <w:numId w:val="10"/>
      </w:numPr>
      <w:contextualSpacing/>
    </w:pPr>
  </w:style>
  <w:style w:type="paragraph" w:styleId="Listapunktowana2">
    <w:name w:val="List Bullet 2"/>
    <w:basedOn w:val="Normalny"/>
    <w:uiPriority w:val="99"/>
    <w:semiHidden/>
    <w:unhideWhenUsed/>
    <w:rsid w:val="00A67496"/>
    <w:pPr>
      <w:numPr>
        <w:numId w:val="11"/>
      </w:numPr>
      <w:contextualSpacing/>
    </w:pPr>
  </w:style>
  <w:style w:type="paragraph" w:styleId="Lista5">
    <w:name w:val="List 5"/>
    <w:basedOn w:val="Normalny"/>
    <w:uiPriority w:val="99"/>
    <w:semiHidden/>
    <w:unhideWhenUsed/>
    <w:rsid w:val="00A67496"/>
    <w:pPr>
      <w:ind w:left="1415" w:hanging="283"/>
      <w:contextualSpacing/>
    </w:pPr>
  </w:style>
  <w:style w:type="paragraph" w:styleId="Lista4">
    <w:name w:val="List 4"/>
    <w:basedOn w:val="Normalny"/>
    <w:uiPriority w:val="99"/>
    <w:semiHidden/>
    <w:unhideWhenUsed/>
    <w:rsid w:val="00A67496"/>
    <w:pPr>
      <w:ind w:left="1132" w:hanging="283"/>
      <w:contextualSpacing/>
    </w:pPr>
  </w:style>
  <w:style w:type="paragraph" w:styleId="Lista3">
    <w:name w:val="List 3"/>
    <w:basedOn w:val="Normalny"/>
    <w:uiPriority w:val="99"/>
    <w:semiHidden/>
    <w:unhideWhenUsed/>
    <w:rsid w:val="00A67496"/>
    <w:pPr>
      <w:ind w:left="849" w:hanging="283"/>
      <w:contextualSpacing/>
    </w:pPr>
  </w:style>
  <w:style w:type="paragraph" w:styleId="Lista2">
    <w:name w:val="List 2"/>
    <w:basedOn w:val="Normalny"/>
    <w:uiPriority w:val="99"/>
    <w:semiHidden/>
    <w:unhideWhenUsed/>
    <w:rsid w:val="00A67496"/>
    <w:pPr>
      <w:ind w:left="566" w:hanging="283"/>
      <w:contextualSpacing/>
    </w:pPr>
  </w:style>
  <w:style w:type="paragraph" w:styleId="Listanumerowana">
    <w:name w:val="List Number"/>
    <w:basedOn w:val="Normalny"/>
    <w:uiPriority w:val="99"/>
    <w:semiHidden/>
    <w:unhideWhenUsed/>
    <w:rsid w:val="00A67496"/>
    <w:pPr>
      <w:numPr>
        <w:numId w:val="12"/>
      </w:numPr>
      <w:contextualSpacing/>
    </w:pPr>
  </w:style>
  <w:style w:type="paragraph" w:styleId="Listapunktowana">
    <w:name w:val="List Bullet"/>
    <w:basedOn w:val="Normalny"/>
    <w:uiPriority w:val="99"/>
    <w:semiHidden/>
    <w:unhideWhenUsed/>
    <w:rsid w:val="00A67496"/>
    <w:pPr>
      <w:numPr>
        <w:numId w:val="13"/>
      </w:numPr>
      <w:contextualSpacing/>
    </w:pPr>
  </w:style>
  <w:style w:type="paragraph" w:styleId="Lista">
    <w:name w:val="List"/>
    <w:basedOn w:val="Normalny"/>
    <w:uiPriority w:val="99"/>
    <w:semiHidden/>
    <w:unhideWhenUsed/>
    <w:rsid w:val="00A67496"/>
    <w:pPr>
      <w:ind w:left="283" w:hanging="283"/>
      <w:contextualSpacing/>
    </w:pPr>
  </w:style>
  <w:style w:type="paragraph" w:styleId="Nagwekwykazurde">
    <w:name w:val="toa heading"/>
    <w:basedOn w:val="Normalny"/>
    <w:next w:val="Normalny"/>
    <w:uiPriority w:val="99"/>
    <w:semiHidden/>
    <w:unhideWhenUsed/>
    <w:rsid w:val="00A67496"/>
    <w:pPr>
      <w:spacing w:before="120"/>
    </w:pPr>
    <w:rPr>
      <w:rFonts w:asciiTheme="majorHAnsi" w:eastAsiaTheme="majorEastAsia" w:hAnsiTheme="majorHAnsi" w:cstheme="majorBidi"/>
      <w:b/>
      <w:bCs/>
    </w:rPr>
  </w:style>
  <w:style w:type="paragraph" w:styleId="Tekstmakra">
    <w:name w:val="macro"/>
    <w:link w:val="TekstmakraZnak"/>
    <w:uiPriority w:val="99"/>
    <w:semiHidden/>
    <w:unhideWhenUsed/>
    <w:rsid w:val="00A67496"/>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Calibri" w:hAnsi="Consolas" w:cs="Courier New"/>
      <w:sz w:val="20"/>
      <w:szCs w:val="20"/>
    </w:rPr>
  </w:style>
  <w:style w:type="character" w:customStyle="1" w:styleId="TekstmakraZnak">
    <w:name w:val="Tekst makra Znak"/>
    <w:basedOn w:val="Domylnaczcionkaakapitu"/>
    <w:link w:val="Tekstmakra"/>
    <w:uiPriority w:val="99"/>
    <w:semiHidden/>
    <w:rsid w:val="00A67496"/>
    <w:rPr>
      <w:rFonts w:ascii="Consolas" w:eastAsia="Calibri" w:hAnsi="Consolas" w:cs="Courier New"/>
      <w:sz w:val="20"/>
      <w:szCs w:val="20"/>
    </w:rPr>
  </w:style>
  <w:style w:type="paragraph" w:styleId="Wykazrde">
    <w:name w:val="table of authorities"/>
    <w:basedOn w:val="Normalny"/>
    <w:next w:val="Normalny"/>
    <w:uiPriority w:val="99"/>
    <w:semiHidden/>
    <w:unhideWhenUsed/>
    <w:rsid w:val="00A67496"/>
    <w:pPr>
      <w:ind w:left="240" w:hanging="240"/>
    </w:pPr>
  </w:style>
  <w:style w:type="character" w:styleId="Numerstrony">
    <w:name w:val="page number"/>
    <w:basedOn w:val="Domylnaczcionkaakapitu"/>
    <w:uiPriority w:val="99"/>
    <w:semiHidden/>
    <w:unhideWhenUsed/>
    <w:rsid w:val="00A67496"/>
  </w:style>
  <w:style w:type="character" w:styleId="Numerwiersza">
    <w:name w:val="line number"/>
    <w:basedOn w:val="Domylnaczcionkaakapitu"/>
    <w:uiPriority w:val="99"/>
    <w:semiHidden/>
    <w:unhideWhenUsed/>
    <w:rsid w:val="00A67496"/>
  </w:style>
  <w:style w:type="paragraph" w:styleId="Adreszwrotnynakopercie">
    <w:name w:val="envelope return"/>
    <w:basedOn w:val="Normalny"/>
    <w:uiPriority w:val="99"/>
    <w:semiHidden/>
    <w:unhideWhenUsed/>
    <w:rsid w:val="00A67496"/>
    <w:pPr>
      <w:spacing w:line="240" w:lineRule="auto"/>
    </w:pPr>
    <w:rPr>
      <w:rFonts w:asciiTheme="majorHAnsi" w:eastAsiaTheme="majorEastAsia" w:hAnsiTheme="majorHAnsi" w:cstheme="majorBidi"/>
      <w:sz w:val="20"/>
      <w:szCs w:val="20"/>
    </w:rPr>
  </w:style>
  <w:style w:type="paragraph" w:styleId="Adresnakopercie">
    <w:name w:val="envelope address"/>
    <w:basedOn w:val="Normalny"/>
    <w:uiPriority w:val="99"/>
    <w:semiHidden/>
    <w:unhideWhenUsed/>
    <w:rsid w:val="00A67496"/>
    <w:pPr>
      <w:framePr w:w="7920" w:h="1980" w:hRule="exact" w:hSpace="141" w:wrap="auto" w:hAnchor="page" w:xAlign="center" w:yAlign="bottom"/>
      <w:spacing w:line="240" w:lineRule="auto"/>
      <w:ind w:left="2880"/>
    </w:pPr>
    <w:rPr>
      <w:rFonts w:asciiTheme="majorHAnsi" w:eastAsiaTheme="majorEastAsia" w:hAnsiTheme="majorHAnsi" w:cstheme="majorBidi"/>
    </w:rPr>
  </w:style>
  <w:style w:type="paragraph" w:styleId="Spisilustracji">
    <w:name w:val="table of figures"/>
    <w:basedOn w:val="Normalny"/>
    <w:next w:val="Normalny"/>
    <w:uiPriority w:val="99"/>
    <w:semiHidden/>
    <w:unhideWhenUsed/>
    <w:rsid w:val="00A67496"/>
  </w:style>
  <w:style w:type="paragraph" w:styleId="Legenda">
    <w:name w:val="caption"/>
    <w:basedOn w:val="Normalny"/>
    <w:next w:val="Normalny"/>
    <w:uiPriority w:val="35"/>
    <w:unhideWhenUsed/>
    <w:qFormat/>
    <w:rsid w:val="00A67496"/>
    <w:pPr>
      <w:spacing w:after="200" w:line="240" w:lineRule="auto"/>
    </w:pPr>
    <w:rPr>
      <w:i/>
      <w:iCs/>
      <w:color w:val="1F497D" w:themeColor="text2"/>
      <w:sz w:val="18"/>
      <w:szCs w:val="18"/>
    </w:rPr>
  </w:style>
  <w:style w:type="paragraph" w:styleId="Indeks1">
    <w:name w:val="index 1"/>
    <w:basedOn w:val="Normalny"/>
    <w:next w:val="Normalny"/>
    <w:autoRedefine/>
    <w:uiPriority w:val="99"/>
    <w:semiHidden/>
    <w:unhideWhenUsed/>
    <w:rsid w:val="00A67496"/>
    <w:pPr>
      <w:spacing w:line="240" w:lineRule="auto"/>
      <w:ind w:left="240" w:hanging="240"/>
    </w:pPr>
  </w:style>
  <w:style w:type="paragraph" w:styleId="Nagwekindeksu">
    <w:name w:val="index heading"/>
    <w:basedOn w:val="Normalny"/>
    <w:next w:val="Indeks1"/>
    <w:uiPriority w:val="99"/>
    <w:semiHidden/>
    <w:unhideWhenUsed/>
    <w:rsid w:val="00A67496"/>
    <w:rPr>
      <w:rFonts w:asciiTheme="majorHAnsi" w:eastAsiaTheme="majorEastAsia" w:hAnsiTheme="majorHAnsi" w:cstheme="majorBidi"/>
      <w:b/>
      <w:bCs/>
    </w:rPr>
  </w:style>
  <w:style w:type="paragraph" w:styleId="Wcicienormalne">
    <w:name w:val="Normal Indent"/>
    <w:basedOn w:val="Normalny"/>
    <w:uiPriority w:val="99"/>
    <w:semiHidden/>
    <w:unhideWhenUsed/>
    <w:rsid w:val="00A67496"/>
    <w:pPr>
      <w:ind w:left="708"/>
    </w:pPr>
  </w:style>
  <w:style w:type="paragraph" w:styleId="Spistreci9">
    <w:name w:val="toc 9"/>
    <w:basedOn w:val="Normalny"/>
    <w:next w:val="Normalny"/>
    <w:autoRedefine/>
    <w:uiPriority w:val="39"/>
    <w:semiHidden/>
    <w:unhideWhenUsed/>
    <w:rsid w:val="00A67496"/>
    <w:pPr>
      <w:spacing w:after="100"/>
      <w:ind w:left="1920"/>
    </w:pPr>
  </w:style>
  <w:style w:type="paragraph" w:styleId="Spistreci8">
    <w:name w:val="toc 8"/>
    <w:basedOn w:val="Normalny"/>
    <w:next w:val="Normalny"/>
    <w:autoRedefine/>
    <w:uiPriority w:val="39"/>
    <w:semiHidden/>
    <w:unhideWhenUsed/>
    <w:rsid w:val="00A67496"/>
    <w:pPr>
      <w:spacing w:after="100"/>
      <w:ind w:left="1680"/>
    </w:pPr>
  </w:style>
  <w:style w:type="paragraph" w:styleId="Spistreci7">
    <w:name w:val="toc 7"/>
    <w:basedOn w:val="Normalny"/>
    <w:next w:val="Normalny"/>
    <w:autoRedefine/>
    <w:uiPriority w:val="39"/>
    <w:semiHidden/>
    <w:unhideWhenUsed/>
    <w:rsid w:val="00A67496"/>
    <w:pPr>
      <w:spacing w:after="100"/>
      <w:ind w:left="1440"/>
    </w:pPr>
  </w:style>
  <w:style w:type="paragraph" w:styleId="Spistreci6">
    <w:name w:val="toc 6"/>
    <w:basedOn w:val="Normalny"/>
    <w:next w:val="Normalny"/>
    <w:autoRedefine/>
    <w:uiPriority w:val="39"/>
    <w:semiHidden/>
    <w:unhideWhenUsed/>
    <w:rsid w:val="00A67496"/>
    <w:pPr>
      <w:spacing w:after="100"/>
      <w:ind w:left="1200"/>
    </w:pPr>
  </w:style>
  <w:style w:type="paragraph" w:styleId="Spistreci5">
    <w:name w:val="toc 5"/>
    <w:basedOn w:val="Normalny"/>
    <w:next w:val="Normalny"/>
    <w:autoRedefine/>
    <w:uiPriority w:val="39"/>
    <w:semiHidden/>
    <w:unhideWhenUsed/>
    <w:rsid w:val="00A67496"/>
    <w:pPr>
      <w:spacing w:after="100"/>
      <w:ind w:left="960"/>
    </w:pPr>
  </w:style>
  <w:style w:type="paragraph" w:styleId="Spistreci4">
    <w:name w:val="toc 4"/>
    <w:basedOn w:val="Normalny"/>
    <w:next w:val="Normalny"/>
    <w:autoRedefine/>
    <w:uiPriority w:val="39"/>
    <w:semiHidden/>
    <w:unhideWhenUsed/>
    <w:rsid w:val="00A67496"/>
    <w:pPr>
      <w:spacing w:after="100"/>
      <w:ind w:left="720"/>
    </w:pPr>
  </w:style>
  <w:style w:type="paragraph" w:styleId="Spistreci3">
    <w:name w:val="toc 3"/>
    <w:basedOn w:val="Normalny"/>
    <w:next w:val="Normalny"/>
    <w:autoRedefine/>
    <w:uiPriority w:val="39"/>
    <w:semiHidden/>
    <w:unhideWhenUsed/>
    <w:rsid w:val="00A67496"/>
    <w:pPr>
      <w:spacing w:after="100"/>
      <w:ind w:left="480"/>
    </w:pPr>
  </w:style>
  <w:style w:type="paragraph" w:styleId="Spistreci2">
    <w:name w:val="toc 2"/>
    <w:basedOn w:val="Normalny"/>
    <w:next w:val="Normalny"/>
    <w:autoRedefine/>
    <w:uiPriority w:val="39"/>
    <w:semiHidden/>
    <w:unhideWhenUsed/>
    <w:rsid w:val="00A67496"/>
    <w:pPr>
      <w:spacing w:after="100"/>
      <w:ind w:left="240"/>
    </w:pPr>
  </w:style>
  <w:style w:type="paragraph" w:styleId="Spistreci1">
    <w:name w:val="toc 1"/>
    <w:basedOn w:val="Normalny"/>
    <w:next w:val="Normalny"/>
    <w:autoRedefine/>
    <w:uiPriority w:val="39"/>
    <w:semiHidden/>
    <w:unhideWhenUsed/>
    <w:rsid w:val="00A67496"/>
    <w:pPr>
      <w:spacing w:after="100"/>
    </w:pPr>
  </w:style>
  <w:style w:type="paragraph" w:styleId="Indeks9">
    <w:name w:val="index 9"/>
    <w:basedOn w:val="Normalny"/>
    <w:next w:val="Normalny"/>
    <w:autoRedefine/>
    <w:uiPriority w:val="99"/>
    <w:semiHidden/>
    <w:unhideWhenUsed/>
    <w:rsid w:val="00A67496"/>
    <w:pPr>
      <w:spacing w:line="240" w:lineRule="auto"/>
      <w:ind w:left="2160" w:hanging="240"/>
    </w:pPr>
  </w:style>
  <w:style w:type="paragraph" w:styleId="Indeks8">
    <w:name w:val="index 8"/>
    <w:basedOn w:val="Normalny"/>
    <w:next w:val="Normalny"/>
    <w:autoRedefine/>
    <w:uiPriority w:val="99"/>
    <w:semiHidden/>
    <w:unhideWhenUsed/>
    <w:rsid w:val="00A67496"/>
    <w:pPr>
      <w:spacing w:line="240" w:lineRule="auto"/>
      <w:ind w:left="1920" w:hanging="240"/>
    </w:pPr>
  </w:style>
  <w:style w:type="paragraph" w:styleId="Indeks7">
    <w:name w:val="index 7"/>
    <w:basedOn w:val="Normalny"/>
    <w:next w:val="Normalny"/>
    <w:autoRedefine/>
    <w:uiPriority w:val="99"/>
    <w:semiHidden/>
    <w:unhideWhenUsed/>
    <w:rsid w:val="00A67496"/>
    <w:pPr>
      <w:spacing w:line="240" w:lineRule="auto"/>
      <w:ind w:left="1680" w:hanging="240"/>
    </w:pPr>
  </w:style>
  <w:style w:type="paragraph" w:styleId="Indeks6">
    <w:name w:val="index 6"/>
    <w:basedOn w:val="Normalny"/>
    <w:next w:val="Normalny"/>
    <w:autoRedefine/>
    <w:uiPriority w:val="99"/>
    <w:semiHidden/>
    <w:unhideWhenUsed/>
    <w:rsid w:val="00A67496"/>
    <w:pPr>
      <w:spacing w:line="240" w:lineRule="auto"/>
      <w:ind w:left="1440" w:hanging="240"/>
    </w:pPr>
  </w:style>
  <w:style w:type="paragraph" w:styleId="Indeks5">
    <w:name w:val="index 5"/>
    <w:basedOn w:val="Normalny"/>
    <w:next w:val="Normalny"/>
    <w:autoRedefine/>
    <w:uiPriority w:val="99"/>
    <w:semiHidden/>
    <w:unhideWhenUsed/>
    <w:rsid w:val="00A67496"/>
    <w:pPr>
      <w:spacing w:line="240" w:lineRule="auto"/>
      <w:ind w:left="1200" w:hanging="240"/>
    </w:pPr>
  </w:style>
  <w:style w:type="paragraph" w:styleId="Indeks4">
    <w:name w:val="index 4"/>
    <w:basedOn w:val="Normalny"/>
    <w:next w:val="Normalny"/>
    <w:autoRedefine/>
    <w:uiPriority w:val="99"/>
    <w:semiHidden/>
    <w:unhideWhenUsed/>
    <w:rsid w:val="00A67496"/>
    <w:pPr>
      <w:spacing w:line="240" w:lineRule="auto"/>
      <w:ind w:left="960" w:hanging="240"/>
    </w:pPr>
  </w:style>
  <w:style w:type="paragraph" w:styleId="Indeks3">
    <w:name w:val="index 3"/>
    <w:basedOn w:val="Normalny"/>
    <w:next w:val="Normalny"/>
    <w:autoRedefine/>
    <w:uiPriority w:val="99"/>
    <w:semiHidden/>
    <w:unhideWhenUsed/>
    <w:rsid w:val="00A67496"/>
    <w:pPr>
      <w:spacing w:line="240" w:lineRule="auto"/>
      <w:ind w:left="720" w:hanging="240"/>
    </w:pPr>
  </w:style>
  <w:style w:type="paragraph" w:styleId="Indeks2">
    <w:name w:val="index 2"/>
    <w:basedOn w:val="Normalny"/>
    <w:next w:val="Normalny"/>
    <w:autoRedefine/>
    <w:uiPriority w:val="99"/>
    <w:semiHidden/>
    <w:unhideWhenUsed/>
    <w:rsid w:val="00A67496"/>
    <w:pPr>
      <w:spacing w:line="240" w:lineRule="auto"/>
      <w:ind w:left="480" w:hanging="240"/>
    </w:pPr>
  </w:style>
  <w:style w:type="paragraph" w:customStyle="1" w:styleId="CitaviChapterBibliographyHeading">
    <w:name w:val="Citavi Chapter Bibliography Heading"/>
    <w:basedOn w:val="Nagwek2"/>
    <w:link w:val="CitaviChapterBibliographyHeadingZnak"/>
    <w:uiPriority w:val="99"/>
    <w:rsid w:val="0038149C"/>
    <w:pPr>
      <w:jc w:val="left"/>
    </w:pPr>
  </w:style>
  <w:style w:type="character" w:customStyle="1" w:styleId="CitaviChapterBibliographyHeadingZnak">
    <w:name w:val="Citavi Chapter Bibliography Heading Znak"/>
    <w:basedOn w:val="Domylnaczcionkaakapitu"/>
    <w:link w:val="CitaviChapterBibliographyHeading"/>
    <w:uiPriority w:val="99"/>
    <w:rsid w:val="0038149C"/>
    <w:rPr>
      <w:rFonts w:ascii="Times New Roman" w:eastAsiaTheme="majorEastAsia" w:hAnsi="Times New Roman" w:cstheme="majorBidi"/>
      <w:color w:val="365F91" w:themeColor="accent1" w:themeShade="BF"/>
      <w:sz w:val="26"/>
      <w:szCs w:val="26"/>
    </w:rPr>
  </w:style>
  <w:style w:type="paragraph" w:customStyle="1" w:styleId="CitaviBibliografia">
    <w:name w:val="Citavi Bibliografia"/>
    <w:basedOn w:val="Normalny"/>
    <w:rsid w:val="004F094E"/>
    <w:pPr>
      <w:spacing w:line="360" w:lineRule="atLeast"/>
      <w:ind w:left="340" w:hanging="340"/>
    </w:pPr>
    <w:rPr>
      <w:rFonts w:eastAsia="Times New Roman"/>
      <w:szCs w:val="18"/>
      <w:lang w:eastAsia="pl-PL"/>
    </w:rPr>
  </w:style>
  <w:style w:type="table" w:styleId="Tabela-Siatka">
    <w:name w:val="Table Grid"/>
    <w:basedOn w:val="Standardowy"/>
    <w:uiPriority w:val="59"/>
    <w:rsid w:val="001D7C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ierozpoznanawzmianka">
    <w:name w:val="Unresolved Mention"/>
    <w:basedOn w:val="Domylnaczcionkaakapitu"/>
    <w:uiPriority w:val="99"/>
    <w:semiHidden/>
    <w:unhideWhenUsed/>
    <w:rsid w:val="008642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47003055">
      <w:bodyDiv w:val="1"/>
      <w:marLeft w:val="0"/>
      <w:marRight w:val="0"/>
      <w:marTop w:val="0"/>
      <w:marBottom w:val="0"/>
      <w:divBdr>
        <w:top w:val="none" w:sz="0" w:space="0" w:color="auto"/>
        <w:left w:val="none" w:sz="0" w:space="0" w:color="auto"/>
        <w:bottom w:val="none" w:sz="0" w:space="0" w:color="auto"/>
        <w:right w:val="none" w:sz="0" w:space="0" w:color="auto"/>
      </w:divBdr>
    </w:div>
    <w:div w:id="1892107851">
      <w:bodyDiv w:val="1"/>
      <w:marLeft w:val="0"/>
      <w:marRight w:val="0"/>
      <w:marTop w:val="0"/>
      <w:marBottom w:val="0"/>
      <w:divBdr>
        <w:top w:val="none" w:sz="0" w:space="0" w:color="auto"/>
        <w:left w:val="none" w:sz="0" w:space="0" w:color="auto"/>
        <w:bottom w:val="none" w:sz="0" w:space="0" w:color="auto"/>
        <w:right w:val="none" w:sz="0" w:space="0" w:color="auto"/>
      </w:divBdr>
    </w:div>
    <w:div w:id="1949853881">
      <w:bodyDiv w:val="1"/>
      <w:marLeft w:val="0"/>
      <w:marRight w:val="0"/>
      <w:marTop w:val="0"/>
      <w:marBottom w:val="0"/>
      <w:divBdr>
        <w:top w:val="none" w:sz="0" w:space="0" w:color="auto"/>
        <w:left w:val="none" w:sz="0" w:space="0" w:color="auto"/>
        <w:bottom w:val="none" w:sz="0" w:space="0" w:color="auto"/>
        <w:right w:val="none" w:sz="0" w:space="0" w:color="auto"/>
      </w:divBdr>
      <w:divsChild>
        <w:div w:id="200678982">
          <w:marLeft w:val="0"/>
          <w:marRight w:val="0"/>
          <w:marTop w:val="0"/>
          <w:marBottom w:val="0"/>
          <w:divBdr>
            <w:top w:val="none" w:sz="0" w:space="0" w:color="auto"/>
            <w:left w:val="none" w:sz="0" w:space="0" w:color="auto"/>
            <w:bottom w:val="none" w:sz="0" w:space="0" w:color="auto"/>
            <w:right w:val="none" w:sz="0" w:space="0" w:color="auto"/>
          </w:divBdr>
        </w:div>
        <w:div w:id="27801614">
          <w:marLeft w:val="0"/>
          <w:marRight w:val="0"/>
          <w:marTop w:val="0"/>
          <w:marBottom w:val="0"/>
          <w:divBdr>
            <w:top w:val="none" w:sz="0" w:space="0" w:color="auto"/>
            <w:left w:val="none" w:sz="0" w:space="0" w:color="auto"/>
            <w:bottom w:val="none" w:sz="0" w:space="0" w:color="auto"/>
            <w:right w:val="none" w:sz="0" w:space="0" w:color="auto"/>
          </w:divBdr>
        </w:div>
        <w:div w:id="2125879635">
          <w:marLeft w:val="0"/>
          <w:marRight w:val="0"/>
          <w:marTop w:val="0"/>
          <w:marBottom w:val="0"/>
          <w:divBdr>
            <w:top w:val="none" w:sz="0" w:space="0" w:color="auto"/>
            <w:left w:val="none" w:sz="0" w:space="0" w:color="auto"/>
            <w:bottom w:val="none" w:sz="0" w:space="0" w:color="auto"/>
            <w:right w:val="none" w:sz="0" w:space="0" w:color="auto"/>
          </w:divBdr>
        </w:div>
      </w:divsChild>
    </w:div>
    <w:div w:id="2110344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eo-ecclesiae.kul.pl/apps/regestra-1561-tei" TargetMode="External"/><Relationship Id="rId18" Type="http://schemas.openxmlformats.org/officeDocument/2006/relationships/image" Target="media/image3.png"/><Relationship Id="rId26" Type="http://schemas.openxmlformats.org/officeDocument/2006/relationships/hyperlink" Target="https://wikihum.lab.dariah.pl" TargetMode="External"/><Relationship Id="rId21" Type="http://schemas.openxmlformats.org/officeDocument/2006/relationships/image" Target="media/image4.png"/><Relationship Id="rId34" Type="http://schemas.openxmlformats.org/officeDocument/2006/relationships/header" Target="header3.xml"/><Relationship Id="rId7" Type="http://schemas.openxmlformats.org/officeDocument/2006/relationships/settings" Target="settings.xml"/><Relationship Id="rId12" Type="http://schemas.openxmlformats.org/officeDocument/2006/relationships/hyperlink" Target="http://geo-ecclesiae.kul.pl/apps/regestra-1561" TargetMode="External"/><Relationship Id="rId17" Type="http://schemas.openxmlformats.org/officeDocument/2006/relationships/hyperlink" Target="https://geo-ecclesiae.kul.pl/apps/regestra-1561-tei" TargetMode="External"/><Relationship Id="rId25" Type="http://schemas.openxmlformats.org/officeDocument/2006/relationships/hyperlink" Target="http://geo-ecclesiae.kul.pl/" TargetMode="External"/><Relationship Id="rId33" Type="http://schemas.openxmlformats.org/officeDocument/2006/relationships/footer" Target="footer2.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hyperlink" Target="https://geo-ecclesiae.kul.pl/apps/regestra-1561-nodegoat" TargetMode="External"/><Relationship Id="rId29" Type="http://schemas.openxmlformats.org/officeDocument/2006/relationships/hyperlink" Target="https://zjazdhistorykow.pl/postery/I-02_Kuc.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atlasfontium.pl/" TargetMode="External"/><Relationship Id="rId32" Type="http://schemas.openxmlformats.org/officeDocument/2006/relationships/footer" Target="footer1.xml"/><Relationship Id="rId37" Type="http://schemas.openxmlformats.org/officeDocument/2006/relationships/glossaryDocument" Target="glossary/document.xml"/><Relationship Id="rId5" Type="http://schemas.openxmlformats.org/officeDocument/2006/relationships/numbering" Target="numbering.xml"/><Relationship Id="rId15" Type="http://schemas.openxmlformats.org/officeDocument/2006/relationships/hyperlink" Target="https://wikihum.lab.dariah.pl" TargetMode="External"/><Relationship Id="rId23" Type="http://schemas.openxmlformats.org/officeDocument/2006/relationships/hyperlink" Target="https://geo-ecclesiae.kul.pl/apps/regestra-1561-nodegoat" TargetMode="External"/><Relationship Id="rId28" Type="http://schemas.openxmlformats.org/officeDocument/2006/relationships/hyperlink" Target="https://atlasfontium.pl" TargetMode="External"/><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geo-ecclesiae.kul.pl/apps/regestra-1561-indxr" TargetMode="External"/><Relationship Id="rId31"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iki.kul.pl" TargetMode="External"/><Relationship Id="rId22" Type="http://schemas.openxmlformats.org/officeDocument/2006/relationships/image" Target="media/image5.png"/><Relationship Id="rId27" Type="http://schemas.openxmlformats.org/officeDocument/2006/relationships/hyperlink" Target="https://zjazdhistorykow.pl/postery/I-03_Kowalik.pdf" TargetMode="External"/><Relationship Id="rId30" Type="http://schemas.openxmlformats.org/officeDocument/2006/relationships/header" Target="header1.xml"/><Relationship Id="rId35" Type="http://schemas.openxmlformats.org/officeDocument/2006/relationships/footer" Target="footer3.xml"/><Relationship Id="rId8" Type="http://schemas.openxmlformats.org/officeDocument/2006/relationships/webSettings" Target="webSettings.xml"/><Relationship Id="rId3" Type="http://schemas.openxmlformats.org/officeDocument/2006/relationships/customXml" Target="../customXml/item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Ogólne"/>
          <w:gallery w:val="placeholder"/>
        </w:category>
        <w:types>
          <w:type w:val="bbPlcHdr"/>
        </w:types>
        <w:behaviors>
          <w:behavior w:val="content"/>
        </w:behaviors>
        <w:guid w:val="{B184364A-401F-4F28-A2CB-5ED9A8447CB3}"/>
      </w:docPartPr>
      <w:docPartBody>
        <w:p w:rsidR="003679F9" w:rsidRDefault="00D41498">
          <w:r w:rsidRPr="00644C34">
            <w:rPr>
              <w:rStyle w:val="Tekstzastpczy"/>
            </w:rPr>
            <w:t>Kliknij lub naciśnij tutaj, aby wprowadzić tekst.</w:t>
          </w:r>
        </w:p>
      </w:docPartBody>
    </w:docPart>
    <w:docPart>
      <w:docPartPr>
        <w:name w:val="1806DE0017D64EC19916C8E536C18D35"/>
        <w:category>
          <w:name w:val="Ogólne"/>
          <w:gallery w:val="placeholder"/>
        </w:category>
        <w:types>
          <w:type w:val="bbPlcHdr"/>
        </w:types>
        <w:behaviors>
          <w:behavior w:val="content"/>
        </w:behaviors>
        <w:guid w:val="{F6A6C103-D279-4863-94B5-9980C581ABFC}"/>
      </w:docPartPr>
      <w:docPartBody>
        <w:p w:rsidR="004757A8" w:rsidRDefault="00E848B1" w:rsidP="00E848B1">
          <w:pPr>
            <w:pStyle w:val="1806DE0017D64EC19916C8E536C18D35"/>
          </w:pPr>
          <w:r w:rsidRPr="00644C34">
            <w:rPr>
              <w:rStyle w:val="Tekstzastpczy"/>
            </w:rPr>
            <w:t>Kliknij lub naciśnij tutaj, aby wprowadzić tekst.</w:t>
          </w:r>
        </w:p>
      </w:docPartBody>
    </w:docPart>
    <w:docPart>
      <w:docPartPr>
        <w:name w:val="3ACEF3D7356A4BC798F8BF36AEEF70ED"/>
        <w:category>
          <w:name w:val="Ogólne"/>
          <w:gallery w:val="placeholder"/>
        </w:category>
        <w:types>
          <w:type w:val="bbPlcHdr"/>
        </w:types>
        <w:behaviors>
          <w:behavior w:val="content"/>
        </w:behaviors>
        <w:guid w:val="{ECFE2E0B-D1B2-4E8D-A3A8-2CD49990D24A}"/>
      </w:docPartPr>
      <w:docPartBody>
        <w:p w:rsidR="004757A8" w:rsidRDefault="00E848B1" w:rsidP="00E848B1">
          <w:pPr>
            <w:pStyle w:val="3ACEF3D7356A4BC798F8BF36AEEF70ED"/>
          </w:pPr>
          <w:r w:rsidRPr="00644C34">
            <w:rPr>
              <w:rStyle w:val="Tekstzastpczy"/>
            </w:rPr>
            <w:t>Kliknij lub naciśnij tutaj, aby wprowadzić tekst.</w:t>
          </w:r>
        </w:p>
      </w:docPartBody>
    </w:docPart>
    <w:docPart>
      <w:docPartPr>
        <w:name w:val="40621E91453644EC9C43F84890781B88"/>
        <w:category>
          <w:name w:val="Ogólne"/>
          <w:gallery w:val="placeholder"/>
        </w:category>
        <w:types>
          <w:type w:val="bbPlcHdr"/>
        </w:types>
        <w:behaviors>
          <w:behavior w:val="content"/>
        </w:behaviors>
        <w:guid w:val="{CD4E3E08-308A-468E-BD4C-CA391EE1A684}"/>
      </w:docPartPr>
      <w:docPartBody>
        <w:p w:rsidR="00D0269E" w:rsidRDefault="00D0269E" w:rsidP="00D0269E">
          <w:pPr>
            <w:pStyle w:val="40621E91453644EC9C43F84890781B88"/>
          </w:pPr>
          <w:r w:rsidRPr="00644C34">
            <w:rPr>
              <w:rStyle w:val="Tekstzastpczy"/>
            </w:rPr>
            <w:t>Kliknij lub naciśnij tutaj, aby wprowadzić tekst.</w:t>
          </w:r>
        </w:p>
      </w:docPartBody>
    </w:docPart>
    <w:docPart>
      <w:docPartPr>
        <w:name w:val="4FD7096B93FA448CBAEA5A8AEB2C9433"/>
        <w:category>
          <w:name w:val="Ogólne"/>
          <w:gallery w:val="placeholder"/>
        </w:category>
        <w:types>
          <w:type w:val="bbPlcHdr"/>
        </w:types>
        <w:behaviors>
          <w:behavior w:val="content"/>
        </w:behaviors>
        <w:guid w:val="{D8C92424-AFAC-4DF6-9664-FECCA05BB496}"/>
      </w:docPartPr>
      <w:docPartBody>
        <w:p w:rsidR="00BB62AC" w:rsidRDefault="000A3DDF" w:rsidP="000A3DDF">
          <w:pPr>
            <w:pStyle w:val="4FD7096B93FA448CBAEA5A8AEB2C9433"/>
          </w:pPr>
          <w:r w:rsidRPr="00644C34">
            <w:rPr>
              <w:rStyle w:val="Tekstzastpczy"/>
            </w:rPr>
            <w:t>Kliknij lub naciśnij tutaj, aby wprowadzić tekst.</w:t>
          </w:r>
        </w:p>
      </w:docPartBody>
    </w:docPart>
    <w:docPart>
      <w:docPartPr>
        <w:name w:val="1A064A22B113417B9BE5BC11B5912D31"/>
        <w:category>
          <w:name w:val="Ogólne"/>
          <w:gallery w:val="placeholder"/>
        </w:category>
        <w:types>
          <w:type w:val="bbPlcHdr"/>
        </w:types>
        <w:behaviors>
          <w:behavior w:val="content"/>
        </w:behaviors>
        <w:guid w:val="{08B31D62-90B5-4997-90C3-FC6CBE4EEA18}"/>
      </w:docPartPr>
      <w:docPartBody>
        <w:p w:rsidR="00F35DCB" w:rsidRDefault="00F35DCB" w:rsidP="00F35DCB">
          <w:pPr>
            <w:pStyle w:val="1A064A22B113417B9BE5BC11B5912D31"/>
          </w:pPr>
          <w:r w:rsidRPr="00644C34">
            <w:rPr>
              <w:rStyle w:val="Tekstzastpczy"/>
            </w:rPr>
            <w:t>Kliknij lub naciśnij tutaj, aby wprowadzić tekst.</w:t>
          </w:r>
        </w:p>
      </w:docPartBody>
    </w:docPart>
    <w:docPart>
      <w:docPartPr>
        <w:name w:val="D6B85DF19B584AFC8C6716A5D14D26A5"/>
        <w:category>
          <w:name w:val="Ogólne"/>
          <w:gallery w:val="placeholder"/>
        </w:category>
        <w:types>
          <w:type w:val="bbPlcHdr"/>
        </w:types>
        <w:behaviors>
          <w:behavior w:val="content"/>
        </w:behaviors>
        <w:guid w:val="{AC491704-E15B-4D8B-B225-82E423A6BF3F}"/>
      </w:docPartPr>
      <w:docPartBody>
        <w:p w:rsidR="00BF5091" w:rsidRDefault="00BF5091" w:rsidP="00BF5091">
          <w:pPr>
            <w:pStyle w:val="D6B85DF19B584AFC8C6716A5D14D26A5"/>
          </w:pPr>
          <w:r w:rsidRPr="00644C34">
            <w:rPr>
              <w:rStyle w:val="Tekstzastpczy"/>
            </w:rPr>
            <w:t>Kliknij lub naciśnij tutaj, aby wprowadzić tekst.</w:t>
          </w:r>
        </w:p>
      </w:docPartBody>
    </w:docPart>
    <w:docPart>
      <w:docPartPr>
        <w:name w:val="347739D41D074D8781DD30654081F087"/>
        <w:category>
          <w:name w:val="Ogólne"/>
          <w:gallery w:val="placeholder"/>
        </w:category>
        <w:types>
          <w:type w:val="bbPlcHdr"/>
        </w:types>
        <w:behaviors>
          <w:behavior w:val="content"/>
        </w:behaviors>
        <w:guid w:val="{BB249266-0C76-486F-AF2A-5F78A7B6589C}"/>
      </w:docPartPr>
      <w:docPartBody>
        <w:p w:rsidR="00562B71" w:rsidRDefault="006B5B38" w:rsidP="006B5B38">
          <w:pPr>
            <w:pStyle w:val="347739D41D074D8781DD30654081F087"/>
          </w:pPr>
          <w:r w:rsidRPr="00644C34">
            <w:rPr>
              <w:rStyle w:val="Tekstzastpczy"/>
            </w:rPr>
            <w:t>Kliknij lub naciśnij tutaj, aby wprowadzić tekst.</w:t>
          </w:r>
        </w:p>
      </w:docPartBody>
    </w:docPart>
    <w:docPart>
      <w:docPartPr>
        <w:name w:val="227639C9B55B4FCDABC54D182552443F"/>
        <w:category>
          <w:name w:val="Ogólne"/>
          <w:gallery w:val="placeholder"/>
        </w:category>
        <w:types>
          <w:type w:val="bbPlcHdr"/>
        </w:types>
        <w:behaviors>
          <w:behavior w:val="content"/>
        </w:behaviors>
        <w:guid w:val="{E5CEEF04-3B5E-4249-B87E-CA1DE2EF0D08}"/>
      </w:docPartPr>
      <w:docPartBody>
        <w:p w:rsidR="00DE1CBB" w:rsidRDefault="00562B71" w:rsidP="00562B71">
          <w:pPr>
            <w:pStyle w:val="227639C9B55B4FCDABC54D182552443F"/>
          </w:pPr>
          <w:r w:rsidRPr="00644C34">
            <w:rPr>
              <w:rStyle w:val="Tekstzastpczy"/>
            </w:rPr>
            <w:t>Kliknij lub naciśnij tutaj, aby wprowadzić tekst.</w:t>
          </w:r>
        </w:p>
      </w:docPartBody>
    </w:docPart>
    <w:docPart>
      <w:docPartPr>
        <w:name w:val="C65DD9225BD54FB69AA448F0E9CC3FBE"/>
        <w:category>
          <w:name w:val="Ogólne"/>
          <w:gallery w:val="placeholder"/>
        </w:category>
        <w:types>
          <w:type w:val="bbPlcHdr"/>
        </w:types>
        <w:behaviors>
          <w:behavior w:val="content"/>
        </w:behaviors>
        <w:guid w:val="{3283AF9A-A0DD-4F3F-BE49-5504F3DDE09F}"/>
      </w:docPartPr>
      <w:docPartBody>
        <w:p w:rsidR="00DE1CBB" w:rsidRDefault="00562B71" w:rsidP="00562B71">
          <w:pPr>
            <w:pStyle w:val="C65DD9225BD54FB69AA448F0E9CC3FBE"/>
          </w:pPr>
          <w:r w:rsidRPr="00644C34">
            <w:rPr>
              <w:rStyle w:val="Tekstzastpczy"/>
            </w:rPr>
            <w:t>Kliknij lub naciśnij tutaj, aby wprowadzić tekst.</w:t>
          </w:r>
        </w:p>
      </w:docPartBody>
    </w:docPart>
    <w:docPart>
      <w:docPartPr>
        <w:name w:val="D2B62DF45AB64A0EADBEED95E4A8CD7B"/>
        <w:category>
          <w:name w:val="Ogólne"/>
          <w:gallery w:val="placeholder"/>
        </w:category>
        <w:types>
          <w:type w:val="bbPlcHdr"/>
        </w:types>
        <w:behaviors>
          <w:behavior w:val="content"/>
        </w:behaviors>
        <w:guid w:val="{5ADBFC87-B692-4061-A674-C63A579AD043}"/>
      </w:docPartPr>
      <w:docPartBody>
        <w:p w:rsidR="00151ED8" w:rsidRDefault="00330DC9" w:rsidP="00330DC9">
          <w:pPr>
            <w:pStyle w:val="D2B62DF45AB64A0EADBEED95E4A8CD7B"/>
          </w:pPr>
          <w:r w:rsidRPr="00644C34">
            <w:rPr>
              <w:rStyle w:val="Tekstzastpczy"/>
            </w:rPr>
            <w:t>Kliknij lub naciśnij tutaj, aby wprowadzić tekst.</w:t>
          </w:r>
        </w:p>
      </w:docPartBody>
    </w:docPart>
    <w:docPart>
      <w:docPartPr>
        <w:name w:val="6897A50EC5924D7796487979D58EDF2C"/>
        <w:category>
          <w:name w:val="Ogólne"/>
          <w:gallery w:val="placeholder"/>
        </w:category>
        <w:types>
          <w:type w:val="bbPlcHdr"/>
        </w:types>
        <w:behaviors>
          <w:behavior w:val="content"/>
        </w:behaviors>
        <w:guid w:val="{3E140990-21D3-41E6-BF6C-B6B3C76B38CE}"/>
      </w:docPartPr>
      <w:docPartBody>
        <w:p w:rsidR="003E1421" w:rsidRDefault="00EC0211" w:rsidP="00EC0211">
          <w:pPr>
            <w:pStyle w:val="6897A50EC5924D7796487979D58EDF2C"/>
          </w:pPr>
          <w:r w:rsidRPr="00644C34">
            <w:rPr>
              <w:rStyle w:val="Tekstzastpczy"/>
            </w:rPr>
            <w:t>Kliknij lub naciśnij tutaj, aby wprowadzić tekst.</w:t>
          </w:r>
        </w:p>
      </w:docPartBody>
    </w:docPart>
    <w:docPart>
      <w:docPartPr>
        <w:name w:val="661504CF54E54B9D9659E3C87498D1E1"/>
        <w:category>
          <w:name w:val="Ogólne"/>
          <w:gallery w:val="placeholder"/>
        </w:category>
        <w:types>
          <w:type w:val="bbPlcHdr"/>
        </w:types>
        <w:behaviors>
          <w:behavior w:val="content"/>
        </w:behaviors>
        <w:guid w:val="{10AF8A49-499C-42C9-A048-48BD1C08F707}"/>
      </w:docPartPr>
      <w:docPartBody>
        <w:p w:rsidR="003E1421" w:rsidRDefault="00EC0211" w:rsidP="00EC0211">
          <w:pPr>
            <w:pStyle w:val="661504CF54E54B9D9659E3C87498D1E1"/>
          </w:pPr>
          <w:r w:rsidRPr="00644C34">
            <w:rPr>
              <w:rStyle w:val="Tekstzastpczy"/>
            </w:rPr>
            <w:t>Kliknij lub naciśnij tutaj, aby wprowadzić tekst.</w:t>
          </w:r>
        </w:p>
      </w:docPartBody>
    </w:docPart>
    <w:docPart>
      <w:docPartPr>
        <w:name w:val="130FF315EBFE4A6CA295BAF2757E50FF"/>
        <w:category>
          <w:name w:val="Ogólne"/>
          <w:gallery w:val="placeholder"/>
        </w:category>
        <w:types>
          <w:type w:val="bbPlcHdr"/>
        </w:types>
        <w:behaviors>
          <w:behavior w:val="content"/>
        </w:behaviors>
        <w:guid w:val="{42A43CA6-B01B-479D-8CC7-9DC26BFF9BF9}"/>
      </w:docPartPr>
      <w:docPartBody>
        <w:p w:rsidR="00E575C7" w:rsidRDefault="008B4DE6" w:rsidP="008B4DE6">
          <w:pPr>
            <w:pStyle w:val="130FF315EBFE4A6CA295BAF2757E50FF"/>
          </w:pPr>
          <w:r w:rsidRPr="00644C34">
            <w:rPr>
              <w:rStyle w:val="Tekstzastpczy"/>
            </w:rPr>
            <w:t>Kliknij lub naciśnij tutaj, aby wprowadzić teks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Marat-Regular">
    <w:altName w:val="Cambria"/>
    <w:panose1 w:val="00000000000000000000"/>
    <w:charset w:val="EE"/>
    <w:family w:val="roman"/>
    <w:notTrueType/>
    <w:pitch w:val="default"/>
    <w:sig w:usb0="00000005" w:usb1="00000000" w:usb2="00000000" w:usb3="00000000" w:csb0="00000002"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revisionView w:comments="0" w:insDel="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1498"/>
    <w:rsid w:val="00041A95"/>
    <w:rsid w:val="000A3DDF"/>
    <w:rsid w:val="000E2C50"/>
    <w:rsid w:val="00121B7B"/>
    <w:rsid w:val="00151ED8"/>
    <w:rsid w:val="00153655"/>
    <w:rsid w:val="00155E34"/>
    <w:rsid w:val="001743BE"/>
    <w:rsid w:val="0019313B"/>
    <w:rsid w:val="001A71C4"/>
    <w:rsid w:val="001B056C"/>
    <w:rsid w:val="001C2F7F"/>
    <w:rsid w:val="001F5B05"/>
    <w:rsid w:val="00203052"/>
    <w:rsid w:val="00240220"/>
    <w:rsid w:val="002407EB"/>
    <w:rsid w:val="00254067"/>
    <w:rsid w:val="002E37D9"/>
    <w:rsid w:val="00322EE1"/>
    <w:rsid w:val="00330DC9"/>
    <w:rsid w:val="003679F9"/>
    <w:rsid w:val="003A405D"/>
    <w:rsid w:val="003E1421"/>
    <w:rsid w:val="00421A6C"/>
    <w:rsid w:val="0045592A"/>
    <w:rsid w:val="00461FD7"/>
    <w:rsid w:val="004732D8"/>
    <w:rsid w:val="004757A8"/>
    <w:rsid w:val="004D0B47"/>
    <w:rsid w:val="00512205"/>
    <w:rsid w:val="00513725"/>
    <w:rsid w:val="005160D4"/>
    <w:rsid w:val="00531866"/>
    <w:rsid w:val="00550756"/>
    <w:rsid w:val="00562B71"/>
    <w:rsid w:val="005A6CFB"/>
    <w:rsid w:val="005E3EC6"/>
    <w:rsid w:val="00600837"/>
    <w:rsid w:val="00641192"/>
    <w:rsid w:val="006547A2"/>
    <w:rsid w:val="00654C46"/>
    <w:rsid w:val="006B5B38"/>
    <w:rsid w:val="006D7B73"/>
    <w:rsid w:val="00704437"/>
    <w:rsid w:val="00711CF3"/>
    <w:rsid w:val="0075371E"/>
    <w:rsid w:val="00776251"/>
    <w:rsid w:val="0078602B"/>
    <w:rsid w:val="007936BE"/>
    <w:rsid w:val="007A7C1C"/>
    <w:rsid w:val="00897F76"/>
    <w:rsid w:val="008A201C"/>
    <w:rsid w:val="008B4DE6"/>
    <w:rsid w:val="0094714E"/>
    <w:rsid w:val="00996D84"/>
    <w:rsid w:val="009B0469"/>
    <w:rsid w:val="009E5A3A"/>
    <w:rsid w:val="00A050C8"/>
    <w:rsid w:val="00A17764"/>
    <w:rsid w:val="00A21AE7"/>
    <w:rsid w:val="00A37D8F"/>
    <w:rsid w:val="00A50F68"/>
    <w:rsid w:val="00A735F1"/>
    <w:rsid w:val="00A8048A"/>
    <w:rsid w:val="00A82815"/>
    <w:rsid w:val="00A918E6"/>
    <w:rsid w:val="00AA52CD"/>
    <w:rsid w:val="00AA539D"/>
    <w:rsid w:val="00AA7F44"/>
    <w:rsid w:val="00B058D1"/>
    <w:rsid w:val="00B4407D"/>
    <w:rsid w:val="00B46ABA"/>
    <w:rsid w:val="00B729F2"/>
    <w:rsid w:val="00B94586"/>
    <w:rsid w:val="00B97805"/>
    <w:rsid w:val="00BB62AC"/>
    <w:rsid w:val="00BF5091"/>
    <w:rsid w:val="00C143AF"/>
    <w:rsid w:val="00C17921"/>
    <w:rsid w:val="00CC3EA0"/>
    <w:rsid w:val="00CF5591"/>
    <w:rsid w:val="00CF639A"/>
    <w:rsid w:val="00D0269E"/>
    <w:rsid w:val="00D41498"/>
    <w:rsid w:val="00D424E5"/>
    <w:rsid w:val="00D45E5D"/>
    <w:rsid w:val="00DA629F"/>
    <w:rsid w:val="00DA739A"/>
    <w:rsid w:val="00DE1CBB"/>
    <w:rsid w:val="00E360E1"/>
    <w:rsid w:val="00E56AE6"/>
    <w:rsid w:val="00E575C7"/>
    <w:rsid w:val="00E655B0"/>
    <w:rsid w:val="00E848B1"/>
    <w:rsid w:val="00EC0211"/>
    <w:rsid w:val="00EC23F5"/>
    <w:rsid w:val="00ED5B46"/>
    <w:rsid w:val="00EE5201"/>
    <w:rsid w:val="00F35DCB"/>
    <w:rsid w:val="00F6498B"/>
    <w:rsid w:val="00F700E6"/>
    <w:rsid w:val="00F70EC6"/>
    <w:rsid w:val="00F85021"/>
    <w:rsid w:val="00F906DD"/>
    <w:rsid w:val="00FE18C5"/>
    <w:rsid w:val="00FF1BAD"/>
    <w:rsid w:val="00FF24A2"/>
    <w:rsid w:val="00FF6201"/>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pl-PL" w:eastAsia="pl-PL"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styleId="Tekstzastpczy">
    <w:name w:val="Placeholder Text"/>
    <w:basedOn w:val="Domylnaczcionkaakapitu"/>
    <w:uiPriority w:val="99"/>
    <w:semiHidden/>
    <w:rsid w:val="008B4DE6"/>
    <w:rPr>
      <w:color w:val="808080"/>
    </w:rPr>
  </w:style>
  <w:style w:type="paragraph" w:customStyle="1" w:styleId="1806DE0017D64EC19916C8E536C18D35">
    <w:name w:val="1806DE0017D64EC19916C8E536C18D35"/>
    <w:rsid w:val="00E848B1"/>
  </w:style>
  <w:style w:type="paragraph" w:customStyle="1" w:styleId="3ACEF3D7356A4BC798F8BF36AEEF70ED">
    <w:name w:val="3ACEF3D7356A4BC798F8BF36AEEF70ED"/>
    <w:rsid w:val="00E848B1"/>
  </w:style>
  <w:style w:type="paragraph" w:customStyle="1" w:styleId="40621E91453644EC9C43F84890781B88">
    <w:name w:val="40621E91453644EC9C43F84890781B88"/>
    <w:rsid w:val="00D0269E"/>
  </w:style>
  <w:style w:type="paragraph" w:customStyle="1" w:styleId="4FD7096B93FA448CBAEA5A8AEB2C9433">
    <w:name w:val="4FD7096B93FA448CBAEA5A8AEB2C9433"/>
    <w:rsid w:val="000A3DDF"/>
  </w:style>
  <w:style w:type="paragraph" w:customStyle="1" w:styleId="1A064A22B113417B9BE5BC11B5912D31">
    <w:name w:val="1A064A22B113417B9BE5BC11B5912D31"/>
    <w:rsid w:val="00F35DCB"/>
  </w:style>
  <w:style w:type="paragraph" w:customStyle="1" w:styleId="D6B85DF19B584AFC8C6716A5D14D26A5">
    <w:name w:val="D6B85DF19B584AFC8C6716A5D14D26A5"/>
    <w:rsid w:val="00BF5091"/>
  </w:style>
  <w:style w:type="paragraph" w:customStyle="1" w:styleId="347739D41D074D8781DD30654081F087">
    <w:name w:val="347739D41D074D8781DD30654081F087"/>
    <w:rsid w:val="006B5B38"/>
  </w:style>
  <w:style w:type="paragraph" w:customStyle="1" w:styleId="227639C9B55B4FCDABC54D182552443F">
    <w:name w:val="227639C9B55B4FCDABC54D182552443F"/>
    <w:rsid w:val="00562B71"/>
  </w:style>
  <w:style w:type="paragraph" w:customStyle="1" w:styleId="C65DD9225BD54FB69AA448F0E9CC3FBE">
    <w:name w:val="C65DD9225BD54FB69AA448F0E9CC3FBE"/>
    <w:rsid w:val="00562B71"/>
  </w:style>
  <w:style w:type="paragraph" w:customStyle="1" w:styleId="D2B62DF45AB64A0EADBEED95E4A8CD7B">
    <w:name w:val="D2B62DF45AB64A0EADBEED95E4A8CD7B"/>
    <w:rsid w:val="00330DC9"/>
    <w:rPr>
      <w:lang w:val="en-US" w:eastAsia="en-US"/>
    </w:rPr>
  </w:style>
  <w:style w:type="paragraph" w:customStyle="1" w:styleId="6897A50EC5924D7796487979D58EDF2C">
    <w:name w:val="6897A50EC5924D7796487979D58EDF2C"/>
    <w:rsid w:val="00EC0211"/>
    <w:rPr>
      <w:lang w:val="en-US" w:eastAsia="en-US"/>
    </w:rPr>
  </w:style>
  <w:style w:type="paragraph" w:customStyle="1" w:styleId="661504CF54E54B9D9659E3C87498D1E1">
    <w:name w:val="661504CF54E54B9D9659E3C87498D1E1"/>
    <w:rsid w:val="00EC0211"/>
    <w:rPr>
      <w:lang w:val="en-US" w:eastAsia="en-US"/>
    </w:rPr>
  </w:style>
  <w:style w:type="paragraph" w:customStyle="1" w:styleId="130FF315EBFE4A6CA295BAF2757E50FF">
    <w:name w:val="130FF315EBFE4A6CA295BAF2757E50FF"/>
    <w:rsid w:val="008B4DE6"/>
    <w:pPr>
      <w:spacing w:line="278" w:lineRule="auto"/>
    </w:pPr>
    <w:rPr>
      <w:kern w:val="2"/>
      <w:sz w:val="24"/>
      <w:szCs w:val="24"/>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7a22d724-a74c-429e-8f65-d84efe0c20e1">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B5A20500F1554545BC3759C6B187EE69" ma:contentTypeVersion="11" ma:contentTypeDescription="Utwórz nowy dokument." ma:contentTypeScope="" ma:versionID="a561b3af63e875fd5b00cb8f297b6de2">
  <xsd:schema xmlns:xsd="http://www.w3.org/2001/XMLSchema" xmlns:xs="http://www.w3.org/2001/XMLSchema" xmlns:p="http://schemas.microsoft.com/office/2006/metadata/properties" xmlns:ns2="7a22d724-a74c-429e-8f65-d84efe0c20e1" xmlns:ns3="dd8683a0-917e-4bc5-9589-6fb5478a5950" targetNamespace="http://schemas.microsoft.com/office/2006/metadata/properties" ma:root="true" ma:fieldsID="57a686e731eb8bf5fdcede00228d7136" ns2:_="" ns3:_="">
    <xsd:import namespace="7a22d724-a74c-429e-8f65-d84efe0c20e1"/>
    <xsd:import namespace="dd8683a0-917e-4bc5-9589-6fb5478a5950"/>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a22d724-a74c-429e-8f65-d84efe0c20e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Tagi obrazów" ma:readOnly="false" ma:fieldId="{5cf76f15-5ced-4ddc-b409-7134ff3c332f}" ma:taxonomyMulti="true" ma:sspId="a9e0bd78-2840-4b0e-ab90-3cb22b07e5d1" ma:termSetId="09814cd3-568e-fe90-9814-8d621ff8fb84" ma:anchorId="fba54fb3-c3e1-fe81-a776-ca4b69148c4d" ma:open="true" ma:isKeyword="false">
      <xsd:complexType>
        <xsd:sequence>
          <xsd:element ref="pc:Terms" minOccurs="0" maxOccurs="1"/>
        </xsd:sequence>
      </xsd:complex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dexed="true" ma:internalName="MediaServiceDateTaken" ma:readOnly="true">
      <xsd:simpleType>
        <xsd:restriction base="dms:Text"/>
      </xsd:simpleType>
    </xsd:element>
    <xsd:element name="MediaServiceLocation" ma:index="18"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d8683a0-917e-4bc5-9589-6fb5478a5950" elementFormDefault="qualified">
    <xsd:import namespace="http://schemas.microsoft.com/office/2006/documentManagement/types"/>
    <xsd:import namespace="http://schemas.microsoft.com/office/infopath/2007/PartnerControls"/>
    <xsd:element name="SharedWithUsers" ma:index="15" nillable="true" ma:displayName="Udostępniani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Udostępnione dla — szczegóły"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28E04C-3806-4113-B315-D9542F06246E}">
  <ds:schemaRefs>
    <ds:schemaRef ds:uri="http://schemas.microsoft.com/sharepoint/v3/contenttype/forms"/>
  </ds:schemaRefs>
</ds:datastoreItem>
</file>

<file path=customXml/itemProps2.xml><?xml version="1.0" encoding="utf-8"?>
<ds:datastoreItem xmlns:ds="http://schemas.openxmlformats.org/officeDocument/2006/customXml" ds:itemID="{1ABA4341-2B0F-477C-83AA-BBBD85E6D1B6}">
  <ds:schemaRefs>
    <ds:schemaRef ds:uri="http://schemas.microsoft.com/office/2006/metadata/properties"/>
    <ds:schemaRef ds:uri="http://schemas.microsoft.com/office/infopath/2007/PartnerControls"/>
    <ds:schemaRef ds:uri="7a22d724-a74c-429e-8f65-d84efe0c20e1"/>
  </ds:schemaRefs>
</ds:datastoreItem>
</file>

<file path=customXml/itemProps3.xml><?xml version="1.0" encoding="utf-8"?>
<ds:datastoreItem xmlns:ds="http://schemas.openxmlformats.org/officeDocument/2006/customXml" ds:itemID="{67160F9E-0ACF-47B0-992A-B705DE613A7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a22d724-a74c-429e-8f65-d84efe0c20e1"/>
    <ds:schemaRef ds:uri="dd8683a0-917e-4bc5-9589-6fb5478a595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C7614BF-29B8-4B78-BCAE-2C94A52632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31</TotalTime>
  <Pages>34</Pages>
  <Words>9636</Words>
  <Characters>57816</Characters>
  <Application>Microsoft Office Word</Application>
  <DocSecurity>0</DocSecurity>
  <Lines>481</Lines>
  <Paragraphs>13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67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ogumil</dc:creator>
  <cp:lastModifiedBy>Bogumił Szady</cp:lastModifiedBy>
  <cp:revision>507</cp:revision>
  <dcterms:created xsi:type="dcterms:W3CDTF">2024-03-27T19:03:00Z</dcterms:created>
  <dcterms:modified xsi:type="dcterms:W3CDTF">2024-09-25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ublikacje</vt:lpwstr>
  </property>
  <property fmtid="{D5CDD505-2E9C-101B-9397-08002B2CF9AE}" pid="3" name="CitaviDocumentProperty_0">
    <vt:lpwstr>c8b23494-f579-4926-94b1-36c2671d68dd</vt:lpwstr>
  </property>
  <property fmtid="{D5CDD505-2E9C-101B-9397-08002B2CF9AE}" pid="4" name="ContentTypeId">
    <vt:lpwstr>0x010100B5A20500F1554545BC3759C6B187EE69</vt:lpwstr>
  </property>
  <property fmtid="{D5CDD505-2E9C-101B-9397-08002B2CF9AE}" pid="5" name="MediaServiceImageTags">
    <vt:lpwstr/>
  </property>
  <property fmtid="{D5CDD505-2E9C-101B-9397-08002B2CF9AE}" pid="6" name="GrammarlyDocumentId">
    <vt:lpwstr>4ff7354f23d6103e4aaf9b5a4f59ea2e675d688207a626b082af2cee27001e83</vt:lpwstr>
  </property>
  <property fmtid="{D5CDD505-2E9C-101B-9397-08002B2CF9AE}" pid="7" name="CitaviDocumentProperty_1">
    <vt:lpwstr>6.14.0.0</vt:lpwstr>
  </property>
  <property fmtid="{D5CDD505-2E9C-101B-9397-08002B2CF9AE}" pid="8" name="CitaviDocumentProperty_6">
    <vt:lpwstr>False</vt:lpwstr>
  </property>
  <property fmtid="{D5CDD505-2E9C-101B-9397-08002B2CF9AE}" pid="9" name="CitaviDocumentProperty_8">
    <vt:lpwstr>D:\OneDriveHgisKUL\OneDrive - Katolicki Uniwersytet Lubelski Jana Pawła II\Citavi6\Projects\publikacje\publikacje.ctv6</vt:lpwstr>
  </property>
</Properties>
</file>